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AEA0E4A" w14:textId="6E9B249D" w:rsidR="007A3436" w:rsidRDefault="007A3436" w:rsidP="00974155">
      <w:pPr>
        <w:pStyle w:val="Title"/>
      </w:pPr>
      <w:r>
        <w:t>Supporting Information for:</w:t>
      </w:r>
    </w:p>
    <w:p w14:paraId="5C9666EB" w14:textId="77777777" w:rsidR="007A3436" w:rsidRDefault="007A3436" w:rsidP="00974155">
      <w:pPr>
        <w:pStyle w:val="Title"/>
      </w:pPr>
    </w:p>
    <w:p w14:paraId="19E9C366" w14:textId="0AD9B53C" w:rsidR="00FA5BBA" w:rsidRPr="00974155" w:rsidRDefault="0056091A" w:rsidP="00974155">
      <w:pPr>
        <w:pStyle w:val="Title"/>
      </w:pPr>
      <w:r w:rsidRPr="00FD432A">
        <w:t>Evaluation of association schemes in the CPA and PC-SAFT equations in modelling VLE of organic acids + water systems</w:t>
      </w:r>
    </w:p>
    <w:p w14:paraId="78F15BA7" w14:textId="77777777" w:rsidR="005D6C52" w:rsidRPr="00F372BF" w:rsidRDefault="005D6C52" w:rsidP="004843C4">
      <w:pPr>
        <w:widowControl w:val="0"/>
        <w:autoSpaceDE w:val="0"/>
        <w:autoSpaceDN w:val="0"/>
        <w:adjustRightInd w:val="0"/>
        <w:jc w:val="both"/>
        <w:rPr>
          <w:rFonts w:cs="Arial"/>
          <w:highlight w:val="yellow"/>
          <w:lang w:val="en-US"/>
        </w:rPr>
      </w:pPr>
    </w:p>
    <w:p w14:paraId="47CBC08B" w14:textId="7DEF04E6" w:rsidR="00565BE1" w:rsidRPr="00C57172" w:rsidRDefault="00565BE1" w:rsidP="00C57172">
      <w:pPr>
        <w:jc w:val="center"/>
      </w:pPr>
    </w:p>
    <w:p w14:paraId="4522ABBE" w14:textId="77777777" w:rsidR="007B32E4" w:rsidRDefault="007B32E4" w:rsidP="007B32E4">
      <w:pPr>
        <w:widowControl w:val="0"/>
        <w:autoSpaceDE w:val="0"/>
        <w:autoSpaceDN w:val="0"/>
        <w:adjustRightInd w:val="0"/>
        <w:jc w:val="center"/>
        <w:rPr>
          <w:rFonts w:cs="Arial"/>
          <w:bCs/>
          <w:vertAlign w:val="superscript"/>
          <w:lang w:val="es-MX"/>
        </w:rPr>
      </w:pPr>
      <w:r w:rsidRPr="003205B9">
        <w:rPr>
          <w:rFonts w:cs="Arial"/>
          <w:bCs/>
          <w:lang w:val="es-MX"/>
        </w:rPr>
        <w:t>Luis A. Román-Ramírez</w:t>
      </w:r>
      <w:r w:rsidRPr="003205B9">
        <w:rPr>
          <w:rFonts w:cs="Arial"/>
          <w:bCs/>
          <w:vertAlign w:val="superscript"/>
          <w:lang w:val="es-MX"/>
        </w:rPr>
        <w:t>a,</w:t>
      </w:r>
      <w:r w:rsidRPr="003205B9">
        <w:rPr>
          <w:rFonts w:cs="Arial"/>
          <w:bCs/>
          <w:lang w:val="es-MX"/>
        </w:rPr>
        <w:t>*, Fernando García-Sánchez</w:t>
      </w:r>
      <w:r>
        <w:rPr>
          <w:rFonts w:cs="Arial"/>
          <w:bCs/>
          <w:vertAlign w:val="superscript"/>
          <w:lang w:val="es-MX"/>
        </w:rPr>
        <w:t>b</w:t>
      </w:r>
      <w:r w:rsidRPr="003205B9">
        <w:rPr>
          <w:rFonts w:cs="Arial"/>
          <w:bCs/>
          <w:lang w:val="es-MX"/>
        </w:rPr>
        <w:t xml:space="preserve"> and Gary A. Leeke</w:t>
      </w:r>
      <w:r w:rsidRPr="003205B9">
        <w:rPr>
          <w:rFonts w:cs="Arial"/>
          <w:bCs/>
          <w:vertAlign w:val="superscript"/>
          <w:lang w:val="es-MX"/>
        </w:rPr>
        <w:t>a</w:t>
      </w:r>
    </w:p>
    <w:p w14:paraId="5E2383B2" w14:textId="77777777" w:rsidR="007B32E4" w:rsidRDefault="007B32E4" w:rsidP="007B32E4">
      <w:pPr>
        <w:widowControl w:val="0"/>
        <w:autoSpaceDE w:val="0"/>
        <w:autoSpaceDN w:val="0"/>
        <w:adjustRightInd w:val="0"/>
        <w:jc w:val="center"/>
        <w:rPr>
          <w:rFonts w:cs="Arial"/>
          <w:bCs/>
          <w:lang w:val="es-MX"/>
        </w:rPr>
      </w:pPr>
    </w:p>
    <w:p w14:paraId="13801E2E" w14:textId="77777777" w:rsidR="007B32E4" w:rsidRPr="003205B9" w:rsidRDefault="007B32E4" w:rsidP="007B32E4">
      <w:pPr>
        <w:widowControl w:val="0"/>
        <w:autoSpaceDE w:val="0"/>
        <w:autoSpaceDN w:val="0"/>
        <w:adjustRightInd w:val="0"/>
        <w:jc w:val="center"/>
        <w:rPr>
          <w:rFonts w:cs="Arial"/>
          <w:bCs/>
          <w:lang w:val="es-MX"/>
        </w:rPr>
      </w:pPr>
    </w:p>
    <w:p w14:paraId="35128E5F" w14:textId="77777777" w:rsidR="007B32E4" w:rsidRDefault="007B32E4" w:rsidP="007B32E4">
      <w:pPr>
        <w:widowControl w:val="0"/>
        <w:autoSpaceDE w:val="0"/>
        <w:autoSpaceDN w:val="0"/>
        <w:adjustRightInd w:val="0"/>
        <w:jc w:val="both"/>
        <w:rPr>
          <w:rFonts w:cs="Arial"/>
          <w:lang w:val="en-US"/>
        </w:rPr>
      </w:pPr>
      <w:r w:rsidRPr="003205B9">
        <w:rPr>
          <w:rFonts w:cs="Arial"/>
          <w:bCs/>
          <w:vertAlign w:val="superscript"/>
        </w:rPr>
        <w:t xml:space="preserve">a </w:t>
      </w:r>
      <w:r w:rsidRPr="00FD432A">
        <w:rPr>
          <w:rFonts w:cs="Arial"/>
          <w:lang w:val="en-US"/>
        </w:rPr>
        <w:t>School of Chemical Engineering, University of Birmingham, Edgbaston, Birmingham, B15 2TT, United Kingdom.</w:t>
      </w:r>
    </w:p>
    <w:p w14:paraId="23ECAD2D" w14:textId="77777777" w:rsidR="007B32E4" w:rsidRDefault="007B32E4" w:rsidP="007B32E4">
      <w:pPr>
        <w:widowControl w:val="0"/>
        <w:autoSpaceDE w:val="0"/>
        <w:autoSpaceDN w:val="0"/>
        <w:adjustRightInd w:val="0"/>
        <w:jc w:val="both"/>
        <w:rPr>
          <w:rFonts w:cs="Arial"/>
          <w:lang w:val="en-US"/>
        </w:rPr>
      </w:pPr>
    </w:p>
    <w:p w14:paraId="49BC68F2" w14:textId="77777777" w:rsidR="007B32E4" w:rsidRPr="007B32E4" w:rsidRDefault="007B32E4" w:rsidP="007B32E4">
      <w:pPr>
        <w:widowControl w:val="0"/>
        <w:autoSpaceDE w:val="0"/>
        <w:autoSpaceDN w:val="0"/>
        <w:adjustRightInd w:val="0"/>
        <w:jc w:val="both"/>
        <w:rPr>
          <w:rFonts w:cs="Arial"/>
          <w:lang w:val="es-MX"/>
        </w:rPr>
      </w:pPr>
      <w:r w:rsidRPr="003205B9">
        <w:rPr>
          <w:rFonts w:cs="Arial"/>
          <w:vertAlign w:val="superscript"/>
          <w:lang w:val="es-MX"/>
        </w:rPr>
        <w:t>b</w:t>
      </w:r>
      <w:r w:rsidRPr="003205B9">
        <w:rPr>
          <w:rFonts w:cs="Arial"/>
          <w:lang w:val="es-MX"/>
        </w:rPr>
        <w:t xml:space="preserve"> Gerencia de Ingeniería de Recuperación Adicional, Instituto Mexicano del Petróleo. </w:t>
      </w:r>
      <w:r w:rsidRPr="007B32E4">
        <w:rPr>
          <w:rFonts w:cs="Arial"/>
          <w:lang w:val="es-MX"/>
        </w:rPr>
        <w:t>Eje Central Lázaro Cárdenas Norte No. 152, 07730 Ciudad de México, México.</w:t>
      </w:r>
    </w:p>
    <w:p w14:paraId="5C12DE55" w14:textId="77777777" w:rsidR="007B32E4" w:rsidRPr="003205B9" w:rsidRDefault="007B32E4" w:rsidP="007B32E4">
      <w:pPr>
        <w:widowControl w:val="0"/>
        <w:autoSpaceDE w:val="0"/>
        <w:autoSpaceDN w:val="0"/>
        <w:adjustRightInd w:val="0"/>
        <w:jc w:val="both"/>
        <w:rPr>
          <w:rFonts w:cs="Arial"/>
          <w:lang w:val="es-MX"/>
        </w:rPr>
      </w:pPr>
    </w:p>
    <w:p w14:paraId="0B7B5AE4" w14:textId="5AE85B96" w:rsidR="0073789A" w:rsidRDefault="007B32E4" w:rsidP="007B32E4">
      <w:pPr>
        <w:widowControl w:val="0"/>
        <w:autoSpaceDE w:val="0"/>
        <w:autoSpaceDN w:val="0"/>
        <w:adjustRightInd w:val="0"/>
        <w:jc w:val="both"/>
        <w:rPr>
          <w:rFonts w:cs="Arial"/>
          <w:lang w:val="en-US"/>
        </w:rPr>
      </w:pPr>
      <w:r>
        <w:t xml:space="preserve">* </w:t>
      </w:r>
      <w:r w:rsidRPr="00C41320">
        <w:t xml:space="preserve">Corresponding author. Tel.: +44 (0) </w:t>
      </w:r>
      <w:r w:rsidRPr="00316FBA">
        <w:t>121 414 5081. E-</w:t>
      </w:r>
      <w:r w:rsidRPr="00C41320">
        <w:t>mail address:</w:t>
      </w:r>
      <w:r>
        <w:t xml:space="preserve"> romanrla@bham.ac.uk.</w:t>
      </w:r>
    </w:p>
    <w:p w14:paraId="5AE1A669" w14:textId="77777777" w:rsidR="0073789A" w:rsidRDefault="0073789A" w:rsidP="0073789A">
      <w:pPr>
        <w:widowControl w:val="0"/>
        <w:autoSpaceDE w:val="0"/>
        <w:autoSpaceDN w:val="0"/>
        <w:adjustRightInd w:val="0"/>
        <w:jc w:val="both"/>
        <w:rPr>
          <w:rFonts w:cs="Arial"/>
          <w:lang w:val="en-US"/>
        </w:rPr>
        <w:sectPr w:rsidR="0073789A" w:rsidSect="00702DE0">
          <w:headerReference w:type="default" r:id="rId8"/>
          <w:footerReference w:type="default" r:id="rId9"/>
          <w:type w:val="continuous"/>
          <w:pgSz w:w="12240" w:h="15840"/>
          <w:pgMar w:top="1440" w:right="1440" w:bottom="1440" w:left="1440" w:header="720" w:footer="720" w:gutter="0"/>
          <w:pgNumType w:start="1"/>
          <w:cols w:space="720"/>
          <w:noEndnote/>
        </w:sectPr>
      </w:pPr>
    </w:p>
    <w:sdt>
      <w:sdtPr>
        <w:rPr>
          <w:rFonts w:ascii="Times New Roman" w:eastAsia="Times New Roman" w:hAnsi="Times New Roman" w:cs="Times New Roman"/>
          <w:color w:val="auto"/>
          <w:sz w:val="24"/>
          <w:szCs w:val="24"/>
          <w:lang w:val="en-GB" w:eastAsia="en-GB"/>
        </w:rPr>
        <w:id w:val="-935435205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6135C412" w14:textId="2A5398F5" w:rsidR="00935EC4" w:rsidRDefault="00935EC4">
          <w:pPr>
            <w:pStyle w:val="TOCHeading"/>
          </w:pPr>
          <w:r>
            <w:t>Table of Contents</w:t>
          </w:r>
        </w:p>
        <w:p w14:paraId="38FDBB66" w14:textId="0E159C7D" w:rsidR="00B64587" w:rsidRDefault="00935EC4">
          <w:pPr>
            <w:pStyle w:val="TOC1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35958339" w:history="1">
            <w:r w:rsidR="00B64587" w:rsidRPr="000C0177">
              <w:rPr>
                <w:rStyle w:val="Hyperlink"/>
                <w:noProof/>
                <w:lang w:eastAsia="es-ES"/>
              </w:rPr>
              <w:t>Thermodynamic models</w:t>
            </w:r>
            <w:r w:rsidR="00B64587">
              <w:rPr>
                <w:noProof/>
                <w:webHidden/>
              </w:rPr>
              <w:tab/>
            </w:r>
            <w:r w:rsidR="00B64587">
              <w:rPr>
                <w:noProof/>
                <w:webHidden/>
              </w:rPr>
              <w:fldChar w:fldCharType="begin"/>
            </w:r>
            <w:r w:rsidR="00B64587">
              <w:rPr>
                <w:noProof/>
                <w:webHidden/>
              </w:rPr>
              <w:instrText xml:space="preserve"> PAGEREF _Toc35958339 \h </w:instrText>
            </w:r>
            <w:r w:rsidR="00B64587">
              <w:rPr>
                <w:noProof/>
                <w:webHidden/>
              </w:rPr>
            </w:r>
            <w:r w:rsidR="00B64587">
              <w:rPr>
                <w:noProof/>
                <w:webHidden/>
              </w:rPr>
              <w:fldChar w:fldCharType="separate"/>
            </w:r>
            <w:r w:rsidR="00B64587">
              <w:rPr>
                <w:noProof/>
                <w:webHidden/>
              </w:rPr>
              <w:t>3</w:t>
            </w:r>
            <w:r w:rsidR="00B64587">
              <w:rPr>
                <w:noProof/>
                <w:webHidden/>
              </w:rPr>
              <w:fldChar w:fldCharType="end"/>
            </w:r>
          </w:hyperlink>
        </w:p>
        <w:p w14:paraId="790B05E7" w14:textId="3B561D49" w:rsidR="00B64587" w:rsidRDefault="00622CDA">
          <w:pPr>
            <w:pStyle w:val="TOC2"/>
            <w:rPr>
              <w:rFonts w:asciiTheme="minorHAnsi" w:eastAsiaTheme="minorEastAsia" w:hAnsiTheme="minorHAnsi" w:cstheme="minorBidi"/>
              <w:bCs w:val="0"/>
              <w:sz w:val="22"/>
              <w:szCs w:val="22"/>
            </w:rPr>
          </w:pPr>
          <w:hyperlink w:anchor="_Toc35958340" w:history="1">
            <w:r w:rsidR="00B64587" w:rsidRPr="000C0177">
              <w:rPr>
                <w:rStyle w:val="Hyperlink"/>
                <w:lang w:eastAsia="es-ES"/>
              </w:rPr>
              <w:t>CPA</w:t>
            </w:r>
            <w:r w:rsidR="00B64587">
              <w:rPr>
                <w:webHidden/>
              </w:rPr>
              <w:tab/>
            </w:r>
            <w:r w:rsidR="00B64587">
              <w:rPr>
                <w:webHidden/>
              </w:rPr>
              <w:fldChar w:fldCharType="begin"/>
            </w:r>
            <w:r w:rsidR="00B64587">
              <w:rPr>
                <w:webHidden/>
              </w:rPr>
              <w:instrText xml:space="preserve"> PAGEREF _Toc35958340 \h </w:instrText>
            </w:r>
            <w:r w:rsidR="00B64587">
              <w:rPr>
                <w:webHidden/>
              </w:rPr>
            </w:r>
            <w:r w:rsidR="00B64587">
              <w:rPr>
                <w:webHidden/>
              </w:rPr>
              <w:fldChar w:fldCharType="separate"/>
            </w:r>
            <w:r w:rsidR="00B64587">
              <w:rPr>
                <w:webHidden/>
              </w:rPr>
              <w:t>3</w:t>
            </w:r>
            <w:r w:rsidR="00B64587">
              <w:rPr>
                <w:webHidden/>
              </w:rPr>
              <w:fldChar w:fldCharType="end"/>
            </w:r>
          </w:hyperlink>
        </w:p>
        <w:p w14:paraId="36EE648E" w14:textId="48F61B39" w:rsidR="00B64587" w:rsidRDefault="00622CDA">
          <w:pPr>
            <w:pStyle w:val="TOC2"/>
            <w:rPr>
              <w:rFonts w:asciiTheme="minorHAnsi" w:eastAsiaTheme="minorEastAsia" w:hAnsiTheme="minorHAnsi" w:cstheme="minorBidi"/>
              <w:bCs w:val="0"/>
              <w:sz w:val="22"/>
              <w:szCs w:val="22"/>
            </w:rPr>
          </w:pPr>
          <w:hyperlink w:anchor="_Toc35958341" w:history="1">
            <w:r w:rsidR="00B64587" w:rsidRPr="000C0177">
              <w:rPr>
                <w:rStyle w:val="Hyperlink"/>
                <w:lang w:eastAsia="es-ES"/>
              </w:rPr>
              <w:t>PC-SAFT / PCP-SAFT</w:t>
            </w:r>
            <w:r w:rsidR="00B64587">
              <w:rPr>
                <w:webHidden/>
              </w:rPr>
              <w:tab/>
            </w:r>
            <w:r w:rsidR="00B64587">
              <w:rPr>
                <w:webHidden/>
              </w:rPr>
              <w:fldChar w:fldCharType="begin"/>
            </w:r>
            <w:r w:rsidR="00B64587">
              <w:rPr>
                <w:webHidden/>
              </w:rPr>
              <w:instrText xml:space="preserve"> PAGEREF _Toc35958341 \h </w:instrText>
            </w:r>
            <w:r w:rsidR="00B64587">
              <w:rPr>
                <w:webHidden/>
              </w:rPr>
            </w:r>
            <w:r w:rsidR="00B64587">
              <w:rPr>
                <w:webHidden/>
              </w:rPr>
              <w:fldChar w:fldCharType="separate"/>
            </w:r>
            <w:r w:rsidR="00B64587">
              <w:rPr>
                <w:webHidden/>
              </w:rPr>
              <w:t>5</w:t>
            </w:r>
            <w:r w:rsidR="00B64587">
              <w:rPr>
                <w:webHidden/>
              </w:rPr>
              <w:fldChar w:fldCharType="end"/>
            </w:r>
          </w:hyperlink>
        </w:p>
        <w:p w14:paraId="72947C51" w14:textId="44A40D00" w:rsidR="00B64587" w:rsidRDefault="00622CDA">
          <w:pPr>
            <w:pStyle w:val="TOC3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35958342" w:history="1">
            <w:r w:rsidR="00B64587" w:rsidRPr="000C0177">
              <w:rPr>
                <w:rStyle w:val="Hyperlink"/>
                <w:noProof/>
              </w:rPr>
              <w:t>Hard-chain term</w:t>
            </w:r>
            <w:r w:rsidR="00B64587">
              <w:rPr>
                <w:noProof/>
                <w:webHidden/>
              </w:rPr>
              <w:tab/>
            </w:r>
            <w:r w:rsidR="00B64587">
              <w:rPr>
                <w:noProof/>
                <w:webHidden/>
              </w:rPr>
              <w:fldChar w:fldCharType="begin"/>
            </w:r>
            <w:r w:rsidR="00B64587">
              <w:rPr>
                <w:noProof/>
                <w:webHidden/>
              </w:rPr>
              <w:instrText xml:space="preserve"> PAGEREF _Toc35958342 \h </w:instrText>
            </w:r>
            <w:r w:rsidR="00B64587">
              <w:rPr>
                <w:noProof/>
                <w:webHidden/>
              </w:rPr>
            </w:r>
            <w:r w:rsidR="00B64587">
              <w:rPr>
                <w:noProof/>
                <w:webHidden/>
              </w:rPr>
              <w:fldChar w:fldCharType="separate"/>
            </w:r>
            <w:r w:rsidR="00B64587">
              <w:rPr>
                <w:noProof/>
                <w:webHidden/>
              </w:rPr>
              <w:t>5</w:t>
            </w:r>
            <w:r w:rsidR="00B64587">
              <w:rPr>
                <w:noProof/>
                <w:webHidden/>
              </w:rPr>
              <w:fldChar w:fldCharType="end"/>
            </w:r>
          </w:hyperlink>
        </w:p>
        <w:p w14:paraId="45721C5F" w14:textId="4EBA881A" w:rsidR="00B64587" w:rsidRDefault="00622CDA">
          <w:pPr>
            <w:pStyle w:val="TOC3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35958343" w:history="1">
            <w:r w:rsidR="00B64587" w:rsidRPr="000C0177">
              <w:rPr>
                <w:rStyle w:val="Hyperlink"/>
                <w:noProof/>
                <w:lang w:eastAsia="es-ES"/>
              </w:rPr>
              <w:t>Dispersion term</w:t>
            </w:r>
            <w:r w:rsidR="00B64587">
              <w:rPr>
                <w:noProof/>
                <w:webHidden/>
              </w:rPr>
              <w:tab/>
            </w:r>
            <w:r w:rsidR="00B64587">
              <w:rPr>
                <w:noProof/>
                <w:webHidden/>
              </w:rPr>
              <w:fldChar w:fldCharType="begin"/>
            </w:r>
            <w:r w:rsidR="00B64587">
              <w:rPr>
                <w:noProof/>
                <w:webHidden/>
              </w:rPr>
              <w:instrText xml:space="preserve"> PAGEREF _Toc35958343 \h </w:instrText>
            </w:r>
            <w:r w:rsidR="00B64587">
              <w:rPr>
                <w:noProof/>
                <w:webHidden/>
              </w:rPr>
            </w:r>
            <w:r w:rsidR="00B64587">
              <w:rPr>
                <w:noProof/>
                <w:webHidden/>
              </w:rPr>
              <w:fldChar w:fldCharType="separate"/>
            </w:r>
            <w:r w:rsidR="00B64587">
              <w:rPr>
                <w:noProof/>
                <w:webHidden/>
              </w:rPr>
              <w:t>6</w:t>
            </w:r>
            <w:r w:rsidR="00B64587">
              <w:rPr>
                <w:noProof/>
                <w:webHidden/>
              </w:rPr>
              <w:fldChar w:fldCharType="end"/>
            </w:r>
          </w:hyperlink>
        </w:p>
        <w:p w14:paraId="45B7468C" w14:textId="3686D83B" w:rsidR="00B64587" w:rsidRDefault="00622CDA">
          <w:pPr>
            <w:pStyle w:val="TOC3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35958344" w:history="1">
            <w:r w:rsidR="00B64587" w:rsidRPr="000C0177">
              <w:rPr>
                <w:rStyle w:val="Hyperlink"/>
                <w:noProof/>
                <w:lang w:eastAsia="es-ES"/>
              </w:rPr>
              <w:t>Association term</w:t>
            </w:r>
            <w:r w:rsidR="00B64587">
              <w:rPr>
                <w:noProof/>
                <w:webHidden/>
              </w:rPr>
              <w:tab/>
            </w:r>
            <w:r w:rsidR="00B64587">
              <w:rPr>
                <w:noProof/>
                <w:webHidden/>
              </w:rPr>
              <w:fldChar w:fldCharType="begin"/>
            </w:r>
            <w:r w:rsidR="00B64587">
              <w:rPr>
                <w:noProof/>
                <w:webHidden/>
              </w:rPr>
              <w:instrText xml:space="preserve"> PAGEREF _Toc35958344 \h </w:instrText>
            </w:r>
            <w:r w:rsidR="00B64587">
              <w:rPr>
                <w:noProof/>
                <w:webHidden/>
              </w:rPr>
            </w:r>
            <w:r w:rsidR="00B64587">
              <w:rPr>
                <w:noProof/>
                <w:webHidden/>
              </w:rPr>
              <w:fldChar w:fldCharType="separate"/>
            </w:r>
            <w:r w:rsidR="00B64587">
              <w:rPr>
                <w:noProof/>
                <w:webHidden/>
              </w:rPr>
              <w:t>7</w:t>
            </w:r>
            <w:r w:rsidR="00B64587">
              <w:rPr>
                <w:noProof/>
                <w:webHidden/>
              </w:rPr>
              <w:fldChar w:fldCharType="end"/>
            </w:r>
          </w:hyperlink>
        </w:p>
        <w:p w14:paraId="231A4121" w14:textId="56C13703" w:rsidR="00B64587" w:rsidRDefault="00622CDA">
          <w:pPr>
            <w:pStyle w:val="TOC3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35958345" w:history="1">
            <w:r w:rsidR="00B64587" w:rsidRPr="000C0177">
              <w:rPr>
                <w:rStyle w:val="Hyperlink"/>
                <w:noProof/>
                <w:lang w:eastAsia="es-ES"/>
              </w:rPr>
              <w:t>Polar term</w:t>
            </w:r>
            <w:r w:rsidR="00B64587">
              <w:rPr>
                <w:noProof/>
                <w:webHidden/>
              </w:rPr>
              <w:tab/>
            </w:r>
            <w:r w:rsidR="00B64587">
              <w:rPr>
                <w:noProof/>
                <w:webHidden/>
              </w:rPr>
              <w:fldChar w:fldCharType="begin"/>
            </w:r>
            <w:r w:rsidR="00B64587">
              <w:rPr>
                <w:noProof/>
                <w:webHidden/>
              </w:rPr>
              <w:instrText xml:space="preserve"> PAGEREF _Toc35958345 \h </w:instrText>
            </w:r>
            <w:r w:rsidR="00B64587">
              <w:rPr>
                <w:noProof/>
                <w:webHidden/>
              </w:rPr>
            </w:r>
            <w:r w:rsidR="00B64587">
              <w:rPr>
                <w:noProof/>
                <w:webHidden/>
              </w:rPr>
              <w:fldChar w:fldCharType="separate"/>
            </w:r>
            <w:r w:rsidR="00B64587">
              <w:rPr>
                <w:noProof/>
                <w:webHidden/>
              </w:rPr>
              <w:t>8</w:t>
            </w:r>
            <w:r w:rsidR="00B64587">
              <w:rPr>
                <w:noProof/>
                <w:webHidden/>
              </w:rPr>
              <w:fldChar w:fldCharType="end"/>
            </w:r>
          </w:hyperlink>
        </w:p>
        <w:p w14:paraId="4141416A" w14:textId="765934EC" w:rsidR="00B64587" w:rsidRDefault="00622CDA">
          <w:pPr>
            <w:pStyle w:val="TOC1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35958346" w:history="1">
            <w:r w:rsidR="00B64587" w:rsidRPr="000C0177">
              <w:rPr>
                <w:rStyle w:val="Hyperlink"/>
                <w:noProof/>
                <w:lang w:eastAsia="es-ES"/>
              </w:rPr>
              <w:t>Experimental data</w:t>
            </w:r>
            <w:r w:rsidR="00B64587">
              <w:rPr>
                <w:noProof/>
                <w:webHidden/>
              </w:rPr>
              <w:tab/>
            </w:r>
            <w:r w:rsidR="00B64587">
              <w:rPr>
                <w:noProof/>
                <w:webHidden/>
              </w:rPr>
              <w:fldChar w:fldCharType="begin"/>
            </w:r>
            <w:r w:rsidR="00B64587">
              <w:rPr>
                <w:noProof/>
                <w:webHidden/>
              </w:rPr>
              <w:instrText xml:space="preserve"> PAGEREF _Toc35958346 \h </w:instrText>
            </w:r>
            <w:r w:rsidR="00B64587">
              <w:rPr>
                <w:noProof/>
                <w:webHidden/>
              </w:rPr>
            </w:r>
            <w:r w:rsidR="00B64587">
              <w:rPr>
                <w:noProof/>
                <w:webHidden/>
              </w:rPr>
              <w:fldChar w:fldCharType="separate"/>
            </w:r>
            <w:r w:rsidR="00B64587">
              <w:rPr>
                <w:noProof/>
                <w:webHidden/>
              </w:rPr>
              <w:t>10</w:t>
            </w:r>
            <w:r w:rsidR="00B64587">
              <w:rPr>
                <w:noProof/>
                <w:webHidden/>
              </w:rPr>
              <w:fldChar w:fldCharType="end"/>
            </w:r>
          </w:hyperlink>
        </w:p>
        <w:p w14:paraId="7F7762B6" w14:textId="75CFAA98" w:rsidR="00B64587" w:rsidRDefault="00622CDA">
          <w:pPr>
            <w:pStyle w:val="TOC1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35958347" w:history="1">
            <w:r w:rsidR="00B64587" w:rsidRPr="000C0177">
              <w:rPr>
                <w:rStyle w:val="Hyperlink"/>
                <w:noProof/>
              </w:rPr>
              <w:t>Calculated deviations and binary interaction parameters</w:t>
            </w:r>
            <w:r w:rsidR="00B64587">
              <w:rPr>
                <w:noProof/>
                <w:webHidden/>
              </w:rPr>
              <w:tab/>
            </w:r>
            <w:r w:rsidR="00B64587">
              <w:rPr>
                <w:noProof/>
                <w:webHidden/>
              </w:rPr>
              <w:fldChar w:fldCharType="begin"/>
            </w:r>
            <w:r w:rsidR="00B64587">
              <w:rPr>
                <w:noProof/>
                <w:webHidden/>
              </w:rPr>
              <w:instrText xml:space="preserve"> PAGEREF _Toc35958347 \h </w:instrText>
            </w:r>
            <w:r w:rsidR="00B64587">
              <w:rPr>
                <w:noProof/>
                <w:webHidden/>
              </w:rPr>
            </w:r>
            <w:r w:rsidR="00B64587">
              <w:rPr>
                <w:noProof/>
                <w:webHidden/>
              </w:rPr>
              <w:fldChar w:fldCharType="separate"/>
            </w:r>
            <w:r w:rsidR="00B64587">
              <w:rPr>
                <w:noProof/>
                <w:webHidden/>
              </w:rPr>
              <w:t>11</w:t>
            </w:r>
            <w:r w:rsidR="00B64587">
              <w:rPr>
                <w:noProof/>
                <w:webHidden/>
              </w:rPr>
              <w:fldChar w:fldCharType="end"/>
            </w:r>
          </w:hyperlink>
        </w:p>
        <w:p w14:paraId="2212CCD7" w14:textId="66CBEF9F" w:rsidR="00B64587" w:rsidRDefault="00622CDA">
          <w:pPr>
            <w:pStyle w:val="TOC1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35958348" w:history="1">
            <w:r w:rsidR="00B64587" w:rsidRPr="000C0177">
              <w:rPr>
                <w:rStyle w:val="Hyperlink"/>
                <w:noProof/>
                <w:lang w:eastAsia="es-ES"/>
              </w:rPr>
              <w:t>References</w:t>
            </w:r>
            <w:r w:rsidR="00B64587">
              <w:rPr>
                <w:noProof/>
                <w:webHidden/>
              </w:rPr>
              <w:tab/>
            </w:r>
            <w:r w:rsidR="00B64587">
              <w:rPr>
                <w:noProof/>
                <w:webHidden/>
              </w:rPr>
              <w:fldChar w:fldCharType="begin"/>
            </w:r>
            <w:r w:rsidR="00B64587">
              <w:rPr>
                <w:noProof/>
                <w:webHidden/>
              </w:rPr>
              <w:instrText xml:space="preserve"> PAGEREF _Toc35958348 \h </w:instrText>
            </w:r>
            <w:r w:rsidR="00B64587">
              <w:rPr>
                <w:noProof/>
                <w:webHidden/>
              </w:rPr>
            </w:r>
            <w:r w:rsidR="00B64587">
              <w:rPr>
                <w:noProof/>
                <w:webHidden/>
              </w:rPr>
              <w:fldChar w:fldCharType="separate"/>
            </w:r>
            <w:r w:rsidR="00B64587">
              <w:rPr>
                <w:noProof/>
                <w:webHidden/>
              </w:rPr>
              <w:t>25</w:t>
            </w:r>
            <w:r w:rsidR="00B64587">
              <w:rPr>
                <w:noProof/>
                <w:webHidden/>
              </w:rPr>
              <w:fldChar w:fldCharType="end"/>
            </w:r>
          </w:hyperlink>
        </w:p>
        <w:p w14:paraId="66AFC792" w14:textId="6E406F61" w:rsidR="00935EC4" w:rsidRDefault="00935EC4">
          <w:r>
            <w:rPr>
              <w:b/>
              <w:bCs/>
              <w:noProof/>
            </w:rPr>
            <w:fldChar w:fldCharType="end"/>
          </w:r>
        </w:p>
      </w:sdtContent>
    </w:sdt>
    <w:p w14:paraId="044DFC8E" w14:textId="77777777" w:rsidR="007D2A6A" w:rsidRPr="00EF1CE5" w:rsidRDefault="007D2A6A" w:rsidP="004843C4">
      <w:pPr>
        <w:widowControl w:val="0"/>
        <w:autoSpaceDE w:val="0"/>
        <w:autoSpaceDN w:val="0"/>
        <w:adjustRightInd w:val="0"/>
        <w:jc w:val="both"/>
        <w:rPr>
          <w:rFonts w:cs="Arial"/>
          <w:lang w:val="en-US"/>
        </w:rPr>
      </w:pPr>
    </w:p>
    <w:p w14:paraId="545B4CE0" w14:textId="05739BC0" w:rsidR="007D2A6A" w:rsidRPr="00EF1CE5" w:rsidRDefault="007D2A6A" w:rsidP="004843C4">
      <w:pPr>
        <w:widowControl w:val="0"/>
        <w:autoSpaceDE w:val="0"/>
        <w:autoSpaceDN w:val="0"/>
        <w:adjustRightInd w:val="0"/>
        <w:jc w:val="both"/>
        <w:rPr>
          <w:rFonts w:cs="Arial"/>
          <w:lang w:val="en-US"/>
        </w:rPr>
        <w:sectPr w:rsidR="007D2A6A" w:rsidRPr="00EF1CE5" w:rsidSect="0073789A">
          <w:pgSz w:w="12240" w:h="15840"/>
          <w:pgMar w:top="1440" w:right="1440" w:bottom="1440" w:left="1440" w:header="720" w:footer="720" w:gutter="0"/>
          <w:cols w:space="720"/>
          <w:noEndnote/>
        </w:sectPr>
      </w:pPr>
    </w:p>
    <w:p w14:paraId="31120379" w14:textId="64C83724" w:rsidR="00D81B34" w:rsidRDefault="006B3CCD" w:rsidP="00A461C7">
      <w:pPr>
        <w:pStyle w:val="Heading1"/>
        <w:rPr>
          <w:lang w:eastAsia="es-ES"/>
        </w:rPr>
      </w:pPr>
      <w:bookmarkStart w:id="0" w:name="_Toc35958339"/>
      <w:r>
        <w:rPr>
          <w:lang w:eastAsia="es-ES"/>
        </w:rPr>
        <w:lastRenderedPageBreak/>
        <w:t>Thermodynamic models</w:t>
      </w:r>
      <w:bookmarkEnd w:id="0"/>
    </w:p>
    <w:p w14:paraId="6FF84288" w14:textId="221D4F2C" w:rsidR="006B3CCD" w:rsidRDefault="006B3CCD" w:rsidP="00D81B34">
      <w:pPr>
        <w:rPr>
          <w:lang w:eastAsia="es-ES"/>
        </w:rPr>
      </w:pPr>
    </w:p>
    <w:p w14:paraId="597316E3" w14:textId="7629C953" w:rsidR="006B3CCD" w:rsidRDefault="006B3CCD" w:rsidP="00A461C7">
      <w:pPr>
        <w:pStyle w:val="Heading2"/>
        <w:rPr>
          <w:lang w:eastAsia="es-ES"/>
        </w:rPr>
      </w:pPr>
      <w:bookmarkStart w:id="1" w:name="_Toc35958340"/>
      <w:r>
        <w:rPr>
          <w:lang w:eastAsia="es-ES"/>
        </w:rPr>
        <w:t>CPA</w:t>
      </w:r>
      <w:bookmarkEnd w:id="1"/>
    </w:p>
    <w:p w14:paraId="04C58354" w14:textId="3C3C4469" w:rsidR="006B3CCD" w:rsidRDefault="006B3CCD" w:rsidP="006B3CCD">
      <w:pPr>
        <w:rPr>
          <w:lang w:val="en-US"/>
        </w:rPr>
      </w:pPr>
      <w:r>
        <w:rPr>
          <w:lang w:val="en-US"/>
        </w:rPr>
        <w:t>The CPA EoS in terms of</w:t>
      </w:r>
      <w:r w:rsidR="008F52EF">
        <w:rPr>
          <w:lang w:val="en-US"/>
        </w:rPr>
        <w:t xml:space="preserve"> the residual Helmholtz free energy</w:t>
      </w:r>
      <w:r>
        <w:rPr>
          <w:lang w:val="en-US"/>
        </w:rPr>
        <w:t xml:space="preserve"> </w:t>
      </w:r>
      <w:r w:rsidR="008F52EF">
        <w:rPr>
          <w:lang w:val="en-US"/>
        </w:rPr>
        <w:t>(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A</m:t>
            </m:r>
          </m:e>
          <m:sup>
            <m:r>
              <w:rPr>
                <w:rFonts w:ascii="Cambria Math" w:hAnsi="Cambria Math"/>
              </w:rPr>
              <m:t>res</m:t>
            </m:r>
          </m:sup>
        </m:sSup>
      </m:oMath>
      <w:r w:rsidR="008F52EF">
        <w:t>)</w:t>
      </w:r>
      <w:r>
        <w:rPr>
          <w:lang w:val="en-US"/>
        </w:rPr>
        <w:t xml:space="preserve"> is</w:t>
      </w:r>
      <w:r w:rsidR="00C45CB8">
        <w:rPr>
          <w:lang w:val="en-US"/>
        </w:rPr>
        <w:t xml:space="preserve"> </w:t>
      </w:r>
      <w:r w:rsidR="005500FC">
        <w:rPr>
          <w:lang w:val="en-US"/>
        </w:rPr>
        <w:fldChar w:fldCharType="begin"/>
      </w:r>
      <w:r w:rsidR="00861271">
        <w:rPr>
          <w:lang w:val="en-US"/>
        </w:rPr>
        <w:instrText xml:space="preserve"> ADDIN EN.CITE &lt;EndNote&gt;&lt;Cite&gt;&lt;Author&gt;Kontogeorgis&lt;/Author&gt;&lt;Year&gt;2010&lt;/Year&gt;&lt;RecNum&gt;540&lt;/RecNum&gt;&lt;DisplayText&gt;(Kontogeorgis and Folas 2010)&lt;/DisplayText&gt;&lt;record&gt;&lt;rec-number&gt;540&lt;/rec-number&gt;&lt;foreign-keys&gt;&lt;key app="EN" db-id="zwazfzfrzwx9x4e5dtsxd0z15902tx9wsfrv" timestamp="1395655514" guid="79bce2b3-1432-4761-9627-5e3c50bc1ff2"&gt;540&lt;/key&gt;&lt;/foreign-keys&gt;&lt;ref-type name="Book"&gt;6&lt;/ref-type&gt;&lt;contributors&gt;&lt;authors&gt;&lt;author&gt;Kontogeorgis, Georgios M.&lt;/author&gt;&lt;author&gt;Folas, Georgios K.&lt;/author&gt;&lt;/authors&gt;&lt;/contributors&gt;&lt;titles&gt;&lt;title&gt;Thermodynamic Models for Industrial Applications&lt;/title&gt;&lt;/titles&gt;&lt;dates&gt;&lt;year&gt;2010&lt;/year&gt;&lt;/dates&gt;&lt;pub-location&gt;West Sussex, United Kingdom&lt;/pub-location&gt;&lt;publisher&gt;John Wiley and Sons&lt;/publisher&gt;&lt;urls&gt;&lt;/urls&gt;&lt;/record&gt;&lt;/Cite&gt;&lt;/EndNote&gt;</w:instrText>
      </w:r>
      <w:r w:rsidR="005500FC">
        <w:rPr>
          <w:lang w:val="en-US"/>
        </w:rPr>
        <w:fldChar w:fldCharType="separate"/>
      </w:r>
      <w:r w:rsidR="00861271">
        <w:rPr>
          <w:noProof/>
          <w:lang w:val="en-US"/>
        </w:rPr>
        <w:t>(</w:t>
      </w:r>
      <w:hyperlink w:anchor="_ENREF_9" w:tooltip="Kontogeorgis, 2010 #540" w:history="1">
        <w:r w:rsidR="00A068BD">
          <w:rPr>
            <w:noProof/>
            <w:lang w:val="en-US"/>
          </w:rPr>
          <w:t>Kontogeorgis and Folas 2010</w:t>
        </w:r>
      </w:hyperlink>
      <w:r w:rsidR="00861271">
        <w:rPr>
          <w:noProof/>
          <w:lang w:val="en-US"/>
        </w:rPr>
        <w:t>)</w:t>
      </w:r>
      <w:r w:rsidR="005500FC">
        <w:rPr>
          <w:lang w:val="en-US"/>
        </w:rPr>
        <w:fldChar w:fldCharType="end"/>
      </w:r>
      <w:r>
        <w:rPr>
          <w:lang w:val="en-US"/>
        </w:rPr>
        <w:t>:</w:t>
      </w:r>
    </w:p>
    <w:p w14:paraId="284BE9D6" w14:textId="77777777" w:rsidR="006B3CCD" w:rsidRDefault="006B3CCD" w:rsidP="006B3CCD">
      <w:pPr>
        <w:rPr>
          <w:lang w:val="en-US"/>
        </w:rPr>
      </w:pPr>
    </w:p>
    <w:tbl>
      <w:tblPr>
        <w:tblStyle w:val="TableGrid"/>
        <w:tblpPr w:leftFromText="180" w:rightFromText="180" w:vertAnchor="text" w:horzAnchor="margin" w:tblpXSpec="center" w:tblpY="33"/>
        <w:tblW w:w="0" w:type="auto"/>
        <w:tblLook w:val="04A0" w:firstRow="1" w:lastRow="0" w:firstColumn="1" w:lastColumn="0" w:noHBand="0" w:noVBand="1"/>
      </w:tblPr>
      <w:tblGrid>
        <w:gridCol w:w="7780"/>
        <w:gridCol w:w="723"/>
      </w:tblGrid>
      <w:tr w:rsidR="006B3CCD" w14:paraId="45F6087D" w14:textId="77777777" w:rsidTr="00F35DB6">
        <w:tc>
          <w:tcPr>
            <w:tcW w:w="7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35672B0" w14:textId="77777777" w:rsidR="006B3CCD" w:rsidRPr="009E14C4" w:rsidRDefault="00622CDA" w:rsidP="00F35DB6">
            <w:pPr>
              <w:pStyle w:val="BodyTextequations"/>
              <w:jc w:val="left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res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(T,V,n)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RT</m:t>
                    </m:r>
                  </m:den>
                </m:f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SRK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(T,V,n)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RT</m:t>
                    </m:r>
                  </m:den>
                </m:f>
                <m: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assoc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(T,V,n)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RT</m:t>
                    </m:r>
                  </m:den>
                </m:f>
              </m:oMath>
            </m:oMathPara>
          </w:p>
        </w:tc>
        <w:tc>
          <w:tcPr>
            <w:tcW w:w="7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67A8967" w14:textId="16F9CC77" w:rsidR="006B3CCD" w:rsidRPr="00154C47" w:rsidRDefault="006B3CCD" w:rsidP="00F35DB6">
            <w:pPr>
              <w:pStyle w:val="Caption"/>
            </w:pPr>
            <w:bookmarkStart w:id="2" w:name="_Ref515208252"/>
            <w:r w:rsidRPr="00154C47">
              <w:t>(</w:t>
            </w:r>
            <w:r w:rsidR="004E4EB3">
              <w:t>S</w:t>
            </w:r>
            <w:r w:rsidRPr="00154C47">
              <w:fldChar w:fldCharType="begin"/>
            </w:r>
            <w:r w:rsidRPr="00154C47">
              <w:instrText xml:space="preserve"> SEQ Equation \* ARABIC </w:instrText>
            </w:r>
            <w:r w:rsidRPr="00154C47">
              <w:fldChar w:fldCharType="separate"/>
            </w:r>
            <w:r w:rsidR="007C599F">
              <w:rPr>
                <w:noProof/>
              </w:rPr>
              <w:t>1</w:t>
            </w:r>
            <w:r w:rsidRPr="00154C47">
              <w:fldChar w:fldCharType="end"/>
            </w:r>
            <w:bookmarkEnd w:id="2"/>
            <w:r w:rsidRPr="00154C47">
              <w:t>)</w:t>
            </w:r>
          </w:p>
        </w:tc>
      </w:tr>
    </w:tbl>
    <w:p w14:paraId="63DBAC04" w14:textId="2B065FC0" w:rsidR="006B3CCD" w:rsidRDefault="006B3CCD" w:rsidP="00D81B34">
      <w:pPr>
        <w:rPr>
          <w:lang w:eastAsia="es-ES"/>
        </w:rPr>
      </w:pPr>
    </w:p>
    <w:p w14:paraId="2E940F55" w14:textId="0B7F6398" w:rsidR="008F52EF" w:rsidRPr="00B30A0A" w:rsidRDefault="008F52EF" w:rsidP="00D81B34">
      <w:pPr>
        <w:rPr>
          <w:lang w:eastAsia="es-ES"/>
        </w:rPr>
      </w:pPr>
      <w:r>
        <w:rPr>
          <w:lang w:eastAsia="es-ES"/>
        </w:rPr>
        <w:t xml:space="preserve">Where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A</m:t>
            </m:r>
          </m:e>
          <m:sup>
            <m:r>
              <w:rPr>
                <w:rFonts w:ascii="Cambria Math" w:hAnsi="Cambria Math"/>
              </w:rPr>
              <m:t>SRK</m:t>
            </m:r>
          </m:sup>
        </m:sSup>
      </m:oMath>
      <w:r>
        <w:rPr>
          <w:lang w:eastAsia="es-ES"/>
        </w:rPr>
        <w:t xml:space="preserve"> is the residual free energy for the physical interactions calculated from the Soave-Redlich-Kwong (SRK</w:t>
      </w:r>
      <w:r w:rsidRPr="00B30A0A">
        <w:rPr>
          <w:lang w:eastAsia="es-ES"/>
        </w:rPr>
        <w:t>)</w:t>
      </w:r>
      <w:r w:rsidR="00707A95">
        <w:rPr>
          <w:lang w:eastAsia="es-ES"/>
        </w:rPr>
        <w:t xml:space="preserve"> EoS</w:t>
      </w:r>
      <w:r w:rsidRPr="00B30A0A">
        <w:rPr>
          <w:lang w:eastAsia="es-ES"/>
        </w:rPr>
        <w:t xml:space="preserve"> </w:t>
      </w:r>
      <w:r w:rsidR="00B30A0A" w:rsidRPr="00B30A0A">
        <w:rPr>
          <w:lang w:eastAsia="es-ES"/>
        </w:rPr>
        <w:fldChar w:fldCharType="begin"/>
      </w:r>
      <w:r w:rsidR="00861271">
        <w:rPr>
          <w:lang w:eastAsia="es-ES"/>
        </w:rPr>
        <w:instrText xml:space="preserve"> ADDIN EN.CITE &lt;EndNote&gt;&lt;Cite&gt;&lt;Author&gt;Michelsen&lt;/Author&gt;&lt;Year&gt;2007&lt;/Year&gt;&lt;RecNum&gt;386&lt;/RecNum&gt;&lt;DisplayText&gt;(Michelsen and Mollerup 2007)&lt;/DisplayText&gt;&lt;record&gt;&lt;rec-number&gt;386&lt;/rec-number&gt;&lt;foreign-keys&gt;&lt;key app="EN" db-id="zwazfzfrzwx9x4e5dtsxd0z15902tx9wsfrv" timestamp="1340642601" guid="4f6012ea-5eec-4430-b370-5c8430395ea3"&gt;386&lt;/key&gt;&lt;/foreign-keys&gt;&lt;ref-type name="Book"&gt;6&lt;/ref-type&gt;&lt;contributors&gt;&lt;authors&gt;&lt;author&gt;Michelsen, Michael L.&lt;/author&gt;&lt;author&gt;Mollerup, Jorgen&lt;/author&gt;&lt;/authors&gt;&lt;/contributors&gt;&lt;titles&gt;&lt;title&gt;Thermodynamic Models: Fundamentals and Computational Aspects&lt;/title&gt;&lt;/titles&gt;&lt;edition&gt;&lt;style face="normal" font="default" size="100%"&gt;2&lt;/style&gt;&lt;style face="superscript" font="default" size="100%"&gt;nd&lt;/style&gt;&lt;/edition&gt;&lt;dates&gt;&lt;year&gt;2007&lt;/year&gt;&lt;/dates&gt;&lt;pub-location&gt;Denmark&lt;/pub-location&gt;&lt;publisher&gt;Tie-Line Publications&lt;/publisher&gt;&lt;isbn&gt;87-989961-3-4&lt;/isbn&gt;&lt;urls&gt;&lt;/urls&gt;&lt;/record&gt;&lt;/Cite&gt;&lt;/EndNote&gt;</w:instrText>
      </w:r>
      <w:r w:rsidR="00B30A0A" w:rsidRPr="00B30A0A">
        <w:rPr>
          <w:lang w:eastAsia="es-ES"/>
        </w:rPr>
        <w:fldChar w:fldCharType="separate"/>
      </w:r>
      <w:r w:rsidR="00861271">
        <w:rPr>
          <w:noProof/>
          <w:lang w:eastAsia="es-ES"/>
        </w:rPr>
        <w:t>(</w:t>
      </w:r>
      <w:hyperlink w:anchor="_ENREF_14" w:tooltip="Michelsen, 2007 #386" w:history="1">
        <w:r w:rsidR="00A068BD">
          <w:rPr>
            <w:noProof/>
            <w:lang w:eastAsia="es-ES"/>
          </w:rPr>
          <w:t>Michelsen and Mollerup 2007</w:t>
        </w:r>
      </w:hyperlink>
      <w:r w:rsidR="00861271">
        <w:rPr>
          <w:noProof/>
          <w:lang w:eastAsia="es-ES"/>
        </w:rPr>
        <w:t>)</w:t>
      </w:r>
      <w:r w:rsidR="00B30A0A" w:rsidRPr="00B30A0A">
        <w:rPr>
          <w:lang w:eastAsia="es-ES"/>
        </w:rPr>
        <w:fldChar w:fldCharType="end"/>
      </w:r>
      <w:r w:rsidRPr="00B30A0A">
        <w:rPr>
          <w:lang w:eastAsia="es-ES"/>
        </w:rPr>
        <w:t>:</w:t>
      </w:r>
    </w:p>
    <w:p w14:paraId="5C9A0E57" w14:textId="1D251180" w:rsidR="008F52EF" w:rsidRDefault="008F52EF" w:rsidP="00D81B34">
      <w:pPr>
        <w:rPr>
          <w:lang w:eastAsia="es-ES"/>
        </w:rPr>
      </w:pPr>
    </w:p>
    <w:tbl>
      <w:tblPr>
        <w:tblStyle w:val="TableGrid"/>
        <w:tblpPr w:leftFromText="180" w:rightFromText="180" w:vertAnchor="text" w:horzAnchor="margin" w:tblpXSpec="center" w:tblpY="33"/>
        <w:tblW w:w="0" w:type="auto"/>
        <w:tblLook w:val="04A0" w:firstRow="1" w:lastRow="0" w:firstColumn="1" w:lastColumn="0" w:noHBand="0" w:noVBand="1"/>
      </w:tblPr>
      <w:tblGrid>
        <w:gridCol w:w="7780"/>
        <w:gridCol w:w="723"/>
      </w:tblGrid>
      <w:tr w:rsidR="008F52EF" w14:paraId="409AA613" w14:textId="77777777" w:rsidTr="00F35DB6">
        <w:tc>
          <w:tcPr>
            <w:tcW w:w="7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57C8083" w14:textId="37919B27" w:rsidR="008F52EF" w:rsidRPr="00CE3E72" w:rsidRDefault="00622CDA" w:rsidP="00F35DB6">
            <w:pPr>
              <w:pStyle w:val="BodyTextequations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SRK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(T,V,n)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RT</m:t>
                    </m:r>
                  </m:den>
                </m:f>
                <m:r>
                  <w:rPr>
                    <w:rFonts w:ascii="Cambria Math" w:hAnsi="Cambria Math"/>
                  </w:rPr>
                  <m:t>=-n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ln</m:t>
                </m:r>
                <m:r>
                  <w:rPr>
                    <w:rFonts w:ascii="Cambria Math" w:hAnsi="Cambria Math"/>
                  </w:rPr>
                  <m:t>(1-B/V)-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D(T)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RTB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ln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1+B/V</m:t>
                    </m:r>
                  </m:e>
                </m:d>
              </m:oMath>
            </m:oMathPara>
          </w:p>
        </w:tc>
        <w:tc>
          <w:tcPr>
            <w:tcW w:w="7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45AF5F5" w14:textId="137CD98E" w:rsidR="008F52EF" w:rsidRDefault="008F52EF" w:rsidP="002002E8">
            <w:pPr>
              <w:pStyle w:val="Caption"/>
            </w:pPr>
            <w:bookmarkStart w:id="3" w:name="_Ref405651704"/>
            <w:r>
              <w:t>(</w:t>
            </w:r>
            <w:r w:rsidR="004E4EB3">
              <w:t>S</w:t>
            </w:r>
            <w:r>
              <w:fldChar w:fldCharType="begin"/>
            </w:r>
            <w:r>
              <w:instrText xml:space="preserve"> SEQ Equation \* ARABIC \s 1 </w:instrText>
            </w:r>
            <w:r>
              <w:fldChar w:fldCharType="separate"/>
            </w:r>
            <w:r w:rsidR="007C599F">
              <w:rPr>
                <w:noProof/>
              </w:rPr>
              <w:t>2</w:t>
            </w:r>
            <w:r>
              <w:rPr>
                <w:noProof/>
              </w:rPr>
              <w:fldChar w:fldCharType="end"/>
            </w:r>
            <w:r>
              <w:t>)</w:t>
            </w:r>
            <w:bookmarkEnd w:id="3"/>
          </w:p>
        </w:tc>
      </w:tr>
    </w:tbl>
    <w:p w14:paraId="321D1293" w14:textId="1A70EB83" w:rsidR="008F52EF" w:rsidRDefault="008F52EF" w:rsidP="00D81B34">
      <w:pPr>
        <w:rPr>
          <w:lang w:eastAsia="es-ES"/>
        </w:rPr>
      </w:pPr>
    </w:p>
    <w:p w14:paraId="383A7A59" w14:textId="1960CAA6" w:rsidR="008F52EF" w:rsidRDefault="008F52EF" w:rsidP="008F52EF">
      <w:pPr>
        <w:pStyle w:val="BodyText"/>
        <w:rPr>
          <w:rFonts w:eastAsiaTheme="minorEastAsia"/>
        </w:rPr>
      </w:pPr>
      <m:oMath>
        <m:r>
          <w:rPr>
            <w:rFonts w:ascii="Cambria Math" w:hAnsi="Cambria Math"/>
          </w:rPr>
          <m:t>D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>
        <w:rPr>
          <w:rFonts w:eastAsiaTheme="minorEastAsia"/>
        </w:rPr>
        <w:t xml:space="preserve"> and </w:t>
      </w:r>
      <m:oMath>
        <m:r>
          <w:rPr>
            <w:rFonts w:ascii="Cambria Math" w:eastAsiaTheme="minorEastAsia" w:hAnsi="Cambria Math"/>
          </w:rPr>
          <m:t>B</m:t>
        </m:r>
      </m:oMath>
      <w:r>
        <w:rPr>
          <w:rFonts w:eastAsiaTheme="minorEastAsia"/>
        </w:rPr>
        <w:t xml:space="preserve"> are computed from van der Waals one-fluid mixing rules according to:</w:t>
      </w:r>
    </w:p>
    <w:p w14:paraId="314AF076" w14:textId="77777777" w:rsidR="005B7D10" w:rsidRDefault="005B7D10" w:rsidP="00843D8E"/>
    <w:tbl>
      <w:tblPr>
        <w:tblStyle w:val="TableGrid"/>
        <w:tblpPr w:leftFromText="180" w:rightFromText="180" w:vertAnchor="text" w:horzAnchor="margin" w:tblpXSpec="center" w:tblpY="33"/>
        <w:tblW w:w="0" w:type="auto"/>
        <w:tblLook w:val="04A0" w:firstRow="1" w:lastRow="0" w:firstColumn="1" w:lastColumn="0" w:noHBand="0" w:noVBand="1"/>
      </w:tblPr>
      <w:tblGrid>
        <w:gridCol w:w="7780"/>
        <w:gridCol w:w="723"/>
      </w:tblGrid>
      <w:tr w:rsidR="008F52EF" w14:paraId="2C21F2FB" w14:textId="77777777" w:rsidTr="00F35DB6">
        <w:tc>
          <w:tcPr>
            <w:tcW w:w="7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67478E1" w14:textId="77777777" w:rsidR="008F52EF" w:rsidRPr="00CE3E72" w:rsidRDefault="008F52EF" w:rsidP="00F35DB6">
            <w:pPr>
              <w:pStyle w:val="BodyTextequations"/>
            </w:pPr>
            <m:oMathPara>
              <m:oMath>
                <m:r>
                  <w:rPr>
                    <w:rFonts w:ascii="Cambria Math" w:hAnsi="Cambria Math"/>
                  </w:rPr>
                  <m:t>D(T)=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n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ix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nary>
                  <m:naryPr>
                    <m:chr m:val="∑"/>
                    <m:limLoc m:val="undOvr"/>
                    <m:supHide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  <m:sup/>
                  <m:e>
                    <m:nary>
                      <m:naryPr>
                        <m:chr m:val="∑"/>
                        <m:limLoc m:val="undOvr"/>
                        <m:supHide m:val="1"/>
                        <m:ctrlPr>
                          <w:rPr>
                            <w:rFonts w:ascii="Cambria Math" w:hAnsi="Cambria Math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  <m:sup/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j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(T)</m:t>
                        </m:r>
                      </m:e>
                    </m:nary>
                  </m:e>
                </m:nary>
              </m:oMath>
            </m:oMathPara>
          </w:p>
        </w:tc>
        <w:tc>
          <w:tcPr>
            <w:tcW w:w="7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D4E33B2" w14:textId="7589DDB7" w:rsidR="008F52EF" w:rsidRDefault="008F52EF" w:rsidP="002002E8">
            <w:pPr>
              <w:pStyle w:val="Caption"/>
            </w:pPr>
            <w:r>
              <w:t>(</w:t>
            </w:r>
            <w:r w:rsidR="004E4EB3">
              <w:t>S</w:t>
            </w:r>
            <w:r>
              <w:fldChar w:fldCharType="begin"/>
            </w:r>
            <w:r>
              <w:instrText xml:space="preserve"> SEQ Equation \* ARABIC \s 1 </w:instrText>
            </w:r>
            <w:r>
              <w:fldChar w:fldCharType="separate"/>
            </w:r>
            <w:r w:rsidR="007C599F">
              <w:rPr>
                <w:noProof/>
              </w:rPr>
              <w:t>3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2D734D51" w14:textId="77777777" w:rsidR="008F52EF" w:rsidRDefault="008F52EF" w:rsidP="00843D8E"/>
    <w:tbl>
      <w:tblPr>
        <w:tblStyle w:val="TableGrid"/>
        <w:tblpPr w:leftFromText="180" w:rightFromText="180" w:vertAnchor="text" w:horzAnchor="margin" w:tblpXSpec="center" w:tblpY="33"/>
        <w:tblW w:w="0" w:type="auto"/>
        <w:tblLook w:val="04A0" w:firstRow="1" w:lastRow="0" w:firstColumn="1" w:lastColumn="0" w:noHBand="0" w:noVBand="1"/>
      </w:tblPr>
      <w:tblGrid>
        <w:gridCol w:w="7780"/>
        <w:gridCol w:w="723"/>
      </w:tblGrid>
      <w:tr w:rsidR="008F52EF" w:rsidRPr="00A51CDD" w14:paraId="39C66B64" w14:textId="77777777" w:rsidTr="00F35DB6">
        <w:tc>
          <w:tcPr>
            <w:tcW w:w="7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B69F6DD" w14:textId="77777777" w:rsidR="008F52EF" w:rsidRPr="00A51CDD" w:rsidRDefault="008F52EF" w:rsidP="00F35DB6">
            <w:pPr>
              <w:pStyle w:val="BodyTextequations"/>
              <w:rPr>
                <w:highlight w:val="yellow"/>
              </w:rPr>
            </w:pPr>
            <m:oMathPara>
              <m:oMath>
                <m:r>
                  <w:rPr>
                    <w:rFonts w:ascii="Cambria Math" w:hAnsi="Cambria Math"/>
                  </w:rPr>
                  <m:t>nB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=n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ix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nary>
                  <m:naryPr>
                    <m:chr m:val="∑"/>
                    <m:limLoc m:val="undOvr"/>
                    <m:supHide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  <m:sup/>
                  <m:e>
                    <m:nary>
                      <m:naryPr>
                        <m:chr m:val="∑"/>
                        <m:limLoc m:val="undOvr"/>
                        <m:supHide m:val="1"/>
                        <m:ctrlPr>
                          <w:rPr>
                            <w:rFonts w:ascii="Cambria Math" w:hAnsi="Cambria Math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  <m:sup/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b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j</m:t>
                            </m:r>
                          </m:sub>
                        </m:sSub>
                      </m:e>
                    </m:nary>
                  </m:e>
                </m:nary>
              </m:oMath>
            </m:oMathPara>
          </w:p>
        </w:tc>
        <w:tc>
          <w:tcPr>
            <w:tcW w:w="7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B305F57" w14:textId="2065F08D" w:rsidR="008F52EF" w:rsidRPr="002002E8" w:rsidRDefault="008F52EF" w:rsidP="002002E8">
            <w:pPr>
              <w:pStyle w:val="Caption"/>
              <w:rPr>
                <w:highlight w:val="yellow"/>
              </w:rPr>
            </w:pPr>
            <w:bookmarkStart w:id="4" w:name="_Ref417928012"/>
            <w:bookmarkStart w:id="5" w:name="_Ref405651851"/>
            <w:r w:rsidRPr="002002E8">
              <w:t>(</w:t>
            </w:r>
            <w:r w:rsidR="004E4EB3">
              <w:t>S</w:t>
            </w:r>
            <w:r w:rsidRPr="002002E8">
              <w:fldChar w:fldCharType="begin"/>
            </w:r>
            <w:r w:rsidRPr="002002E8">
              <w:instrText xml:space="preserve"> SEQ Equation \* ARABIC \s 1 </w:instrText>
            </w:r>
            <w:r w:rsidRPr="002002E8">
              <w:fldChar w:fldCharType="separate"/>
            </w:r>
            <w:r w:rsidR="007C599F">
              <w:rPr>
                <w:noProof/>
              </w:rPr>
              <w:t>4</w:t>
            </w:r>
            <w:r w:rsidRPr="002002E8">
              <w:fldChar w:fldCharType="end"/>
            </w:r>
            <w:bookmarkEnd w:id="4"/>
            <w:r w:rsidRPr="002002E8">
              <w:t>)</w:t>
            </w:r>
            <w:bookmarkEnd w:id="5"/>
          </w:p>
        </w:tc>
      </w:tr>
    </w:tbl>
    <w:p w14:paraId="7907B869" w14:textId="1AB3707C" w:rsidR="008F52EF" w:rsidRDefault="008F52EF" w:rsidP="00D81B34">
      <w:pPr>
        <w:rPr>
          <w:lang w:eastAsia="es-ES"/>
        </w:rPr>
      </w:pPr>
    </w:p>
    <w:p w14:paraId="6350C7F4" w14:textId="22F7B483" w:rsidR="005B7D10" w:rsidRDefault="005B7D10" w:rsidP="005B7D10">
      <w:pPr>
        <w:pStyle w:val="BodyText"/>
      </w:pPr>
      <w:r w:rsidRPr="00BB4C00">
        <w:t>with the following classical combining rules:</w:t>
      </w:r>
    </w:p>
    <w:p w14:paraId="13D4D0AC" w14:textId="77777777" w:rsidR="005B7D10" w:rsidRPr="00BB4C00" w:rsidRDefault="005B7D10" w:rsidP="00843D8E"/>
    <w:tbl>
      <w:tblPr>
        <w:tblStyle w:val="TableGrid"/>
        <w:tblpPr w:leftFromText="180" w:rightFromText="180" w:vertAnchor="text" w:horzAnchor="margin" w:tblpXSpec="center" w:tblpY="33"/>
        <w:tblW w:w="0" w:type="auto"/>
        <w:tblLook w:val="04A0" w:firstRow="1" w:lastRow="0" w:firstColumn="1" w:lastColumn="0" w:noHBand="0" w:noVBand="1"/>
      </w:tblPr>
      <w:tblGrid>
        <w:gridCol w:w="7780"/>
        <w:gridCol w:w="723"/>
      </w:tblGrid>
      <w:tr w:rsidR="005B7D10" w:rsidRPr="00A51CDD" w14:paraId="610E4C8A" w14:textId="77777777" w:rsidTr="00F35DB6">
        <w:tc>
          <w:tcPr>
            <w:tcW w:w="7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D13D5A0" w14:textId="77777777" w:rsidR="005B7D10" w:rsidRPr="00A51CDD" w:rsidRDefault="00622CDA" w:rsidP="00F35DB6">
            <w:pPr>
              <w:pStyle w:val="BodyTextequations"/>
              <w:rPr>
                <w:highlight w:val="yellow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j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T</m:t>
                    </m:r>
                  </m:e>
                </m:d>
                <m:r>
                  <w:rPr>
                    <w:rFonts w:ascii="Cambria Math" w:hAnsi="Cambria Math"/>
                  </w:rPr>
                  <m:t>=</m:t>
                </m:r>
                <m:rad>
                  <m:radPr>
                    <m:degHide m:val="1"/>
                    <m:ctrlPr>
                      <w:rPr>
                        <w:rFonts w:ascii="Cambria Math" w:hAnsi="Cambria Math"/>
                      </w:rPr>
                    </m:ctrlPr>
                  </m:radPr>
                  <m:deg/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</m:sSub>
                  </m:e>
                </m:rad>
                <m:r>
                  <w:rPr>
                    <w:rFonts w:ascii="Cambria Math" w:hAnsi="Cambria Math"/>
                  </w:rPr>
                  <m:t>(1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j</m:t>
                    </m:r>
                  </m:sub>
                </m:sSub>
                <m:r>
                  <w:rPr>
                    <w:rFonts w:ascii="Cambria Math" w:hAnsi="Cambria Math"/>
                  </w:rPr>
                  <m:t>)</m:t>
                </m:r>
              </m:oMath>
            </m:oMathPara>
          </w:p>
        </w:tc>
        <w:tc>
          <w:tcPr>
            <w:tcW w:w="7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CF729DF" w14:textId="6D0F8965" w:rsidR="005B7D10" w:rsidRPr="00A51CDD" w:rsidRDefault="005B7D10" w:rsidP="002002E8">
            <w:pPr>
              <w:pStyle w:val="Caption"/>
              <w:rPr>
                <w:highlight w:val="yellow"/>
              </w:rPr>
            </w:pPr>
            <w:bookmarkStart w:id="6" w:name="_Ref405656430"/>
            <w:r w:rsidRPr="00BB4C00">
              <w:t>(</w:t>
            </w:r>
            <w:r w:rsidR="004E4EB3">
              <w:t>S</w:t>
            </w:r>
            <w:r>
              <w:fldChar w:fldCharType="begin"/>
            </w:r>
            <w:r>
              <w:instrText xml:space="preserve"> SEQ Equation \* ARABIC \s 1 </w:instrText>
            </w:r>
            <w:r>
              <w:fldChar w:fldCharType="separate"/>
            </w:r>
            <w:r w:rsidR="007C599F">
              <w:rPr>
                <w:noProof/>
              </w:rPr>
              <w:t>5</w:t>
            </w:r>
            <w:r>
              <w:rPr>
                <w:noProof/>
              </w:rPr>
              <w:fldChar w:fldCharType="end"/>
            </w:r>
            <w:r w:rsidRPr="00BB4C00">
              <w:t>)</w:t>
            </w:r>
            <w:bookmarkEnd w:id="6"/>
          </w:p>
        </w:tc>
      </w:tr>
    </w:tbl>
    <w:p w14:paraId="7C9B4623" w14:textId="77777777" w:rsidR="005B7D10" w:rsidRPr="00BB4C00" w:rsidRDefault="005B7D10" w:rsidP="00843D8E"/>
    <w:tbl>
      <w:tblPr>
        <w:tblStyle w:val="TableGrid"/>
        <w:tblpPr w:leftFromText="180" w:rightFromText="180" w:vertAnchor="text" w:horzAnchor="margin" w:tblpXSpec="center" w:tblpY="33"/>
        <w:tblW w:w="0" w:type="auto"/>
        <w:tblLook w:val="04A0" w:firstRow="1" w:lastRow="0" w:firstColumn="1" w:lastColumn="0" w:noHBand="0" w:noVBand="1"/>
      </w:tblPr>
      <w:tblGrid>
        <w:gridCol w:w="7780"/>
        <w:gridCol w:w="723"/>
      </w:tblGrid>
      <w:tr w:rsidR="005B7D10" w:rsidRPr="00A51CDD" w14:paraId="2B7F13BE" w14:textId="77777777" w:rsidTr="00F35DB6">
        <w:tc>
          <w:tcPr>
            <w:tcW w:w="7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BDE9E27" w14:textId="77777777" w:rsidR="005B7D10" w:rsidRPr="00A51CDD" w:rsidRDefault="00622CDA" w:rsidP="00F35DB6">
            <w:pPr>
              <w:pStyle w:val="BodyTextequations"/>
              <w:rPr>
                <w:highlight w:val="yellow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j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b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+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b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</m:e>
                    </m:d>
                  </m:num>
                  <m:den>
                    <m:r>
                      <w:rPr>
                        <w:rFonts w:ascii="Cambria Math" w:hAnsi="Cambria Math"/>
                      </w:rPr>
                      <m:t>2</m:t>
                    </m:r>
                  </m:den>
                </m:f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1-l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j</m:t>
                        </m:r>
                      </m:sub>
                    </m:sSub>
                  </m:e>
                </m:d>
              </m:oMath>
            </m:oMathPara>
          </w:p>
        </w:tc>
        <w:tc>
          <w:tcPr>
            <w:tcW w:w="7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6663EAB" w14:textId="39193889" w:rsidR="005B7D10" w:rsidRPr="00A51CDD" w:rsidRDefault="005B7D10" w:rsidP="002002E8">
            <w:pPr>
              <w:pStyle w:val="Caption"/>
              <w:rPr>
                <w:highlight w:val="yellow"/>
              </w:rPr>
            </w:pPr>
            <w:bookmarkStart w:id="7" w:name="_Ref405656444"/>
            <w:r w:rsidRPr="00BB4C00">
              <w:t>(</w:t>
            </w:r>
            <w:r w:rsidR="004E4EB3">
              <w:t>S</w:t>
            </w:r>
            <w:r>
              <w:fldChar w:fldCharType="begin"/>
            </w:r>
            <w:r>
              <w:instrText xml:space="preserve"> SEQ Equation \* ARABIC \s 1 </w:instrText>
            </w:r>
            <w:r>
              <w:fldChar w:fldCharType="separate"/>
            </w:r>
            <w:r w:rsidR="007C599F">
              <w:rPr>
                <w:noProof/>
              </w:rPr>
              <w:t>6</w:t>
            </w:r>
            <w:r>
              <w:rPr>
                <w:noProof/>
              </w:rPr>
              <w:fldChar w:fldCharType="end"/>
            </w:r>
            <w:r w:rsidRPr="00BB4C00">
              <w:t>)</w:t>
            </w:r>
            <w:bookmarkEnd w:id="7"/>
          </w:p>
        </w:tc>
      </w:tr>
    </w:tbl>
    <w:p w14:paraId="45252FE6" w14:textId="77777777" w:rsidR="005B7D10" w:rsidRPr="00BB4C00" w:rsidRDefault="005B7D10" w:rsidP="00843D8E"/>
    <w:p w14:paraId="3EAB5628" w14:textId="51B2E39A" w:rsidR="005B7D10" w:rsidRDefault="005B7D10" w:rsidP="00B941A3">
      <w:r w:rsidRPr="00BB4C00">
        <w:rPr>
          <w:rFonts w:eastAsiaTheme="minorEastAsia"/>
        </w:rPr>
        <w:t xml:space="preserve">where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</m:oMath>
      <w:r w:rsidRPr="00BB4C00">
        <w:t xml:space="preserve"> and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l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  <m:r>
          <w:rPr>
            <w:rFonts w:ascii="Cambria Math" w:hAnsi="Cambria Math"/>
          </w:rPr>
          <m:t xml:space="preserve"> </m:t>
        </m:r>
      </m:oMath>
      <w:r w:rsidRPr="00BB4C00">
        <w:t xml:space="preserve">are </w:t>
      </w:r>
      <w:r w:rsidRPr="00843D8E">
        <w:t xml:space="preserve">binary interaction parameters. For the case in which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l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  <m:r>
          <w:rPr>
            <w:rFonts w:ascii="Cambria Math" w:hAnsi="Cambria Math"/>
          </w:rPr>
          <m:t>=0</m:t>
        </m:r>
      </m:oMath>
      <w:r w:rsidRPr="00843D8E">
        <w:rPr>
          <w:rFonts w:eastAsiaTheme="minorEastAsia"/>
        </w:rPr>
        <w:t>, as it is often assumed,</w:t>
      </w:r>
      <w:r w:rsidR="006D6E56" w:rsidRPr="00843D8E">
        <w:rPr>
          <w:rFonts w:eastAsiaTheme="minorEastAsia"/>
        </w:rPr>
        <w:t xml:space="preserve"> Eq.</w:t>
      </w:r>
      <w:r w:rsidRPr="00843D8E">
        <w:rPr>
          <w:rFonts w:eastAsiaTheme="minorEastAsia"/>
        </w:rPr>
        <w:t xml:space="preserve"> </w:t>
      </w:r>
      <w:r w:rsidRPr="00843D8E">
        <w:fldChar w:fldCharType="begin"/>
      </w:r>
      <w:r w:rsidRPr="00843D8E">
        <w:instrText xml:space="preserve"> REF _Ref405651851 \h  \* MERGEFORMAT </w:instrText>
      </w:r>
      <w:r w:rsidRPr="00843D8E">
        <w:fldChar w:fldCharType="separate"/>
      </w:r>
      <w:r w:rsidR="007C599F" w:rsidRPr="002002E8">
        <w:t>(</w:t>
      </w:r>
      <w:r w:rsidR="007C599F">
        <w:t>S4</w:t>
      </w:r>
      <w:r w:rsidR="007C599F" w:rsidRPr="002002E8">
        <w:t>)</w:t>
      </w:r>
      <w:r w:rsidRPr="00843D8E">
        <w:fldChar w:fldCharType="end"/>
      </w:r>
      <w:r w:rsidRPr="00843D8E">
        <w:t xml:space="preserve"> reduce</w:t>
      </w:r>
      <w:r w:rsidRPr="00BB4C00">
        <w:t>s to:</w:t>
      </w:r>
    </w:p>
    <w:p w14:paraId="1700FCCE" w14:textId="77777777" w:rsidR="00B941A3" w:rsidRDefault="00B941A3" w:rsidP="00B941A3"/>
    <w:tbl>
      <w:tblPr>
        <w:tblStyle w:val="TableGrid"/>
        <w:tblpPr w:leftFromText="180" w:rightFromText="180" w:vertAnchor="text" w:horzAnchor="margin" w:tblpXSpec="center" w:tblpY="33"/>
        <w:tblW w:w="0" w:type="auto"/>
        <w:tblLook w:val="04A0" w:firstRow="1" w:lastRow="0" w:firstColumn="1" w:lastColumn="0" w:noHBand="0" w:noVBand="1"/>
      </w:tblPr>
      <w:tblGrid>
        <w:gridCol w:w="7780"/>
        <w:gridCol w:w="723"/>
      </w:tblGrid>
      <w:tr w:rsidR="005B7D10" w14:paraId="7E90930B" w14:textId="77777777" w:rsidTr="00F35DB6">
        <w:tc>
          <w:tcPr>
            <w:tcW w:w="7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E1520EF" w14:textId="77777777" w:rsidR="005B7D10" w:rsidRPr="00CE3E72" w:rsidRDefault="005B7D10" w:rsidP="00F35DB6">
            <w:pPr>
              <w:pStyle w:val="BodyTextequations"/>
            </w:pPr>
            <m:oMathPara>
              <m:oMath>
                <m:r>
                  <w:rPr>
                    <w:rFonts w:ascii="Cambria Math" w:hAnsi="Cambria Math"/>
                  </w:rPr>
                  <m:t>B=</m:t>
                </m:r>
                <m:nary>
                  <m:naryPr>
                    <m:chr m:val="∑"/>
                    <m:limLoc m:val="undOvr"/>
                    <m:supHide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  <m:sup/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nary>
              </m:oMath>
            </m:oMathPara>
          </w:p>
        </w:tc>
        <w:tc>
          <w:tcPr>
            <w:tcW w:w="7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B9D59F3" w14:textId="637B3379" w:rsidR="005B7D10" w:rsidRDefault="005B7D10" w:rsidP="002002E8">
            <w:pPr>
              <w:pStyle w:val="Caption"/>
            </w:pPr>
            <w:bookmarkStart w:id="8" w:name="_Ref417928397"/>
            <w:r>
              <w:t>(</w:t>
            </w:r>
            <w:r w:rsidR="004E4EB3">
              <w:t>S</w:t>
            </w:r>
            <w:r>
              <w:fldChar w:fldCharType="begin"/>
            </w:r>
            <w:r>
              <w:instrText xml:space="preserve"> SEQ Equation \* ARABIC \s 1 </w:instrText>
            </w:r>
            <w:r>
              <w:fldChar w:fldCharType="separate"/>
            </w:r>
            <w:r w:rsidR="007C599F">
              <w:rPr>
                <w:noProof/>
              </w:rPr>
              <w:t>7</w:t>
            </w:r>
            <w:r>
              <w:rPr>
                <w:noProof/>
              </w:rPr>
              <w:fldChar w:fldCharType="end"/>
            </w:r>
            <w:r>
              <w:t>)</w:t>
            </w:r>
            <w:bookmarkEnd w:id="8"/>
          </w:p>
        </w:tc>
      </w:tr>
    </w:tbl>
    <w:p w14:paraId="0B66100D" w14:textId="77777777" w:rsidR="005B7D10" w:rsidRDefault="005B7D10" w:rsidP="005B7D10">
      <w:pPr>
        <w:pStyle w:val="BodyText"/>
      </w:pPr>
    </w:p>
    <w:p w14:paraId="30E2EC39" w14:textId="74C292B2" w:rsidR="00D351FD" w:rsidRDefault="00707A95" w:rsidP="00D351FD">
      <w:pPr>
        <w:pStyle w:val="BodyText"/>
      </w:pPr>
      <w:r>
        <w:rPr>
          <w:rFonts w:eastAsiaTheme="minorEastAsia"/>
        </w:rPr>
        <w:t>T</w:t>
      </w:r>
      <w:r w:rsidR="00D351FD">
        <w:t xml:space="preserve">he energy parameter </w:t>
      </w:r>
      <m:oMath>
        <m:r>
          <w:rPr>
            <w:rFonts w:ascii="Cambria Math" w:hAnsi="Cambria Math"/>
          </w:rPr>
          <m:t>a</m:t>
        </m:r>
      </m:oMath>
      <w:r w:rsidR="00D351FD">
        <w:t xml:space="preserve"> is computed from:</w:t>
      </w:r>
    </w:p>
    <w:p w14:paraId="5E52ADA8" w14:textId="77777777" w:rsidR="00B941A3" w:rsidRDefault="00B941A3" w:rsidP="00D351FD">
      <w:pPr>
        <w:pStyle w:val="BodyText"/>
      </w:pPr>
    </w:p>
    <w:tbl>
      <w:tblPr>
        <w:tblStyle w:val="TableGrid"/>
        <w:tblpPr w:leftFromText="180" w:rightFromText="180" w:vertAnchor="text" w:horzAnchor="margin" w:tblpXSpec="center" w:tblpY="33"/>
        <w:tblW w:w="0" w:type="auto"/>
        <w:tblLook w:val="04A0" w:firstRow="1" w:lastRow="0" w:firstColumn="1" w:lastColumn="0" w:noHBand="0" w:noVBand="1"/>
      </w:tblPr>
      <w:tblGrid>
        <w:gridCol w:w="7780"/>
        <w:gridCol w:w="723"/>
      </w:tblGrid>
      <w:tr w:rsidR="00D351FD" w14:paraId="4ECF519A" w14:textId="77777777" w:rsidTr="00F35DB6">
        <w:tc>
          <w:tcPr>
            <w:tcW w:w="7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C8D13A9" w14:textId="77777777" w:rsidR="00D351FD" w:rsidRPr="00CE3E72" w:rsidRDefault="00622CDA" w:rsidP="00F35DB6">
            <w:pPr>
              <w:pStyle w:val="BodyTextequations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,i</m:t>
                    </m:r>
                  </m:sub>
                </m:sSub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1+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1,i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</w:rPr>
                              <m:t>1-</m:t>
                            </m:r>
                            <m:rad>
                              <m:radPr>
                                <m:degHide m:val="1"/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radPr>
                              <m:deg/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r,i</m:t>
                                    </m:r>
                                  </m:sub>
                                </m:sSub>
                              </m:e>
                            </m:rad>
                          </m:e>
                        </m:d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7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B3802C7" w14:textId="4233B82F" w:rsidR="00D351FD" w:rsidRDefault="00D351FD" w:rsidP="002002E8">
            <w:pPr>
              <w:pStyle w:val="Caption"/>
            </w:pPr>
            <w:r>
              <w:t>(</w:t>
            </w:r>
            <w:r w:rsidR="004E4EB3">
              <w:t>S</w:t>
            </w:r>
            <w:r>
              <w:fldChar w:fldCharType="begin"/>
            </w:r>
            <w:r>
              <w:instrText xml:space="preserve"> SEQ Equation \* ARABIC \s 1 </w:instrText>
            </w:r>
            <w:r>
              <w:fldChar w:fldCharType="separate"/>
            </w:r>
            <w:r w:rsidR="007C599F">
              <w:rPr>
                <w:noProof/>
              </w:rPr>
              <w:t>8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06F5B034" w14:textId="77777777" w:rsidR="00843D8E" w:rsidRDefault="00843D8E" w:rsidP="00D351FD">
      <w:pPr>
        <w:pStyle w:val="BodyText"/>
      </w:pPr>
    </w:p>
    <w:p w14:paraId="2B138187" w14:textId="0546D485" w:rsidR="00D351FD" w:rsidRDefault="00D351FD" w:rsidP="00D351FD">
      <w:pPr>
        <w:pStyle w:val="BodyText"/>
      </w:pPr>
      <w:r>
        <w:lastRenderedPageBreak/>
        <w:t xml:space="preserve">where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 and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rPr>
          <w:rFonts w:eastAsiaTheme="minorEastAsia"/>
        </w:rPr>
        <w:t xml:space="preserve">, as well </w:t>
      </w:r>
      <w:r>
        <w:t xml:space="preserve">as </w:t>
      </w:r>
      <m:oMath>
        <m:r>
          <w:rPr>
            <w:rFonts w:ascii="Cambria Math" w:hAnsi="Cambria Math"/>
          </w:rPr>
          <m:t>b</m:t>
        </m:r>
      </m:oMath>
      <w:r>
        <w:rPr>
          <w:rFonts w:eastAsiaTheme="minorEastAsia"/>
        </w:rPr>
        <w:t xml:space="preserve"> (in </w:t>
      </w:r>
      <w:r w:rsidRPr="00237356">
        <w:t xml:space="preserve">Eq. </w:t>
      </w:r>
      <w:r w:rsidRPr="00237356">
        <w:rPr>
          <w:highlight w:val="green"/>
        </w:rPr>
        <w:fldChar w:fldCharType="begin"/>
      </w:r>
      <w:r w:rsidRPr="00237356">
        <w:instrText xml:space="preserve"> REF _Ref417928397 \h </w:instrText>
      </w:r>
      <w:r w:rsidRPr="00237356">
        <w:rPr>
          <w:highlight w:val="green"/>
        </w:rPr>
        <w:instrText xml:space="preserve"> \* MERGEFORMAT </w:instrText>
      </w:r>
      <w:r w:rsidRPr="00237356">
        <w:rPr>
          <w:highlight w:val="green"/>
        </w:rPr>
      </w:r>
      <w:r w:rsidRPr="00237356">
        <w:rPr>
          <w:highlight w:val="green"/>
        </w:rPr>
        <w:fldChar w:fldCharType="separate"/>
      </w:r>
      <w:r w:rsidR="007C599F">
        <w:t>(S7)</w:t>
      </w:r>
      <w:r w:rsidRPr="00237356">
        <w:rPr>
          <w:highlight w:val="green"/>
        </w:rPr>
        <w:fldChar w:fldCharType="end"/>
      </w:r>
      <w:r w:rsidRPr="00237356">
        <w:rPr>
          <w:rFonts w:eastAsiaTheme="minorEastAsia"/>
        </w:rPr>
        <w:t>)</w:t>
      </w:r>
      <w:r w:rsidRPr="00237356">
        <w:t xml:space="preserve"> are</w:t>
      </w:r>
      <w:r>
        <w:t xml:space="preserve"> characteristic parameters for a given compound.</w:t>
      </w:r>
    </w:p>
    <w:p w14:paraId="708A437E" w14:textId="1B2474C5" w:rsidR="00D351FD" w:rsidRDefault="00D351FD" w:rsidP="00D351FD">
      <w:pPr>
        <w:pStyle w:val="BodyText"/>
      </w:pPr>
      <w:r>
        <w:t>The association term is similar as the one use in PC-SAFT</w:t>
      </w:r>
      <w:r w:rsidR="00E53E01">
        <w:t xml:space="preserve"> (defined in the next section)</w:t>
      </w:r>
      <w:r>
        <w:t>, but in this case the association strength is computed from:</w:t>
      </w:r>
    </w:p>
    <w:p w14:paraId="60A05F23" w14:textId="77777777" w:rsidR="00B941A3" w:rsidRDefault="00B941A3" w:rsidP="006E7B3A"/>
    <w:tbl>
      <w:tblPr>
        <w:tblStyle w:val="TableGrid"/>
        <w:tblpPr w:leftFromText="180" w:rightFromText="180" w:vertAnchor="text" w:horzAnchor="margin" w:tblpXSpec="center" w:tblpY="33"/>
        <w:tblW w:w="0" w:type="auto"/>
        <w:tblLook w:val="04A0" w:firstRow="1" w:lastRow="0" w:firstColumn="1" w:lastColumn="0" w:noHBand="0" w:noVBand="1"/>
      </w:tblPr>
      <w:tblGrid>
        <w:gridCol w:w="7780"/>
        <w:gridCol w:w="723"/>
      </w:tblGrid>
      <w:tr w:rsidR="00D351FD" w14:paraId="335C9137" w14:textId="77777777" w:rsidTr="00F35DB6">
        <w:tc>
          <w:tcPr>
            <w:tcW w:w="7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34C244D" w14:textId="77777777" w:rsidR="00D351FD" w:rsidRPr="00CE3E72" w:rsidRDefault="00622CDA" w:rsidP="00F35DB6">
            <w:pPr>
              <w:pStyle w:val="BodyTextequations"/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Δ</m:t>
                    </m:r>
                  </m:e>
                  <m:sup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</m:sSub>
                  </m:sup>
                </m:sSup>
                <m:r>
                  <w:rPr>
                    <w:rFonts w:ascii="Cambria Math" w:hAnsi="Cambria Math"/>
                  </w:rPr>
                  <m:t>=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g</m:t>
                </m:r>
                <m:r>
                  <w:rPr>
                    <w:rFonts w:ascii="Cambria Math" w:hAnsi="Cambria Math"/>
                  </w:rPr>
                  <m:t>(V,n)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j</m:t>
                    </m:r>
                  </m:sub>
                </m:sSub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p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</m:sSub>
                  </m:sup>
                </m:sSup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exp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ε</m:t>
                                </m:r>
                              </m:e>
                              <m:sup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A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i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B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j</m:t>
                                    </m:r>
                                  </m:sub>
                                </m:sSub>
                              </m:sup>
                            </m:sSup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RT</m:t>
                            </m:r>
                          </m:den>
                        </m:f>
                      </m:e>
                    </m:d>
                    <m:r>
                      <w:rPr>
                        <w:rFonts w:ascii="Cambria Math" w:hAnsi="Cambria Math"/>
                      </w:rPr>
                      <m:t>-1</m:t>
                    </m:r>
                  </m:e>
                </m:d>
              </m:oMath>
            </m:oMathPara>
          </w:p>
        </w:tc>
        <w:tc>
          <w:tcPr>
            <w:tcW w:w="7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B194443" w14:textId="037A18A4" w:rsidR="00D351FD" w:rsidRDefault="00D351FD" w:rsidP="002002E8">
            <w:pPr>
              <w:pStyle w:val="Caption"/>
            </w:pPr>
            <w:r>
              <w:t>(</w:t>
            </w:r>
            <w:r w:rsidR="004E4EB3">
              <w:t>S</w:t>
            </w:r>
            <w:r>
              <w:fldChar w:fldCharType="begin"/>
            </w:r>
            <w:r>
              <w:instrText xml:space="preserve"> SEQ Equation \* ARABIC \s 1 </w:instrText>
            </w:r>
            <w:r>
              <w:fldChar w:fldCharType="separate"/>
            </w:r>
            <w:r w:rsidR="007C599F">
              <w:rPr>
                <w:noProof/>
              </w:rPr>
              <w:t>9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013BB16B" w14:textId="77777777" w:rsidR="00D351FD" w:rsidRDefault="00D351FD" w:rsidP="006E7B3A"/>
    <w:p w14:paraId="6A11FF74" w14:textId="29D8FBD8" w:rsidR="00D351FD" w:rsidRDefault="00D351FD" w:rsidP="006E7B3A">
      <w:r>
        <w:t xml:space="preserve">where the simplified radial distribution </w:t>
      </w:r>
      <w:r w:rsidRPr="00B30A0A">
        <w:t xml:space="preserve">function </w:t>
      </w:r>
      <w:r w:rsidRPr="00B30A0A">
        <w:fldChar w:fldCharType="begin">
          <w:fldData xml:space="preserve">PEVuZE5vdGU+PENpdGU+PEF1dGhvcj5Lb250b2dlb3JnaXM8L0F1dGhvcj48WWVhcj4xOTk5PC9Z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</w:fldData>
        </w:fldChar>
      </w:r>
      <w:r w:rsidR="00A068BD">
        <w:instrText xml:space="preserve"> ADDIN EN.CITE </w:instrText>
      </w:r>
      <w:r w:rsidR="00A068BD">
        <w:fldChar w:fldCharType="begin">
          <w:fldData xml:space="preserve">PEVuZE5vdGU+PENpdGU+PEF1dGhvcj5Lb250b2dlb3JnaXM8L0F1dGhvcj48WWVhcj4xOTk5PC9Z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</w:fldData>
        </w:fldChar>
      </w:r>
      <w:r w:rsidR="00A068BD">
        <w:instrText xml:space="preserve"> ADDIN EN.CITE.DATA </w:instrText>
      </w:r>
      <w:r w:rsidR="00A068BD">
        <w:fldChar w:fldCharType="end"/>
      </w:r>
      <w:r w:rsidRPr="00B30A0A">
        <w:fldChar w:fldCharType="separate"/>
      </w:r>
      <w:r w:rsidR="00861271">
        <w:rPr>
          <w:noProof/>
        </w:rPr>
        <w:t>(</w:t>
      </w:r>
      <w:hyperlink w:anchor="_ENREF_12" w:tooltip="Kontogeorgis, 1999 #487" w:history="1">
        <w:r w:rsidR="00A068BD">
          <w:rPr>
            <w:noProof/>
          </w:rPr>
          <w:t>Kontogeorgis et al. 1999</w:t>
        </w:r>
      </w:hyperlink>
      <w:r w:rsidR="00861271">
        <w:rPr>
          <w:noProof/>
        </w:rPr>
        <w:t xml:space="preserve">; </w:t>
      </w:r>
      <w:hyperlink w:anchor="_ENREF_10" w:tooltip="Kontogeorgis, 2006 #242" w:history="1">
        <w:r w:rsidR="00A068BD">
          <w:rPr>
            <w:noProof/>
          </w:rPr>
          <w:t>Kontogeorgis et al. 2006a</w:t>
        </w:r>
      </w:hyperlink>
      <w:r w:rsidR="00861271">
        <w:rPr>
          <w:noProof/>
        </w:rPr>
        <w:t>)</w:t>
      </w:r>
      <w:r w:rsidRPr="00B30A0A">
        <w:fldChar w:fldCharType="end"/>
      </w:r>
      <w:r w:rsidRPr="00B30A0A">
        <w:t xml:space="preserve"> is</w:t>
      </w:r>
      <w:r>
        <w:t>:</w:t>
      </w:r>
    </w:p>
    <w:p w14:paraId="4A574E73" w14:textId="77777777" w:rsidR="00B941A3" w:rsidRDefault="00B941A3" w:rsidP="00D351FD">
      <w:pPr>
        <w:pStyle w:val="BodyText"/>
      </w:pPr>
    </w:p>
    <w:tbl>
      <w:tblPr>
        <w:tblStyle w:val="TableGrid"/>
        <w:tblpPr w:leftFromText="180" w:rightFromText="180" w:vertAnchor="text" w:horzAnchor="margin" w:tblpXSpec="center" w:tblpY="33"/>
        <w:tblW w:w="0" w:type="auto"/>
        <w:tblLook w:val="04A0" w:firstRow="1" w:lastRow="0" w:firstColumn="1" w:lastColumn="0" w:noHBand="0" w:noVBand="1"/>
      </w:tblPr>
      <w:tblGrid>
        <w:gridCol w:w="7780"/>
        <w:gridCol w:w="750"/>
      </w:tblGrid>
      <w:tr w:rsidR="00D351FD" w14:paraId="2E8E63CA" w14:textId="77777777" w:rsidTr="00F35DB6">
        <w:tc>
          <w:tcPr>
            <w:tcW w:w="7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F81FE13" w14:textId="77777777" w:rsidR="00D351FD" w:rsidRPr="00CE3E72" w:rsidRDefault="00D351FD" w:rsidP="00F35DB6">
            <w:pPr>
              <w:pStyle w:val="BodyTextequations"/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g</m:t>
                </m:r>
                <m:r>
                  <w:rPr>
                    <w:rFonts w:ascii="Cambria Math" w:hAnsi="Cambria Math"/>
                  </w:rPr>
                  <m:t>(V,n)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1-1.9η</m:t>
                    </m:r>
                  </m:den>
                </m:f>
              </m:oMath>
            </m:oMathPara>
          </w:p>
        </w:tc>
        <w:tc>
          <w:tcPr>
            <w:tcW w:w="7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8FD0AA6" w14:textId="3D3CB722" w:rsidR="00D351FD" w:rsidRDefault="00D351FD" w:rsidP="00F97966">
            <w:pPr>
              <w:pStyle w:val="Caption"/>
            </w:pPr>
            <w:r>
              <w:t>(</w:t>
            </w:r>
            <w:r w:rsidR="004E4EB3">
              <w:t>S</w:t>
            </w:r>
            <w:r>
              <w:fldChar w:fldCharType="begin"/>
            </w:r>
            <w:r>
              <w:instrText xml:space="preserve"> SEQ Equation \* ARABIC \s 1 </w:instrText>
            </w:r>
            <w:r>
              <w:fldChar w:fldCharType="separate"/>
            </w:r>
            <w:r w:rsidR="007C599F">
              <w:rPr>
                <w:noProof/>
              </w:rPr>
              <w:t>10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2796FBEC" w14:textId="77777777" w:rsidR="00D351FD" w:rsidRDefault="00D351FD" w:rsidP="006E7B3A"/>
    <w:p w14:paraId="664B67C5" w14:textId="07773762" w:rsidR="00D351FD" w:rsidRDefault="00A461C7" w:rsidP="006E7B3A">
      <w:r>
        <w:t>a</w:t>
      </w:r>
      <w:r w:rsidR="00D351FD">
        <w:t>nd</w:t>
      </w:r>
    </w:p>
    <w:p w14:paraId="71274002" w14:textId="77777777" w:rsidR="00B941A3" w:rsidRDefault="00B941A3" w:rsidP="006E7B3A"/>
    <w:tbl>
      <w:tblPr>
        <w:tblStyle w:val="TableGrid"/>
        <w:tblpPr w:leftFromText="180" w:rightFromText="180" w:vertAnchor="text" w:horzAnchor="margin" w:tblpXSpec="center" w:tblpY="33"/>
        <w:tblW w:w="0" w:type="auto"/>
        <w:tblLook w:val="04A0" w:firstRow="1" w:lastRow="0" w:firstColumn="1" w:lastColumn="0" w:noHBand="0" w:noVBand="1"/>
      </w:tblPr>
      <w:tblGrid>
        <w:gridCol w:w="7780"/>
        <w:gridCol w:w="750"/>
      </w:tblGrid>
      <w:tr w:rsidR="00D351FD" w14:paraId="61B717CA" w14:textId="77777777" w:rsidTr="00F35DB6">
        <w:tc>
          <w:tcPr>
            <w:tcW w:w="7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5D8E501" w14:textId="77777777" w:rsidR="00D351FD" w:rsidRPr="00CE3E72" w:rsidRDefault="00D351FD" w:rsidP="00F35DB6">
            <w:pPr>
              <w:pStyle w:val="BodyTextequations"/>
            </w:pPr>
            <m:oMathPara>
              <m:oMath>
                <m:r>
                  <w:rPr>
                    <w:rFonts w:ascii="Cambria Math" w:hAnsi="Cambria Math"/>
                  </w:rPr>
                  <m:t>η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B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4V</m:t>
                    </m:r>
                  </m:den>
                </m:f>
              </m:oMath>
            </m:oMathPara>
          </w:p>
        </w:tc>
        <w:tc>
          <w:tcPr>
            <w:tcW w:w="7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CD63B8B" w14:textId="2E882F41" w:rsidR="00D351FD" w:rsidRDefault="00D351FD" w:rsidP="002002E8">
            <w:pPr>
              <w:pStyle w:val="Caption"/>
            </w:pPr>
            <w:r>
              <w:t>(</w:t>
            </w:r>
            <w:r w:rsidR="004E4EB3">
              <w:t>S</w:t>
            </w:r>
            <w:r>
              <w:fldChar w:fldCharType="begin"/>
            </w:r>
            <w:r>
              <w:instrText xml:space="preserve"> SEQ Equation \* ARABIC \s 1 </w:instrText>
            </w:r>
            <w:r>
              <w:fldChar w:fldCharType="separate"/>
            </w:r>
            <w:r w:rsidR="007C599F">
              <w:rPr>
                <w:noProof/>
              </w:rPr>
              <w:t>11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4818877C" w14:textId="77777777" w:rsidR="00D351FD" w:rsidRDefault="00D351FD" w:rsidP="006E7B3A"/>
    <w:p w14:paraId="77B9AE63" w14:textId="77777777" w:rsidR="00D351FD" w:rsidRDefault="00622CDA" w:rsidP="006E7B3A"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ε</m:t>
            </m:r>
          </m:e>
          <m:sup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A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</m:sup>
        </m:sSup>
      </m:oMath>
      <w:r w:rsidR="00D351FD">
        <w:t xml:space="preserve"> and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β</m:t>
            </m:r>
          </m:e>
          <m:sup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A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</m:sup>
        </m:sSup>
      </m:oMath>
      <w:r w:rsidR="00D351FD">
        <w:t xml:space="preserve"> are the association energy and association volume parameters respectively. Thus for an associating molecule, five pure component parameters are needed: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D351FD">
        <w:rPr>
          <w:rFonts w:eastAsiaTheme="minorEastAsia"/>
        </w:rPr>
        <w:t xml:space="preserve">, </w:t>
      </w:r>
      <m:oMath>
        <m:r>
          <w:rPr>
            <w:rFonts w:ascii="Cambria Math" w:hAnsi="Cambria Math"/>
          </w:rPr>
          <m:t>b</m:t>
        </m:r>
      </m:oMath>
      <w:r w:rsidR="00D351FD">
        <w:rPr>
          <w:rFonts w:eastAsiaTheme="minorEastAsia"/>
        </w:rPr>
        <w:t>,</w:t>
      </w:r>
      <w:r w:rsidR="00D351FD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D351FD">
        <w:rPr>
          <w:rFonts w:eastAsiaTheme="minorEastAsia"/>
        </w:rPr>
        <w:t xml:space="preserve">,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ε</m:t>
            </m:r>
          </m:e>
          <m:sup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A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</m:sup>
        </m:sSup>
      </m:oMath>
      <w:r w:rsidR="00D351FD">
        <w:t xml:space="preserve"> and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β</m:t>
            </m:r>
          </m:e>
          <m:sup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A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</m:sup>
        </m:sSup>
      </m:oMath>
      <w:r w:rsidR="00D351FD">
        <w:t>, which are usually obtained from fitting vapour pressures and liquid density data.</w:t>
      </w:r>
    </w:p>
    <w:p w14:paraId="70EEF61F" w14:textId="52E62F1B" w:rsidR="005B7D10" w:rsidRDefault="005B7D10" w:rsidP="006E7B3A">
      <w:pPr>
        <w:rPr>
          <w:lang w:eastAsia="es-ES"/>
        </w:rPr>
      </w:pPr>
    </w:p>
    <w:p w14:paraId="3FE8E76A" w14:textId="4A5B76FB" w:rsidR="00D351FD" w:rsidRDefault="00D351FD" w:rsidP="006E7B3A">
      <w:r>
        <w:t xml:space="preserve">Several combining rules have been proposed for the association strength in the CPA framework, but the so called Elliot combining rule (ECR) and the CR1 have been the most </w:t>
      </w:r>
      <w:r w:rsidRPr="00B30A0A">
        <w:t xml:space="preserve">successful </w:t>
      </w:r>
      <w:r w:rsidRPr="00B30A0A">
        <w:fldChar w:fldCharType="begin">
          <w:fldData xml:space="preserve">PEVuZE5vdGU+PENpdGU+PEF1dGhvcj5Lb250b2dlb3JnaXM8L0F1dGhvcj48WWVhcj4yMDA2PC9Z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</w:fldData>
        </w:fldChar>
      </w:r>
      <w:r w:rsidR="00861271">
        <w:instrText xml:space="preserve"> ADDIN EN.CITE </w:instrText>
      </w:r>
      <w:r w:rsidR="00861271">
        <w:fldChar w:fldCharType="begin">
          <w:fldData xml:space="preserve">PEVuZE5vdGU+PENpdGU+PEF1dGhvcj5Lb250b2dlb3JnaXM8L0F1dGhvcj48WWVhcj4yMDA2PC9Z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</w:fldData>
        </w:fldChar>
      </w:r>
      <w:r w:rsidR="00861271">
        <w:instrText xml:space="preserve"> ADDIN EN.CITE.DATA </w:instrText>
      </w:r>
      <w:r w:rsidR="00861271">
        <w:fldChar w:fldCharType="end"/>
      </w:r>
      <w:r w:rsidRPr="00B30A0A">
        <w:fldChar w:fldCharType="separate"/>
      </w:r>
      <w:r w:rsidR="00861271">
        <w:rPr>
          <w:noProof/>
        </w:rPr>
        <w:t>(</w:t>
      </w:r>
      <w:hyperlink w:anchor="_ENREF_5" w:tooltip="Folas, 2006 #806" w:history="1">
        <w:r w:rsidR="00A068BD">
          <w:rPr>
            <w:noProof/>
          </w:rPr>
          <w:t>Folas 2006</w:t>
        </w:r>
      </w:hyperlink>
      <w:r w:rsidR="00861271">
        <w:rPr>
          <w:noProof/>
        </w:rPr>
        <w:t xml:space="preserve">; </w:t>
      </w:r>
      <w:hyperlink w:anchor="_ENREF_10" w:tooltip="Kontogeorgis, 2006 #242" w:history="1">
        <w:r w:rsidR="00A068BD">
          <w:rPr>
            <w:noProof/>
          </w:rPr>
          <w:t>Kontogeorgis et al. 2006a</w:t>
        </w:r>
      </w:hyperlink>
      <w:r w:rsidR="00861271">
        <w:rPr>
          <w:noProof/>
        </w:rPr>
        <w:t xml:space="preserve">, </w:t>
      </w:r>
      <w:hyperlink w:anchor="_ENREF_11" w:tooltip="Kontogeorgis, 2006 #243" w:history="1">
        <w:r w:rsidR="00A068BD">
          <w:rPr>
            <w:noProof/>
          </w:rPr>
          <w:t>2006b</w:t>
        </w:r>
      </w:hyperlink>
      <w:r w:rsidR="00861271">
        <w:rPr>
          <w:noProof/>
        </w:rPr>
        <w:t>)</w:t>
      </w:r>
      <w:r w:rsidRPr="00B30A0A">
        <w:fldChar w:fldCharType="end"/>
      </w:r>
      <w:r>
        <w:t>:</w:t>
      </w:r>
    </w:p>
    <w:p w14:paraId="25B56C19" w14:textId="77777777" w:rsidR="00D351FD" w:rsidRDefault="00D351FD" w:rsidP="006E7B3A"/>
    <w:p w14:paraId="3C00C437" w14:textId="54E63E41" w:rsidR="00D351FD" w:rsidRDefault="00D351FD" w:rsidP="006E7B3A">
      <w:r w:rsidRPr="0069580D">
        <w:t>CR1</w:t>
      </w:r>
      <w:r>
        <w:t>:</w:t>
      </w:r>
    </w:p>
    <w:p w14:paraId="1FEF2745" w14:textId="77777777" w:rsidR="00D351FD" w:rsidRDefault="00D351FD" w:rsidP="006E7B3A"/>
    <w:tbl>
      <w:tblPr>
        <w:tblStyle w:val="TableGrid"/>
        <w:tblpPr w:leftFromText="180" w:rightFromText="180" w:vertAnchor="text" w:horzAnchor="margin" w:tblpXSpec="center" w:tblpY="33"/>
        <w:tblW w:w="0" w:type="auto"/>
        <w:tblLook w:val="04A0" w:firstRow="1" w:lastRow="0" w:firstColumn="1" w:lastColumn="0" w:noHBand="0" w:noVBand="1"/>
      </w:tblPr>
      <w:tblGrid>
        <w:gridCol w:w="7780"/>
        <w:gridCol w:w="750"/>
      </w:tblGrid>
      <w:tr w:rsidR="00D351FD" w14:paraId="1604E36E" w14:textId="77777777" w:rsidTr="00F35DB6">
        <w:tc>
          <w:tcPr>
            <w:tcW w:w="7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4744741" w14:textId="77777777" w:rsidR="00D351FD" w:rsidRPr="00CE3E72" w:rsidRDefault="00622CDA" w:rsidP="00F35DB6">
            <w:pPr>
              <w:pStyle w:val="BodyTextequations"/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ε</m:t>
                    </m:r>
                  </m:e>
                  <m:sup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</m:sSub>
                  </m:sup>
                </m:sSup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ε</m:t>
                        </m:r>
                      </m:e>
                      <m:sup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B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</m:sup>
                    </m:sSup>
                    <m:r>
                      <w:rPr>
                        <w:rFonts w:ascii="Cambria Math" w:hAnsi="Cambria Math"/>
                      </w:rPr>
                      <m:t>+</m:t>
                    </m:r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ε</m:t>
                        </m:r>
                      </m:e>
                      <m:sup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B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</m:sup>
                    </m:sSup>
                  </m:num>
                  <m:den>
                    <m:r>
                      <w:rPr>
                        <w:rFonts w:ascii="Cambria Math" w:hAnsi="Cambria Math"/>
                      </w:rPr>
                      <m:t>2</m:t>
                    </m:r>
                  </m:den>
                </m:f>
              </m:oMath>
            </m:oMathPara>
          </w:p>
        </w:tc>
        <w:tc>
          <w:tcPr>
            <w:tcW w:w="7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BDE30D9" w14:textId="2980F3F6" w:rsidR="00D351FD" w:rsidRDefault="00D351FD" w:rsidP="002002E8">
            <w:pPr>
              <w:pStyle w:val="Caption"/>
            </w:pPr>
            <w:r>
              <w:t>(</w:t>
            </w:r>
            <w:r w:rsidR="004E4EB3">
              <w:t>S</w:t>
            </w:r>
            <w:r>
              <w:fldChar w:fldCharType="begin"/>
            </w:r>
            <w:r>
              <w:instrText xml:space="preserve"> SEQ Equation \* ARABIC \s 1 </w:instrText>
            </w:r>
            <w:r>
              <w:fldChar w:fldCharType="separate"/>
            </w:r>
            <w:r w:rsidR="007C599F">
              <w:rPr>
                <w:noProof/>
              </w:rPr>
              <w:t>12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5495AA55" w14:textId="77777777" w:rsidR="00D351FD" w:rsidRDefault="00D351FD" w:rsidP="006E7B3A"/>
    <w:tbl>
      <w:tblPr>
        <w:tblStyle w:val="TableGrid"/>
        <w:tblpPr w:leftFromText="180" w:rightFromText="180" w:vertAnchor="text" w:horzAnchor="margin" w:tblpXSpec="center" w:tblpY="33"/>
        <w:tblW w:w="0" w:type="auto"/>
        <w:tblLook w:val="04A0" w:firstRow="1" w:lastRow="0" w:firstColumn="1" w:lastColumn="0" w:noHBand="0" w:noVBand="1"/>
      </w:tblPr>
      <w:tblGrid>
        <w:gridCol w:w="7780"/>
        <w:gridCol w:w="750"/>
      </w:tblGrid>
      <w:tr w:rsidR="00D351FD" w14:paraId="00F14656" w14:textId="77777777" w:rsidTr="00F35DB6">
        <w:tc>
          <w:tcPr>
            <w:tcW w:w="7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CB461A3" w14:textId="77777777" w:rsidR="00D351FD" w:rsidRPr="00CE3E72" w:rsidRDefault="00622CDA" w:rsidP="00F35DB6">
            <w:pPr>
              <w:pStyle w:val="BodyTextequations"/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p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</m:sSub>
                  </m:sup>
                </m:sSup>
                <m:r>
                  <w:rPr>
                    <w:rFonts w:ascii="Cambria Math" w:hAnsi="Cambria Math"/>
                  </w:rPr>
                  <m:t>=</m:t>
                </m:r>
                <m:rad>
                  <m:radPr>
                    <m:degHide m:val="1"/>
                    <m:ctrlPr>
                      <w:rPr>
                        <w:rFonts w:ascii="Cambria Math" w:hAnsi="Cambria Math"/>
                      </w:rPr>
                    </m:ctrlPr>
                  </m:radPr>
                  <m:deg/>
                  <m:e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β</m:t>
                        </m:r>
                      </m:e>
                      <m:sup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B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</m:sup>
                    </m:sSup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β</m:t>
                        </m:r>
                      </m:e>
                      <m:sup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B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</m:sup>
                    </m:sSup>
                  </m:e>
                </m:rad>
              </m:oMath>
            </m:oMathPara>
          </w:p>
        </w:tc>
        <w:tc>
          <w:tcPr>
            <w:tcW w:w="7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F126D1F" w14:textId="6C0294E6" w:rsidR="00D351FD" w:rsidRDefault="00D351FD" w:rsidP="002002E8">
            <w:pPr>
              <w:pStyle w:val="Caption"/>
            </w:pPr>
            <w:r>
              <w:t>(</w:t>
            </w:r>
            <w:r w:rsidR="004E4EB3">
              <w:t>S</w:t>
            </w:r>
            <w:r>
              <w:fldChar w:fldCharType="begin"/>
            </w:r>
            <w:r>
              <w:instrText xml:space="preserve"> SEQ Equation \* ARABIC \s 1 </w:instrText>
            </w:r>
            <w:r>
              <w:fldChar w:fldCharType="separate"/>
            </w:r>
            <w:r w:rsidR="007C599F">
              <w:rPr>
                <w:noProof/>
              </w:rPr>
              <w:t>13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4323FF53" w14:textId="77777777" w:rsidR="00D351FD" w:rsidRPr="0069580D" w:rsidRDefault="00D351FD" w:rsidP="006E7B3A"/>
    <w:p w14:paraId="1F387B7D" w14:textId="77777777" w:rsidR="00D351FD" w:rsidRDefault="00D351FD" w:rsidP="006E7B3A">
      <w:r>
        <w:t>ECR:</w:t>
      </w:r>
    </w:p>
    <w:p w14:paraId="63AA0C0D" w14:textId="34C24BDF" w:rsidR="00D351FD" w:rsidRDefault="00D351FD" w:rsidP="006E7B3A">
      <w:pPr>
        <w:rPr>
          <w:lang w:eastAsia="es-ES"/>
        </w:rPr>
      </w:pPr>
    </w:p>
    <w:tbl>
      <w:tblPr>
        <w:tblStyle w:val="TableGrid"/>
        <w:tblpPr w:leftFromText="180" w:rightFromText="180" w:vertAnchor="text" w:horzAnchor="margin" w:tblpXSpec="center" w:tblpY="33"/>
        <w:tblW w:w="0" w:type="auto"/>
        <w:tblLook w:val="04A0" w:firstRow="1" w:lastRow="0" w:firstColumn="1" w:lastColumn="0" w:noHBand="0" w:noVBand="1"/>
      </w:tblPr>
      <w:tblGrid>
        <w:gridCol w:w="7780"/>
        <w:gridCol w:w="750"/>
      </w:tblGrid>
      <w:tr w:rsidR="00D351FD" w14:paraId="41817185" w14:textId="77777777" w:rsidTr="00F35DB6">
        <w:tc>
          <w:tcPr>
            <w:tcW w:w="7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AD0B5F4" w14:textId="77777777" w:rsidR="00D351FD" w:rsidRPr="00CE3E72" w:rsidRDefault="00622CDA" w:rsidP="00F35DB6">
            <w:pPr>
              <w:pStyle w:val="BodyTextequations"/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ε</m:t>
                    </m:r>
                  </m:e>
                  <m:sup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</m:sSub>
                  </m:sup>
                </m:sSup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ε</m:t>
                        </m:r>
                      </m:e>
                      <m:sup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B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</m:sup>
                    </m:sSup>
                    <m:r>
                      <w:rPr>
                        <w:rFonts w:ascii="Cambria Math" w:hAnsi="Cambria Math"/>
                      </w:rPr>
                      <m:t>+</m:t>
                    </m:r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ε</m:t>
                        </m:r>
                      </m:e>
                      <m:sup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B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</m:sup>
                    </m:sSup>
                  </m:num>
                  <m:den>
                    <m:r>
                      <w:rPr>
                        <w:rFonts w:ascii="Cambria Math" w:hAnsi="Cambria Math"/>
                      </w:rPr>
                      <m:t>2</m:t>
                    </m:r>
                  </m:den>
                </m:f>
              </m:oMath>
            </m:oMathPara>
          </w:p>
        </w:tc>
        <w:tc>
          <w:tcPr>
            <w:tcW w:w="7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3E13380" w14:textId="0F8135EA" w:rsidR="00D351FD" w:rsidRDefault="00D351FD" w:rsidP="002002E8">
            <w:pPr>
              <w:pStyle w:val="Caption"/>
            </w:pPr>
            <w:r>
              <w:t>(</w:t>
            </w:r>
            <w:r w:rsidR="004E4EB3">
              <w:t>S</w:t>
            </w:r>
            <w:r>
              <w:fldChar w:fldCharType="begin"/>
            </w:r>
            <w:r>
              <w:instrText xml:space="preserve"> SEQ Equation \* ARABIC \s 1 </w:instrText>
            </w:r>
            <w:r>
              <w:fldChar w:fldCharType="separate"/>
            </w:r>
            <w:r w:rsidR="007C599F">
              <w:rPr>
                <w:noProof/>
              </w:rPr>
              <w:t>14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1DECC1C0" w14:textId="77777777" w:rsidR="00D351FD" w:rsidRDefault="00D351FD" w:rsidP="006E7B3A"/>
    <w:tbl>
      <w:tblPr>
        <w:tblStyle w:val="TableGrid"/>
        <w:tblpPr w:leftFromText="180" w:rightFromText="180" w:vertAnchor="text" w:horzAnchor="margin" w:tblpXSpec="center" w:tblpY="33"/>
        <w:tblW w:w="0" w:type="auto"/>
        <w:tblLook w:val="04A0" w:firstRow="1" w:lastRow="0" w:firstColumn="1" w:lastColumn="0" w:noHBand="0" w:noVBand="1"/>
      </w:tblPr>
      <w:tblGrid>
        <w:gridCol w:w="7780"/>
        <w:gridCol w:w="750"/>
      </w:tblGrid>
      <w:tr w:rsidR="00D351FD" w14:paraId="2C1780DE" w14:textId="77777777" w:rsidTr="00F35DB6">
        <w:tc>
          <w:tcPr>
            <w:tcW w:w="7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ED1B2B3" w14:textId="77777777" w:rsidR="00D351FD" w:rsidRPr="00CE3E72" w:rsidRDefault="00622CDA" w:rsidP="00F35DB6">
            <w:pPr>
              <w:pStyle w:val="BodyTextequations"/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p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</m:sSub>
                  </m:sup>
                </m:sSup>
                <m:r>
                  <w:rPr>
                    <w:rFonts w:ascii="Cambria Math" w:hAnsi="Cambria Math"/>
                  </w:rPr>
                  <m:t>=</m:t>
                </m:r>
                <m:rad>
                  <m:radPr>
                    <m:degHide m:val="1"/>
                    <m:ctrlPr>
                      <w:rPr>
                        <w:rFonts w:ascii="Cambria Math" w:hAnsi="Cambria Math"/>
                      </w:rPr>
                    </m:ctrlPr>
                  </m:radPr>
                  <m:deg/>
                  <m:e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β</m:t>
                        </m:r>
                      </m:e>
                      <m:sup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B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</m:sup>
                    </m:sSup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β</m:t>
                        </m:r>
                      </m:e>
                      <m:sup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B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</m:sup>
                    </m:sSup>
                  </m:e>
                </m:rad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j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7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DC14F99" w14:textId="0D759373" w:rsidR="00D351FD" w:rsidRDefault="00D351FD" w:rsidP="002002E8">
            <w:pPr>
              <w:pStyle w:val="Caption"/>
            </w:pPr>
            <w:r>
              <w:t>(</w:t>
            </w:r>
            <w:r w:rsidR="004E4EB3">
              <w:t>S</w:t>
            </w:r>
            <w:r>
              <w:fldChar w:fldCharType="begin"/>
            </w:r>
            <w:r>
              <w:instrText xml:space="preserve"> SEQ Equation \* ARABIC \s 1 </w:instrText>
            </w:r>
            <w:r>
              <w:fldChar w:fldCharType="separate"/>
            </w:r>
            <w:r w:rsidR="007C599F">
              <w:rPr>
                <w:noProof/>
              </w:rPr>
              <w:t>15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3A1EB7A3" w14:textId="77777777" w:rsidR="00237356" w:rsidRDefault="00237356" w:rsidP="00D81B34">
      <w:pPr>
        <w:rPr>
          <w:lang w:eastAsia="es-ES"/>
        </w:rPr>
      </w:pPr>
    </w:p>
    <w:p w14:paraId="2A8BE922" w14:textId="77777777" w:rsidR="00237356" w:rsidRDefault="00237356" w:rsidP="00D81B34">
      <w:pPr>
        <w:rPr>
          <w:lang w:eastAsia="es-ES"/>
        </w:rPr>
      </w:pPr>
    </w:p>
    <w:p w14:paraId="1F4DDF0F" w14:textId="799E39E3" w:rsidR="00B45C88" w:rsidRDefault="00127A1C" w:rsidP="00A461C7">
      <w:pPr>
        <w:pStyle w:val="Heading2"/>
        <w:rPr>
          <w:lang w:eastAsia="es-ES"/>
        </w:rPr>
      </w:pPr>
      <w:bookmarkStart w:id="9" w:name="_Toc35958341"/>
      <w:r>
        <w:rPr>
          <w:lang w:eastAsia="es-ES"/>
        </w:rPr>
        <w:lastRenderedPageBreak/>
        <w:t>PC-SAFT</w:t>
      </w:r>
      <w:r w:rsidR="00E7284F">
        <w:rPr>
          <w:lang w:eastAsia="es-ES"/>
        </w:rPr>
        <w:t xml:space="preserve"> </w:t>
      </w:r>
      <w:r w:rsidR="00473DB5">
        <w:rPr>
          <w:lang w:eastAsia="es-ES"/>
        </w:rPr>
        <w:t>/</w:t>
      </w:r>
      <w:r w:rsidR="00E7284F">
        <w:rPr>
          <w:lang w:eastAsia="es-ES"/>
        </w:rPr>
        <w:t xml:space="preserve"> PCP-SAFT</w:t>
      </w:r>
      <w:bookmarkEnd w:id="9"/>
    </w:p>
    <w:p w14:paraId="4015BFA0" w14:textId="45767069" w:rsidR="00127A1C" w:rsidRPr="009D723E" w:rsidRDefault="00127A1C" w:rsidP="00127A1C">
      <w:pPr>
        <w:rPr>
          <w:lang w:val="en-US"/>
        </w:rPr>
      </w:pPr>
      <w:r>
        <w:rPr>
          <w:lang w:val="en-US"/>
        </w:rPr>
        <w:t xml:space="preserve">The PC-SAFT EoS expressed in terms </w:t>
      </w:r>
      <w:r w:rsidRPr="009D723E">
        <w:rPr>
          <w:lang w:val="en-US"/>
        </w:rPr>
        <w:t xml:space="preserve">of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A</m:t>
            </m:r>
          </m:e>
          <m:sup>
            <m:r>
              <w:rPr>
                <w:rFonts w:ascii="Cambria Math" w:hAnsi="Cambria Math"/>
              </w:rPr>
              <m:t>res</m:t>
            </m:r>
          </m:sup>
        </m:sSup>
      </m:oMath>
      <w:r w:rsidRPr="009D723E">
        <w:rPr>
          <w:lang w:val="en-US"/>
        </w:rPr>
        <w:t xml:space="preserve"> is</w:t>
      </w:r>
      <w:r w:rsidR="00473DB5" w:rsidRPr="009D723E">
        <w:rPr>
          <w:lang w:val="en-US"/>
        </w:rPr>
        <w:t xml:space="preserve"> </w:t>
      </w:r>
      <w:r w:rsidR="00EF420C" w:rsidRPr="009D723E">
        <w:rPr>
          <w:lang w:val="en-US"/>
        </w:rPr>
        <w:fldChar w:fldCharType="begin">
          <w:fldData xml:space="preserve">PEVuZE5vdGU+PENpdGU+PEF1dGhvcj5Hcm9zczwvQXV0aG9yPjxZZWFyPjIwMDE8L1llYXI+PFJl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</w:fldData>
        </w:fldChar>
      </w:r>
      <w:r w:rsidR="00A068BD">
        <w:rPr>
          <w:lang w:val="en-US"/>
        </w:rPr>
        <w:instrText xml:space="preserve"> ADDIN EN.CITE </w:instrText>
      </w:r>
      <w:r w:rsidR="00A068BD">
        <w:rPr>
          <w:lang w:val="en-US"/>
        </w:rPr>
        <w:fldChar w:fldCharType="begin">
          <w:fldData xml:space="preserve">PEVuZE5vdGU+PENpdGU+PEF1dGhvcj5Hcm9zczwvQXV0aG9yPjxZZWFyPjIwMDE8L1llYXI+PFJl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</w:fldData>
        </w:fldChar>
      </w:r>
      <w:r w:rsidR="00A068BD">
        <w:rPr>
          <w:lang w:val="en-US"/>
        </w:rPr>
        <w:instrText xml:space="preserve"> ADDIN EN.CITE.DATA </w:instrText>
      </w:r>
      <w:r w:rsidR="00A068BD">
        <w:rPr>
          <w:lang w:val="en-US"/>
        </w:rPr>
      </w:r>
      <w:r w:rsidR="00A068BD">
        <w:rPr>
          <w:lang w:val="en-US"/>
        </w:rPr>
        <w:fldChar w:fldCharType="end"/>
      </w:r>
      <w:r w:rsidR="00EF420C" w:rsidRPr="009D723E">
        <w:rPr>
          <w:lang w:val="en-US"/>
        </w:rPr>
      </w:r>
      <w:r w:rsidR="00EF420C" w:rsidRPr="009D723E">
        <w:rPr>
          <w:lang w:val="en-US"/>
        </w:rPr>
        <w:fldChar w:fldCharType="separate"/>
      </w:r>
      <w:r w:rsidR="00861271">
        <w:rPr>
          <w:noProof/>
          <w:lang w:val="en-US"/>
        </w:rPr>
        <w:t>(</w:t>
      </w:r>
      <w:hyperlink w:anchor="_ENREF_6" w:tooltip="Gross, 2001 #261" w:history="1">
        <w:r w:rsidR="00A068BD">
          <w:rPr>
            <w:noProof/>
            <w:lang w:val="en-US"/>
          </w:rPr>
          <w:t>Gross and Sadowski 2001</w:t>
        </w:r>
      </w:hyperlink>
      <w:r w:rsidR="00861271">
        <w:rPr>
          <w:noProof/>
          <w:lang w:val="en-US"/>
        </w:rPr>
        <w:t xml:space="preserve">, </w:t>
      </w:r>
      <w:hyperlink w:anchor="_ENREF_7" w:tooltip="Gross, 2002 #260" w:history="1">
        <w:r w:rsidR="00A068BD">
          <w:rPr>
            <w:noProof/>
            <w:lang w:val="en-US"/>
          </w:rPr>
          <w:t>2002</w:t>
        </w:r>
      </w:hyperlink>
      <w:r w:rsidR="00861271">
        <w:rPr>
          <w:noProof/>
          <w:lang w:val="en-US"/>
        </w:rPr>
        <w:t>)</w:t>
      </w:r>
      <w:r w:rsidR="00EF420C" w:rsidRPr="009D723E">
        <w:rPr>
          <w:lang w:val="en-US"/>
        </w:rPr>
        <w:fldChar w:fldCharType="end"/>
      </w:r>
      <w:r w:rsidRPr="009D723E">
        <w:rPr>
          <w:lang w:val="en-US"/>
        </w:rPr>
        <w:t>:</w:t>
      </w:r>
    </w:p>
    <w:p w14:paraId="1D652FA0" w14:textId="77777777" w:rsidR="00127A1C" w:rsidRPr="009D723E" w:rsidRDefault="00127A1C" w:rsidP="00127A1C">
      <w:pPr>
        <w:rPr>
          <w:lang w:val="en-US"/>
        </w:rPr>
      </w:pPr>
    </w:p>
    <w:tbl>
      <w:tblPr>
        <w:tblStyle w:val="TableGrid"/>
        <w:tblpPr w:leftFromText="180" w:rightFromText="180" w:vertAnchor="text" w:horzAnchor="margin" w:tblpXSpec="center" w:tblpY="33"/>
        <w:tblW w:w="0" w:type="auto"/>
        <w:tblLook w:val="04A0" w:firstRow="1" w:lastRow="0" w:firstColumn="1" w:lastColumn="0" w:noHBand="0" w:noVBand="1"/>
      </w:tblPr>
      <w:tblGrid>
        <w:gridCol w:w="7780"/>
        <w:gridCol w:w="750"/>
      </w:tblGrid>
      <w:tr w:rsidR="00127A1C" w14:paraId="1A76928E" w14:textId="77777777" w:rsidTr="00F35DB6">
        <w:tc>
          <w:tcPr>
            <w:tcW w:w="7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DE0C013" w14:textId="77777777" w:rsidR="00127A1C" w:rsidRPr="009E14C4" w:rsidRDefault="00622CDA" w:rsidP="00F35DB6">
            <w:pPr>
              <w:pStyle w:val="BodyTextequations"/>
              <w:jc w:val="left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sz w:val="22"/>
                        <w:szCs w:val="22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/>
                            <w:sz w:val="22"/>
                            <w:szCs w:val="22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 w:val="22"/>
                            <w:szCs w:val="22"/>
                          </w:rPr>
                          <m:t>A</m:t>
                        </m:r>
                      </m:e>
                      <m:sup>
                        <m:r>
                          <w:rPr>
                            <w:rFonts w:ascii="Cambria Math" w:hAnsi="Cambria Math"/>
                            <w:sz w:val="22"/>
                            <w:szCs w:val="22"/>
                          </w:rPr>
                          <m:t>res</m:t>
                        </m:r>
                      </m:sup>
                    </m:sSup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(T,V,n)</m:t>
                    </m:r>
                  </m:num>
                  <m:den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RT</m:t>
                    </m:r>
                  </m:den>
                </m:f>
                <m:r>
                  <w:rPr>
                    <w:rFonts w:ascii="Cambria Math" w:hAnsi="Cambria Math"/>
                    <w:sz w:val="22"/>
                    <w:szCs w:val="22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sz w:val="22"/>
                        <w:szCs w:val="22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/>
                            <w:sz w:val="22"/>
                            <w:szCs w:val="22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 w:val="22"/>
                            <w:szCs w:val="22"/>
                          </w:rPr>
                          <m:t>A</m:t>
                        </m:r>
                      </m:e>
                      <m:sup>
                        <m:r>
                          <w:rPr>
                            <w:rFonts w:ascii="Cambria Math" w:hAnsi="Cambria Math"/>
                            <w:sz w:val="22"/>
                            <w:szCs w:val="22"/>
                          </w:rPr>
                          <m:t>hc</m:t>
                        </m:r>
                      </m:sup>
                    </m:sSup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(T,V,n)</m:t>
                    </m:r>
                  </m:num>
                  <m:den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RT</m:t>
                    </m:r>
                  </m:den>
                </m:f>
                <m:r>
                  <w:rPr>
                    <w:rFonts w:ascii="Cambria Math" w:hAnsi="Cambria Math"/>
                    <w:sz w:val="22"/>
                    <w:szCs w:val="22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  <w:sz w:val="22"/>
                        <w:szCs w:val="22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/>
                            <w:sz w:val="22"/>
                            <w:szCs w:val="22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 w:val="22"/>
                            <w:szCs w:val="22"/>
                          </w:rPr>
                          <m:t>A</m:t>
                        </m:r>
                      </m:e>
                      <m:sup>
                        <m:r>
                          <w:rPr>
                            <w:rFonts w:ascii="Cambria Math" w:hAnsi="Cambria Math"/>
                            <w:sz w:val="22"/>
                            <w:szCs w:val="22"/>
                          </w:rPr>
                          <m:t>disp</m:t>
                        </m:r>
                      </m:sup>
                    </m:sSup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(T,V,n)</m:t>
                    </m:r>
                  </m:num>
                  <m:den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RT</m:t>
                    </m:r>
                  </m:den>
                </m:f>
                <m:r>
                  <w:rPr>
                    <w:rFonts w:ascii="Cambria Math" w:hAnsi="Cambria Math"/>
                    <w:sz w:val="22"/>
                    <w:szCs w:val="22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  <w:sz w:val="22"/>
                        <w:szCs w:val="22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/>
                            <w:sz w:val="22"/>
                            <w:szCs w:val="22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 w:val="22"/>
                            <w:szCs w:val="22"/>
                          </w:rPr>
                          <m:t>A</m:t>
                        </m:r>
                      </m:e>
                      <m:sup>
                        <m:r>
                          <w:rPr>
                            <w:rFonts w:ascii="Cambria Math" w:hAnsi="Cambria Math"/>
                            <w:sz w:val="22"/>
                            <w:szCs w:val="22"/>
                          </w:rPr>
                          <m:t>assoc</m:t>
                        </m:r>
                      </m:sup>
                    </m:sSup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(T,V,n)</m:t>
                    </m:r>
                  </m:num>
                  <m:den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RT</m:t>
                    </m:r>
                  </m:den>
                </m:f>
              </m:oMath>
            </m:oMathPara>
          </w:p>
        </w:tc>
        <w:tc>
          <w:tcPr>
            <w:tcW w:w="7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2358686" w14:textId="7EB72FBC" w:rsidR="00127A1C" w:rsidRPr="00154C47" w:rsidRDefault="00127A1C" w:rsidP="00F35DB6">
            <w:pPr>
              <w:pStyle w:val="Caption"/>
            </w:pPr>
            <w:bookmarkStart w:id="10" w:name="_Ref11006055"/>
            <w:bookmarkStart w:id="11" w:name="_Ref7524540"/>
            <w:r w:rsidRPr="00154C47">
              <w:t>(</w:t>
            </w:r>
            <w:r w:rsidR="004E4EB3">
              <w:t>S</w:t>
            </w:r>
            <w:r w:rsidRPr="00154C47">
              <w:fldChar w:fldCharType="begin"/>
            </w:r>
            <w:r w:rsidRPr="00154C47">
              <w:instrText xml:space="preserve"> SEQ Equation \* ARABIC </w:instrText>
            </w:r>
            <w:r w:rsidRPr="00154C47">
              <w:fldChar w:fldCharType="separate"/>
            </w:r>
            <w:r w:rsidR="007C599F">
              <w:rPr>
                <w:noProof/>
              </w:rPr>
              <w:t>16</w:t>
            </w:r>
            <w:r w:rsidRPr="00154C47">
              <w:fldChar w:fldCharType="end"/>
            </w:r>
            <w:bookmarkEnd w:id="10"/>
            <w:r w:rsidRPr="00154C47">
              <w:t>)</w:t>
            </w:r>
            <w:bookmarkEnd w:id="11"/>
          </w:p>
        </w:tc>
      </w:tr>
    </w:tbl>
    <w:p w14:paraId="4B38FEFF" w14:textId="77777777" w:rsidR="00127A1C" w:rsidRDefault="00127A1C" w:rsidP="00D81B34">
      <w:pPr>
        <w:rPr>
          <w:lang w:eastAsia="es-ES"/>
        </w:rPr>
      </w:pPr>
    </w:p>
    <w:p w14:paraId="1E0E8BB5" w14:textId="358AF8B7" w:rsidR="00B45C88" w:rsidRDefault="00E7284F" w:rsidP="00D81B34">
      <w:pPr>
        <w:rPr>
          <w:lang w:eastAsia="es-ES"/>
        </w:rPr>
      </w:pPr>
      <w:r>
        <w:rPr>
          <w:lang w:eastAsia="es-ES"/>
        </w:rPr>
        <w:t xml:space="preserve">Where </w:t>
      </w:r>
      <m:oMath>
        <m:sSup>
          <m:sSupPr>
            <m:ctrlPr>
              <w:rPr>
                <w:rFonts w:ascii="Cambria Math" w:hAnsi="Cambria Math"/>
                <w:sz w:val="22"/>
                <w:szCs w:val="22"/>
              </w:rPr>
            </m:ctrlPr>
          </m:sSupPr>
          <m:e>
            <m:r>
              <w:rPr>
                <w:rFonts w:ascii="Cambria Math" w:hAnsi="Cambria Math"/>
                <w:sz w:val="22"/>
                <w:szCs w:val="22"/>
              </w:rPr>
              <m:t>A</m:t>
            </m:r>
          </m:e>
          <m:sup>
            <m:r>
              <w:rPr>
                <w:rFonts w:ascii="Cambria Math" w:hAnsi="Cambria Math"/>
                <w:sz w:val="22"/>
                <w:szCs w:val="22"/>
              </w:rPr>
              <m:t>hc</m:t>
            </m:r>
          </m:sup>
        </m:sSup>
      </m:oMath>
      <w:r>
        <w:rPr>
          <w:lang w:eastAsia="es-ES"/>
        </w:rPr>
        <w:t xml:space="preserve">, </w:t>
      </w:r>
      <m:oMath>
        <m:sSup>
          <m:sSupPr>
            <m:ctrlPr>
              <w:rPr>
                <w:rFonts w:ascii="Cambria Math" w:hAnsi="Cambria Math"/>
                <w:sz w:val="22"/>
                <w:szCs w:val="22"/>
              </w:rPr>
            </m:ctrlPr>
          </m:sSupPr>
          <m:e>
            <m:r>
              <w:rPr>
                <w:rFonts w:ascii="Cambria Math" w:hAnsi="Cambria Math"/>
                <w:sz w:val="22"/>
                <w:szCs w:val="22"/>
              </w:rPr>
              <m:t>A</m:t>
            </m:r>
          </m:e>
          <m:sup>
            <m:r>
              <w:rPr>
                <w:rFonts w:ascii="Cambria Math" w:hAnsi="Cambria Math"/>
                <w:sz w:val="22"/>
                <w:szCs w:val="22"/>
              </w:rPr>
              <m:t>disp</m:t>
            </m:r>
          </m:sup>
        </m:sSup>
      </m:oMath>
      <w:r>
        <w:rPr>
          <w:lang w:eastAsia="es-ES"/>
        </w:rPr>
        <w:t xml:space="preserve">, and </w:t>
      </w:r>
      <m:oMath>
        <m:sSup>
          <m:sSupPr>
            <m:ctrlPr>
              <w:rPr>
                <w:rFonts w:ascii="Cambria Math" w:hAnsi="Cambria Math"/>
                <w:sz w:val="22"/>
                <w:szCs w:val="22"/>
              </w:rPr>
            </m:ctrlPr>
          </m:sSupPr>
          <m:e>
            <m:r>
              <w:rPr>
                <w:rFonts w:ascii="Cambria Math" w:hAnsi="Cambria Math"/>
                <w:sz w:val="22"/>
                <w:szCs w:val="22"/>
              </w:rPr>
              <m:t>A</m:t>
            </m:r>
          </m:e>
          <m:sup>
            <m:r>
              <w:rPr>
                <w:rFonts w:ascii="Cambria Math" w:hAnsi="Cambria Math"/>
                <w:sz w:val="22"/>
                <w:szCs w:val="22"/>
              </w:rPr>
              <m:t>assoc</m:t>
            </m:r>
          </m:sup>
        </m:sSup>
      </m:oMath>
      <w:r>
        <w:rPr>
          <w:lang w:eastAsia="es-ES"/>
        </w:rPr>
        <w:t xml:space="preserve"> are the hard-chain formation, dispersion and association contributions respectively, to the Helmholtz free energy of the system.</w:t>
      </w:r>
    </w:p>
    <w:p w14:paraId="6E2884BF" w14:textId="418C471B" w:rsidR="00B45C88" w:rsidRDefault="00B45C88" w:rsidP="00D81B34">
      <w:pPr>
        <w:rPr>
          <w:lang w:eastAsia="es-ES"/>
        </w:rPr>
      </w:pPr>
    </w:p>
    <w:p w14:paraId="3D90BBD0" w14:textId="015166F5" w:rsidR="00473DB5" w:rsidRPr="009D723E" w:rsidRDefault="00473DB5" w:rsidP="00D81B34">
      <w:pPr>
        <w:rPr>
          <w:lang w:eastAsia="es-ES"/>
        </w:rPr>
      </w:pPr>
      <w:r>
        <w:rPr>
          <w:lang w:eastAsia="es-ES"/>
        </w:rPr>
        <w:t>When the po</w:t>
      </w:r>
      <w:r w:rsidR="00F35DB6">
        <w:rPr>
          <w:lang w:eastAsia="es-ES"/>
        </w:rPr>
        <w:t xml:space="preserve">lar term is included in the expansion in equation </w:t>
      </w:r>
      <w:r w:rsidR="004C7673">
        <w:rPr>
          <w:highlight w:val="green"/>
          <w:lang w:eastAsia="es-ES"/>
        </w:rPr>
        <w:fldChar w:fldCharType="begin"/>
      </w:r>
      <w:r w:rsidR="004C7673">
        <w:rPr>
          <w:lang w:eastAsia="es-ES"/>
        </w:rPr>
        <w:instrText xml:space="preserve"> REF _Ref11006055 \h </w:instrText>
      </w:r>
      <w:r w:rsidR="004C7673">
        <w:rPr>
          <w:highlight w:val="green"/>
          <w:lang w:eastAsia="es-ES"/>
        </w:rPr>
      </w:r>
      <w:r w:rsidR="004C7673">
        <w:rPr>
          <w:highlight w:val="green"/>
          <w:lang w:eastAsia="es-ES"/>
        </w:rPr>
        <w:fldChar w:fldCharType="separate"/>
      </w:r>
      <w:r w:rsidR="007C599F" w:rsidRPr="00154C47">
        <w:t>(</w:t>
      </w:r>
      <w:r w:rsidR="007C599F">
        <w:t>S</w:t>
      </w:r>
      <w:r w:rsidR="007C599F">
        <w:rPr>
          <w:noProof/>
        </w:rPr>
        <w:t>16</w:t>
      </w:r>
      <w:r w:rsidR="004C7673">
        <w:rPr>
          <w:highlight w:val="green"/>
          <w:lang w:eastAsia="es-ES"/>
        </w:rPr>
        <w:fldChar w:fldCharType="end"/>
      </w:r>
      <w:r w:rsidR="00F35DB6">
        <w:rPr>
          <w:lang w:eastAsia="es-ES"/>
        </w:rPr>
        <w:t>), the equation is termed PC-polar SAFT, i.e.</w:t>
      </w:r>
      <w:r w:rsidR="009D723E" w:rsidRPr="009D723E">
        <w:rPr>
          <w:lang w:eastAsia="es-ES"/>
        </w:rPr>
        <w:t xml:space="preserve"> </w:t>
      </w:r>
      <w:r w:rsidR="009D723E" w:rsidRPr="009D723E">
        <w:rPr>
          <w:lang w:eastAsia="es-ES"/>
        </w:rPr>
        <w:fldChar w:fldCharType="begin"/>
      </w:r>
      <w:r w:rsidR="00861271">
        <w:rPr>
          <w:lang w:eastAsia="es-ES"/>
        </w:rPr>
        <w:instrText xml:space="preserve"> ADDIN EN.CITE &lt;EndNote&gt;&lt;Cite&gt;&lt;Author&gt;Gross&lt;/Author&gt;&lt;Year&gt;2006&lt;/Year&gt;&lt;RecNum&gt;258&lt;/RecNum&gt;&lt;DisplayText&gt;(Gross and Vrabec 2006)&lt;/DisplayText&gt;&lt;record&gt;&lt;rec-number&gt;258&lt;/rec-number&gt;&lt;foreign-keys&gt;&lt;key app="EN" db-id="zwazfzfrzwx9x4e5dtsxd0z15902tx9wsfrv" timestamp="1303752046" guid="7640e027-6085-4976-bad4-2c4bf7cf384f"&gt;258&lt;/key&gt;&lt;/foreign-keys&gt;&lt;ref-type name="Journal Article"&gt;17&lt;/ref-type&gt;&lt;contributors&gt;&lt;authors&gt;&lt;author&gt;Gross, J.&lt;/author&gt;&lt;author&gt;Vrabec, J.&lt;/author&gt;&lt;/authors&gt;&lt;/contributors&gt;&lt;titles&gt;&lt;title&gt;An equation-of-state contribution for polar components: dipolar molecules&lt;/title&gt;&lt;secondary-title&gt;AIChE Journal&lt;/secondary-title&gt;&lt;/titles&gt;&lt;periodical&gt;&lt;full-title&gt;AIChE Journal&lt;/full-title&gt;&lt;abbr-1&gt;AlChE J.&lt;/abbr-1&gt;&lt;abbr-2&gt;AlChE J&lt;/abbr-2&gt;&lt;/periodical&gt;&lt;pages&gt;1194-1204&lt;/pages&gt;&lt;volume&gt;52&lt;/volume&gt;&lt;number&gt;3&lt;/number&gt;&lt;dates&gt;&lt;year&gt;2006&lt;/year&gt;&lt;/dates&gt;&lt;isbn&gt;0001-1541&lt;/isbn&gt;&lt;accession-num&gt;WOS:000235512600027&lt;/accession-num&gt;&lt;urls&gt;&lt;related-urls&gt;&lt;url&gt;&amp;lt;Go to ISI&amp;gt;://WOS:000235512600027&lt;/url&gt;&lt;/related-urls&gt;&lt;/urls&gt;&lt;electronic-resource-num&gt;10.1002/aic.10683&lt;/electronic-resource-num&gt;&lt;/record&gt;&lt;/Cite&gt;&lt;/EndNote&gt;</w:instrText>
      </w:r>
      <w:r w:rsidR="009D723E" w:rsidRPr="009D723E">
        <w:rPr>
          <w:lang w:eastAsia="es-ES"/>
        </w:rPr>
        <w:fldChar w:fldCharType="separate"/>
      </w:r>
      <w:r w:rsidR="00861271">
        <w:rPr>
          <w:noProof/>
          <w:lang w:eastAsia="es-ES"/>
        </w:rPr>
        <w:t>(</w:t>
      </w:r>
      <w:hyperlink w:anchor="_ENREF_8" w:tooltip="Gross, 2006 #258" w:history="1">
        <w:r w:rsidR="00A068BD">
          <w:rPr>
            <w:noProof/>
            <w:lang w:eastAsia="es-ES"/>
          </w:rPr>
          <w:t>Gross and Vrabec 2006</w:t>
        </w:r>
      </w:hyperlink>
      <w:r w:rsidR="00861271">
        <w:rPr>
          <w:noProof/>
          <w:lang w:eastAsia="es-ES"/>
        </w:rPr>
        <w:t>)</w:t>
      </w:r>
      <w:r w:rsidR="009D723E" w:rsidRPr="009D723E">
        <w:rPr>
          <w:lang w:eastAsia="es-ES"/>
        </w:rPr>
        <w:fldChar w:fldCharType="end"/>
      </w:r>
      <w:r w:rsidR="00F35DB6">
        <w:rPr>
          <w:lang w:eastAsia="es-ES"/>
        </w:rPr>
        <w:t>:</w:t>
      </w:r>
    </w:p>
    <w:p w14:paraId="0194D4D7" w14:textId="77777777" w:rsidR="00F35DB6" w:rsidRDefault="00F35DB6" w:rsidP="00D81B34">
      <w:pPr>
        <w:rPr>
          <w:lang w:eastAsia="es-ES"/>
        </w:rPr>
      </w:pPr>
    </w:p>
    <w:tbl>
      <w:tblPr>
        <w:tblStyle w:val="TableGrid"/>
        <w:tblpPr w:leftFromText="180" w:rightFromText="180" w:vertAnchor="text" w:horzAnchor="margin" w:tblpXSpec="center" w:tblpY="33"/>
        <w:tblW w:w="0" w:type="auto"/>
        <w:tblLook w:val="04A0" w:firstRow="1" w:lastRow="0" w:firstColumn="1" w:lastColumn="0" w:noHBand="0" w:noVBand="1"/>
      </w:tblPr>
      <w:tblGrid>
        <w:gridCol w:w="7780"/>
        <w:gridCol w:w="750"/>
      </w:tblGrid>
      <w:tr w:rsidR="00F35DB6" w14:paraId="1B93C8B0" w14:textId="77777777" w:rsidTr="00F35DB6">
        <w:tc>
          <w:tcPr>
            <w:tcW w:w="7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DB6385C" w14:textId="77777777" w:rsidR="00F35DB6" w:rsidRPr="009E14C4" w:rsidRDefault="00622CDA" w:rsidP="00F35DB6">
            <w:pPr>
              <w:pStyle w:val="BodyTextequations"/>
              <w:jc w:val="left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sz w:val="22"/>
                        <w:szCs w:val="22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/>
                            <w:sz w:val="22"/>
                            <w:szCs w:val="22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 w:val="22"/>
                            <w:szCs w:val="22"/>
                          </w:rPr>
                          <m:t>A</m:t>
                        </m:r>
                      </m:e>
                      <m:sup>
                        <m:r>
                          <w:rPr>
                            <w:rFonts w:ascii="Cambria Math" w:hAnsi="Cambria Math"/>
                            <w:sz w:val="22"/>
                            <w:szCs w:val="22"/>
                          </w:rPr>
                          <m:t>res</m:t>
                        </m:r>
                      </m:sup>
                    </m:sSup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(T,V,n)</m:t>
                    </m:r>
                  </m:num>
                  <m:den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RT</m:t>
                    </m:r>
                  </m:den>
                </m:f>
                <m:r>
                  <w:rPr>
                    <w:rFonts w:ascii="Cambria Math" w:hAnsi="Cambria Math"/>
                    <w:sz w:val="22"/>
                    <w:szCs w:val="22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sz w:val="22"/>
                        <w:szCs w:val="22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/>
                            <w:sz w:val="22"/>
                            <w:szCs w:val="22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 w:val="22"/>
                            <w:szCs w:val="22"/>
                          </w:rPr>
                          <m:t>A</m:t>
                        </m:r>
                      </m:e>
                      <m:sup>
                        <m:r>
                          <w:rPr>
                            <w:rFonts w:ascii="Cambria Math" w:hAnsi="Cambria Math"/>
                            <w:sz w:val="22"/>
                            <w:szCs w:val="22"/>
                          </w:rPr>
                          <m:t>hc</m:t>
                        </m:r>
                      </m:sup>
                    </m:sSup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(T,V,n)</m:t>
                    </m:r>
                  </m:num>
                  <m:den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RT</m:t>
                    </m:r>
                  </m:den>
                </m:f>
                <m:r>
                  <w:rPr>
                    <w:rFonts w:ascii="Cambria Math" w:hAnsi="Cambria Math"/>
                    <w:sz w:val="22"/>
                    <w:szCs w:val="22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  <w:sz w:val="22"/>
                        <w:szCs w:val="22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/>
                            <w:sz w:val="22"/>
                            <w:szCs w:val="22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 w:val="22"/>
                            <w:szCs w:val="22"/>
                          </w:rPr>
                          <m:t>A</m:t>
                        </m:r>
                      </m:e>
                      <m:sup>
                        <m:r>
                          <w:rPr>
                            <w:rFonts w:ascii="Cambria Math" w:hAnsi="Cambria Math"/>
                            <w:sz w:val="22"/>
                            <w:szCs w:val="22"/>
                          </w:rPr>
                          <m:t>disp</m:t>
                        </m:r>
                      </m:sup>
                    </m:sSup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(T,V,n)</m:t>
                    </m:r>
                  </m:num>
                  <m:den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RT</m:t>
                    </m:r>
                  </m:den>
                </m:f>
                <m:r>
                  <w:rPr>
                    <w:rFonts w:ascii="Cambria Math" w:hAnsi="Cambria Math"/>
                    <w:sz w:val="22"/>
                    <w:szCs w:val="22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  <w:sz w:val="22"/>
                        <w:szCs w:val="22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/>
                            <w:sz w:val="22"/>
                            <w:szCs w:val="22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 w:val="22"/>
                            <w:szCs w:val="22"/>
                          </w:rPr>
                          <m:t>A</m:t>
                        </m:r>
                      </m:e>
                      <m:sup>
                        <m:r>
                          <w:rPr>
                            <w:rFonts w:ascii="Cambria Math" w:hAnsi="Cambria Math"/>
                            <w:sz w:val="22"/>
                            <w:szCs w:val="22"/>
                          </w:rPr>
                          <m:t>assoc</m:t>
                        </m:r>
                      </m:sup>
                    </m:sSup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(T,V,n)</m:t>
                    </m:r>
                  </m:num>
                  <m:den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RT</m:t>
                    </m:r>
                  </m:den>
                </m:f>
                <m:r>
                  <w:rPr>
                    <w:rFonts w:ascii="Cambria Math" w:hAnsi="Cambria Math"/>
                    <w:sz w:val="22"/>
                    <w:szCs w:val="22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  <w:sz w:val="22"/>
                        <w:szCs w:val="22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/>
                            <w:sz w:val="22"/>
                            <w:szCs w:val="22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 w:val="22"/>
                            <w:szCs w:val="22"/>
                          </w:rPr>
                          <m:t>A</m:t>
                        </m:r>
                      </m:e>
                      <m:sup>
                        <m:r>
                          <w:rPr>
                            <w:rFonts w:ascii="Cambria Math" w:hAnsi="Cambria Math"/>
                            <w:sz w:val="22"/>
                            <w:szCs w:val="22"/>
                          </w:rPr>
                          <m:t>polar</m:t>
                        </m:r>
                      </m:sup>
                    </m:sSup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(T,V,n)</m:t>
                    </m:r>
                  </m:num>
                  <m:den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RT</m:t>
                    </m:r>
                  </m:den>
                </m:f>
              </m:oMath>
            </m:oMathPara>
          </w:p>
        </w:tc>
        <w:tc>
          <w:tcPr>
            <w:tcW w:w="7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29CFC9C" w14:textId="34A49A83" w:rsidR="00F35DB6" w:rsidRPr="00154C47" w:rsidRDefault="00F35DB6" w:rsidP="00F35DB6">
            <w:pPr>
              <w:pStyle w:val="Caption"/>
            </w:pPr>
            <w:r w:rsidRPr="00154C47">
              <w:t>(</w:t>
            </w:r>
            <w:r w:rsidR="004E4EB3">
              <w:t>S</w:t>
            </w:r>
            <w:r w:rsidRPr="00154C47">
              <w:fldChar w:fldCharType="begin"/>
            </w:r>
            <w:r w:rsidRPr="00154C47">
              <w:instrText xml:space="preserve"> SEQ Equation \* ARABIC </w:instrText>
            </w:r>
            <w:r w:rsidRPr="00154C47">
              <w:fldChar w:fldCharType="separate"/>
            </w:r>
            <w:r w:rsidR="007C599F">
              <w:rPr>
                <w:noProof/>
              </w:rPr>
              <w:t>17</w:t>
            </w:r>
            <w:r w:rsidRPr="00154C47">
              <w:fldChar w:fldCharType="end"/>
            </w:r>
            <w:r w:rsidRPr="00154C47">
              <w:t>)</w:t>
            </w:r>
          </w:p>
        </w:tc>
      </w:tr>
    </w:tbl>
    <w:p w14:paraId="37AF6EEB" w14:textId="603F0D34" w:rsidR="00473DB5" w:rsidRDefault="00473DB5" w:rsidP="006E7B3A">
      <w:pPr>
        <w:rPr>
          <w:lang w:eastAsia="es-ES"/>
        </w:rPr>
      </w:pPr>
    </w:p>
    <w:p w14:paraId="21E7CF2F" w14:textId="5D215405" w:rsidR="00277236" w:rsidRDefault="00277236" w:rsidP="00A461C7">
      <w:pPr>
        <w:pStyle w:val="Heading3"/>
      </w:pPr>
      <w:bookmarkStart w:id="12" w:name="_Toc35958342"/>
      <w:r>
        <w:t>Hard-chain term</w:t>
      </w:r>
      <w:bookmarkEnd w:id="12"/>
    </w:p>
    <w:p w14:paraId="1336E152" w14:textId="77777777" w:rsidR="00277236" w:rsidRDefault="00277236" w:rsidP="006E7B3A"/>
    <w:p w14:paraId="2BCE09CA" w14:textId="6951CDCC" w:rsidR="00473DB5" w:rsidRDefault="00473DB5" w:rsidP="00473DB5">
      <w:pPr>
        <w:pStyle w:val="BodyText"/>
      </w:pPr>
      <w:r>
        <w:t>The Helmholtz energy due to chain formation for mixtures is given as:</w:t>
      </w:r>
    </w:p>
    <w:p w14:paraId="0250F61C" w14:textId="77777777" w:rsidR="009D723E" w:rsidRDefault="009D723E" w:rsidP="006E7B3A"/>
    <w:tbl>
      <w:tblPr>
        <w:tblStyle w:val="TableGrid"/>
        <w:tblpPr w:leftFromText="180" w:rightFromText="180" w:vertAnchor="text" w:horzAnchor="margin" w:tblpXSpec="center" w:tblpY="33"/>
        <w:tblW w:w="0" w:type="auto"/>
        <w:tblLook w:val="04A0" w:firstRow="1" w:lastRow="0" w:firstColumn="1" w:lastColumn="0" w:noHBand="0" w:noVBand="1"/>
      </w:tblPr>
      <w:tblGrid>
        <w:gridCol w:w="7780"/>
        <w:gridCol w:w="750"/>
      </w:tblGrid>
      <w:tr w:rsidR="00473DB5" w14:paraId="15344E0E" w14:textId="77777777" w:rsidTr="00F35DB6">
        <w:tc>
          <w:tcPr>
            <w:tcW w:w="7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A5A4BF3" w14:textId="77777777" w:rsidR="00473DB5" w:rsidRPr="00CE3E72" w:rsidRDefault="00622CDA" w:rsidP="00F35DB6">
            <w:pPr>
              <w:pStyle w:val="BodyTextequations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hc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(T,V,n)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RT</m:t>
                    </m:r>
                  </m:den>
                </m:f>
                <m:r>
                  <w:rPr>
                    <w:rFonts w:ascii="Cambria Math" w:hAnsi="Cambria Math"/>
                  </w:rPr>
                  <m:t>=</m:t>
                </m:r>
                <m:bar>
                  <m:barPr>
                    <m:pos m:val="top"/>
                    <m:ctrlPr>
                      <w:rPr>
                        <w:rFonts w:ascii="Cambria Math" w:hAnsi="Cambria Math"/>
                      </w:rPr>
                    </m:ctrlPr>
                  </m:bar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</m:ba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hs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(T,V,n)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RT</m:t>
                    </m:r>
                  </m:den>
                </m:f>
                <m:r>
                  <w:rPr>
                    <w:rFonts w:ascii="Cambria Math" w:hAnsi="Cambria Math"/>
                  </w:rPr>
                  <m:t>-</m:t>
                </m:r>
                <m:nary>
                  <m:naryPr>
                    <m:chr m:val="∑"/>
                    <m:limLoc m:val="undOvr"/>
                    <m:supHide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  <m:sup/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-1)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ln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g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i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hs</m:t>
                        </m:r>
                      </m:sup>
                    </m:sSubSup>
                    <m:r>
                      <w:rPr>
                        <w:rFonts w:ascii="Cambria Math" w:hAnsi="Cambria Math"/>
                      </w:rPr>
                      <m:t>(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)</m:t>
                    </m:r>
                  </m:e>
                </m:nary>
              </m:oMath>
            </m:oMathPara>
          </w:p>
        </w:tc>
        <w:tc>
          <w:tcPr>
            <w:tcW w:w="7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5205A49" w14:textId="763AD5F4" w:rsidR="00473DB5" w:rsidRDefault="00473DB5" w:rsidP="00950BD8">
            <w:pPr>
              <w:pStyle w:val="Caption"/>
            </w:pPr>
            <w:r>
              <w:t>(</w:t>
            </w:r>
            <w:r w:rsidR="004E4EB3">
              <w:t>S</w:t>
            </w:r>
            <w:r>
              <w:fldChar w:fldCharType="begin"/>
            </w:r>
            <w:r>
              <w:instrText xml:space="preserve"> SEQ Equation \* ARABIC \s 1 </w:instrText>
            </w:r>
            <w:r>
              <w:fldChar w:fldCharType="separate"/>
            </w:r>
            <w:r w:rsidR="007C599F">
              <w:rPr>
                <w:noProof/>
              </w:rPr>
              <w:t>18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12A33705" w14:textId="77777777" w:rsidR="00473DB5" w:rsidRDefault="00473DB5" w:rsidP="006E7B3A"/>
    <w:p w14:paraId="1A827CAE" w14:textId="76FE5255" w:rsidR="00473DB5" w:rsidRDefault="00473DB5" w:rsidP="006E7B3A">
      <w:r>
        <w:t xml:space="preserve">where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>
        <w:t xml:space="preserve"> is the number of moles of compound </w:t>
      </w:r>
      <m:oMath>
        <m:r>
          <w:rPr>
            <w:rFonts w:ascii="Cambria Math" w:hAnsi="Cambria Math"/>
          </w:rPr>
          <m:t>i</m:t>
        </m:r>
      </m:oMath>
      <w:r>
        <w:t xml:space="preserve">. </w:t>
      </w:r>
      <m:oMath>
        <m:bar>
          <m:barPr>
            <m:pos m:val="top"/>
            <m:ctrlPr>
              <w:rPr>
                <w:rFonts w:ascii="Cambria Math" w:hAnsi="Cambria Math"/>
              </w:rPr>
            </m:ctrlPr>
          </m:barPr>
          <m:e>
            <m:r>
              <w:rPr>
                <w:rFonts w:ascii="Cambria Math" w:hAnsi="Cambria Math"/>
              </w:rPr>
              <m:t>m</m:t>
            </m:r>
          </m:e>
        </m:bar>
      </m:oMath>
      <w:r>
        <w:t xml:space="preserve"> is the mean segment number in the mixture, computed from:</w:t>
      </w:r>
    </w:p>
    <w:p w14:paraId="15A96FA2" w14:textId="77777777" w:rsidR="009D723E" w:rsidRDefault="009D723E" w:rsidP="00473DB5">
      <w:pPr>
        <w:pStyle w:val="BodyText"/>
      </w:pPr>
    </w:p>
    <w:tbl>
      <w:tblPr>
        <w:tblStyle w:val="TableGrid"/>
        <w:tblpPr w:leftFromText="180" w:rightFromText="180" w:vertAnchor="text" w:horzAnchor="margin" w:tblpXSpec="center" w:tblpY="33"/>
        <w:tblW w:w="0" w:type="auto"/>
        <w:tblLook w:val="04A0" w:firstRow="1" w:lastRow="0" w:firstColumn="1" w:lastColumn="0" w:noHBand="0" w:noVBand="1"/>
      </w:tblPr>
      <w:tblGrid>
        <w:gridCol w:w="7780"/>
        <w:gridCol w:w="750"/>
      </w:tblGrid>
      <w:tr w:rsidR="00473DB5" w14:paraId="25F12200" w14:textId="77777777" w:rsidTr="00F35DB6">
        <w:tc>
          <w:tcPr>
            <w:tcW w:w="7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AF5EC17" w14:textId="77777777" w:rsidR="00473DB5" w:rsidRPr="00CE3E72" w:rsidRDefault="00622CDA" w:rsidP="00F35DB6">
            <w:pPr>
              <w:pStyle w:val="BodyTextequations"/>
            </w:pPr>
            <m:oMathPara>
              <m:oMath>
                <m:bar>
                  <m:barPr>
                    <m:pos m:val="top"/>
                    <m:ctrlPr>
                      <w:rPr>
                        <w:rFonts w:ascii="Cambria Math" w:hAnsi="Cambria Math"/>
                      </w:rPr>
                    </m:ctrlPr>
                  </m:bar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</m:bar>
                <m:r>
                  <w:rPr>
                    <w:rFonts w:ascii="Cambria Math" w:hAnsi="Cambria Math"/>
                  </w:rPr>
                  <m:t>=</m:t>
                </m:r>
                <m:nary>
                  <m:naryPr>
                    <m:chr m:val="∑"/>
                    <m:limLoc m:val="undOvr"/>
                    <m:supHide m:val="1"/>
                    <m:ctrlPr>
                      <w:rPr>
                        <w:rFonts w:ascii="Cambria Math" w:hAnsi="Cambria Math"/>
                        <w:i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  <m:sup/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nary>
              </m:oMath>
            </m:oMathPara>
          </w:p>
        </w:tc>
        <w:tc>
          <w:tcPr>
            <w:tcW w:w="7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76EEFC4" w14:textId="332A9A09" w:rsidR="00473DB5" w:rsidRDefault="00473DB5" w:rsidP="00950BD8">
            <w:pPr>
              <w:pStyle w:val="Caption"/>
            </w:pPr>
            <w:r>
              <w:t>(</w:t>
            </w:r>
            <w:r w:rsidR="004E4EB3">
              <w:t>S</w:t>
            </w:r>
            <w:r>
              <w:fldChar w:fldCharType="begin"/>
            </w:r>
            <w:r>
              <w:instrText xml:space="preserve"> SEQ Equation \* ARABIC \s 1 </w:instrText>
            </w:r>
            <w:r>
              <w:fldChar w:fldCharType="separate"/>
            </w:r>
            <w:r w:rsidR="007C599F">
              <w:rPr>
                <w:noProof/>
              </w:rPr>
              <w:t>19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2EB20DC7" w14:textId="77777777" w:rsidR="00473DB5" w:rsidRDefault="00473DB5" w:rsidP="006E7B3A"/>
    <w:p w14:paraId="7FC75279" w14:textId="61B2FDC0" w:rsidR="00473DB5" w:rsidRDefault="00473DB5" w:rsidP="00473DB5">
      <w:pPr>
        <w:pStyle w:val="BodyText"/>
      </w:pPr>
      <w:r>
        <w:t>The radial distribution function for the hard-sphere</w:t>
      </w:r>
      <w:r w:rsidR="00277236">
        <w:t xml:space="preserve"> (</w:t>
      </w:r>
      <m:oMath>
        <m:r>
          <w:rPr>
            <w:rFonts w:ascii="Cambria Math" w:hAnsi="Cambria Math"/>
          </w:rPr>
          <m:t>hs</m:t>
        </m:r>
      </m:oMath>
      <w:r w:rsidR="00277236">
        <w:t xml:space="preserve">) </w:t>
      </w:r>
      <w:r>
        <w:t>fluid is given by:</w:t>
      </w:r>
    </w:p>
    <w:p w14:paraId="2ABD9DDF" w14:textId="77777777" w:rsidR="009D723E" w:rsidRDefault="009D723E" w:rsidP="006E7B3A"/>
    <w:tbl>
      <w:tblPr>
        <w:tblStyle w:val="TableGrid"/>
        <w:tblpPr w:leftFromText="180" w:rightFromText="180" w:vertAnchor="text" w:horzAnchor="margin" w:tblpXSpec="center" w:tblpY="33"/>
        <w:tblW w:w="0" w:type="auto"/>
        <w:tblLook w:val="04A0" w:firstRow="1" w:lastRow="0" w:firstColumn="1" w:lastColumn="0" w:noHBand="0" w:noVBand="1"/>
      </w:tblPr>
      <w:tblGrid>
        <w:gridCol w:w="7780"/>
        <w:gridCol w:w="750"/>
      </w:tblGrid>
      <w:tr w:rsidR="00473DB5" w14:paraId="59E3A2A5" w14:textId="77777777" w:rsidTr="00F35DB6">
        <w:tc>
          <w:tcPr>
            <w:tcW w:w="7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CB3DB3A" w14:textId="77777777" w:rsidR="00473DB5" w:rsidRPr="00CE3E72" w:rsidRDefault="00622CDA" w:rsidP="00F35DB6">
            <w:pPr>
              <w:pStyle w:val="BodyTextequations"/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g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j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hs</m:t>
                    </m:r>
                  </m:sup>
                </m:sSubSup>
                <m:r>
                  <w:rPr>
                    <w:rFonts w:ascii="Cambria Math" w:hAnsi="Cambria Math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j</m:t>
                    </m:r>
                  </m:sub>
                </m:sSub>
                <m:r>
                  <w:rPr>
                    <w:rFonts w:ascii="Cambria Math" w:hAnsi="Cambria Math"/>
                  </w:rPr>
                  <m:t>)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1-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ζ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3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</w:rPr>
                  <m:t>+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d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d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d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+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d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</m:den>
                    </m:f>
                  </m:e>
                </m:d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3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ζ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b>
                    </m:sSub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(1-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ζ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3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)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den>
                </m:f>
                <m:r>
                  <w:rPr>
                    <w:rFonts w:ascii="Cambria Math" w:hAnsi="Cambria Math"/>
                  </w:rPr>
                  <m:t>+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d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i</m:t>
                                </m:r>
                              </m:sub>
                            </m:sSub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d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j</m:t>
                                </m:r>
                              </m:sub>
                            </m:sSub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d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i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</w:rPr>
                              <m:t>+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d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j</m:t>
                                </m:r>
                              </m:sub>
                            </m:sSub>
                          </m:den>
                        </m:f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2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ζ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bSup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</w:rPr>
                              <m:t>1-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ζ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3</m:t>
                                </m:r>
                              </m:sub>
                            </m:sSub>
                          </m:e>
                        </m:d>
                      </m:e>
                      <m:sup>
                        <m:r>
                          <w:rPr>
                            <w:rFonts w:ascii="Cambria Math" w:hAnsi="Cambria Math"/>
                          </w:rPr>
                          <m:t>3</m:t>
                        </m:r>
                      </m:sup>
                    </m:sSup>
                  </m:den>
                </m:f>
              </m:oMath>
            </m:oMathPara>
          </w:p>
        </w:tc>
        <w:tc>
          <w:tcPr>
            <w:tcW w:w="7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AEE0FDF" w14:textId="31B8A391" w:rsidR="00473DB5" w:rsidRDefault="00473DB5" w:rsidP="00950BD8">
            <w:pPr>
              <w:pStyle w:val="Caption"/>
            </w:pPr>
            <w:r>
              <w:t>(</w:t>
            </w:r>
            <w:r w:rsidR="004E4EB3">
              <w:t>S</w:t>
            </w:r>
            <w:r>
              <w:fldChar w:fldCharType="begin"/>
            </w:r>
            <w:r>
              <w:instrText xml:space="preserve"> SEQ Equation \* ARABIC \s 1 </w:instrText>
            </w:r>
            <w:r>
              <w:fldChar w:fldCharType="separate"/>
            </w:r>
            <w:r w:rsidR="007C599F">
              <w:rPr>
                <w:noProof/>
              </w:rPr>
              <w:t>20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0CE37C78" w14:textId="77777777" w:rsidR="00473DB5" w:rsidRDefault="00473DB5" w:rsidP="006E7B3A"/>
    <w:p w14:paraId="0E2AC9FC" w14:textId="2F7467B0" w:rsidR="00473DB5" w:rsidRDefault="00473DB5" w:rsidP="006E7B3A">
      <w:r>
        <w:t>And the Helmholtz free energy due to the hard-sphere segments by:</w:t>
      </w:r>
    </w:p>
    <w:p w14:paraId="1FBA914C" w14:textId="77777777" w:rsidR="00707A95" w:rsidRDefault="00707A95" w:rsidP="006E7B3A"/>
    <w:tbl>
      <w:tblPr>
        <w:tblStyle w:val="TableGrid"/>
        <w:tblpPr w:leftFromText="180" w:rightFromText="180" w:vertAnchor="text" w:horzAnchor="margin" w:tblpXSpec="center" w:tblpY="33"/>
        <w:tblW w:w="0" w:type="auto"/>
        <w:tblLook w:val="04A0" w:firstRow="1" w:lastRow="0" w:firstColumn="1" w:lastColumn="0" w:noHBand="0" w:noVBand="1"/>
      </w:tblPr>
      <w:tblGrid>
        <w:gridCol w:w="7780"/>
        <w:gridCol w:w="750"/>
      </w:tblGrid>
      <w:tr w:rsidR="00473DB5" w14:paraId="17514B4E" w14:textId="77777777" w:rsidTr="00F35DB6">
        <w:tc>
          <w:tcPr>
            <w:tcW w:w="7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A93797A" w14:textId="77777777" w:rsidR="00473DB5" w:rsidRPr="00CE3E72" w:rsidRDefault="00622CDA" w:rsidP="00F35DB6">
            <w:pPr>
              <w:pStyle w:val="BodyTextequations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hs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(T,V,n)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RT</m:t>
                    </m:r>
                  </m:den>
                </m:f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ζ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0</m:t>
                        </m:r>
                      </m:sub>
                    </m:sSub>
                  </m:den>
                </m:f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3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ζ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ζ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</m:num>
                      <m:den>
                        <m:r>
                          <w:rPr>
                            <w:rFonts w:ascii="Cambria Math" w:hAnsi="Cambria Math"/>
                          </w:rPr>
                          <m:t>1-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ζ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3</m:t>
                            </m:r>
                          </m:sub>
                        </m:sSub>
                      </m:den>
                    </m:f>
                    <m:r>
                      <w:rPr>
                        <w:rFonts w:ascii="Cambria Math" w:hAnsi="Cambria Math"/>
                      </w:rPr>
                      <m:t>+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ζ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3</m:t>
                            </m:r>
                          </m:sup>
                        </m:sSubSup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ζ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3</m:t>
                            </m:r>
                          </m:sub>
                        </m:sSub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(1-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ζ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3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</w:rPr>
                              <m:t>)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  <m:r>
                      <w:rPr>
                        <w:rFonts w:ascii="Cambria Math" w:hAnsi="Cambria Math"/>
                      </w:rPr>
                      <m:t>+</m:t>
                    </m:r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ζ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3</m:t>
                                </m:r>
                              </m:sup>
                            </m:sSubSup>
                          </m:num>
                          <m:den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ζ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3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p>
                            </m:sSubSup>
                          </m:den>
                        </m:f>
                        <m:r>
                          <w:rPr>
                            <w:rFonts w:ascii="Cambria Math" w:hAnsi="Cambria Math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ζ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0</m:t>
                            </m:r>
                          </m:sub>
                        </m:sSub>
                      </m:e>
                    </m:d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ln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1-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ζ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3</m:t>
                            </m:r>
                          </m:sub>
                        </m:sSub>
                      </m:e>
                    </m:d>
                  </m:e>
                </m:d>
              </m:oMath>
            </m:oMathPara>
          </w:p>
        </w:tc>
        <w:tc>
          <w:tcPr>
            <w:tcW w:w="7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6A80840" w14:textId="0141E971" w:rsidR="00473DB5" w:rsidRDefault="00473DB5" w:rsidP="00950BD8">
            <w:pPr>
              <w:pStyle w:val="Caption"/>
            </w:pPr>
            <w:r>
              <w:t>(</w:t>
            </w:r>
            <w:r w:rsidR="004E4EB3">
              <w:t>S</w:t>
            </w:r>
            <w:r>
              <w:fldChar w:fldCharType="begin"/>
            </w:r>
            <w:r>
              <w:instrText xml:space="preserve"> SEQ Equation \* ARABIC \s 1 </w:instrText>
            </w:r>
            <w:r>
              <w:fldChar w:fldCharType="separate"/>
            </w:r>
            <w:r w:rsidR="007C599F">
              <w:rPr>
                <w:noProof/>
              </w:rPr>
              <w:t>21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24C2B0D3" w14:textId="77777777" w:rsidR="00473DB5" w:rsidRDefault="00473DB5" w:rsidP="006E7B3A"/>
    <w:p w14:paraId="5C065F0D" w14:textId="66325967" w:rsidR="00473DB5" w:rsidRDefault="00A461C7" w:rsidP="006E7B3A">
      <w:r>
        <w:t>w</w:t>
      </w:r>
      <w:r w:rsidR="00473DB5">
        <w:t>ith</w:t>
      </w:r>
    </w:p>
    <w:p w14:paraId="0442BF62" w14:textId="77777777" w:rsidR="009D723E" w:rsidRDefault="009D723E" w:rsidP="006E7B3A"/>
    <w:tbl>
      <w:tblPr>
        <w:tblStyle w:val="TableGrid"/>
        <w:tblpPr w:leftFromText="180" w:rightFromText="180" w:vertAnchor="text" w:horzAnchor="margin" w:tblpXSpec="center" w:tblpY="33"/>
        <w:tblW w:w="0" w:type="auto"/>
        <w:tblLook w:val="04A0" w:firstRow="1" w:lastRow="0" w:firstColumn="1" w:lastColumn="0" w:noHBand="0" w:noVBand="1"/>
      </w:tblPr>
      <w:tblGrid>
        <w:gridCol w:w="7780"/>
        <w:gridCol w:w="750"/>
      </w:tblGrid>
      <w:tr w:rsidR="00473DB5" w14:paraId="0C3A3C97" w14:textId="77777777" w:rsidTr="00F35DB6">
        <w:tc>
          <w:tcPr>
            <w:tcW w:w="7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B794BBD" w14:textId="77777777" w:rsidR="00473DB5" w:rsidRPr="00CE3E72" w:rsidRDefault="00622CDA" w:rsidP="00F35DB6">
            <w:pPr>
              <w:pStyle w:val="BodyTextequations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ζ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l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π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6</m:t>
                    </m:r>
                  </m:den>
                </m:f>
                <m:r>
                  <w:rPr>
                    <w:rFonts w:ascii="Cambria Math" w:hAnsi="Cambria Math"/>
                  </w:rPr>
                  <m:t>ρ</m:t>
                </m:r>
                <m:nary>
                  <m:naryPr>
                    <m:chr m:val="∑"/>
                    <m:limLoc m:val="undOvr"/>
                    <m:supHide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  <m:sup/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l</m:t>
                        </m:r>
                      </m:sup>
                    </m:sSubSup>
                  </m:e>
                </m:nary>
                <m:r>
                  <w:rPr>
                    <w:rFonts w:ascii="Cambria Math" w:hAnsi="Cambria Math"/>
                  </w:rPr>
                  <m:t xml:space="preserve">           l=(0,1,2,3)</m:t>
                </m:r>
              </m:oMath>
            </m:oMathPara>
          </w:p>
        </w:tc>
        <w:tc>
          <w:tcPr>
            <w:tcW w:w="7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75B7F94" w14:textId="094296D6" w:rsidR="00473DB5" w:rsidRDefault="00473DB5" w:rsidP="00950BD8">
            <w:pPr>
              <w:pStyle w:val="Caption"/>
            </w:pPr>
            <w:bookmarkStart w:id="13" w:name="_Ref8572763"/>
            <w:r>
              <w:t>(</w:t>
            </w:r>
            <w:r w:rsidR="004E4EB3">
              <w:t>S</w:t>
            </w:r>
            <w:r>
              <w:fldChar w:fldCharType="begin"/>
            </w:r>
            <w:r>
              <w:instrText xml:space="preserve"> SEQ Equation \* ARABIC \s 1 </w:instrText>
            </w:r>
            <w:r>
              <w:fldChar w:fldCharType="separate"/>
            </w:r>
            <w:r w:rsidR="007C599F">
              <w:rPr>
                <w:noProof/>
              </w:rPr>
              <w:t>22</w:t>
            </w:r>
            <w:r>
              <w:rPr>
                <w:noProof/>
              </w:rPr>
              <w:fldChar w:fldCharType="end"/>
            </w:r>
            <w:r>
              <w:t>)</w:t>
            </w:r>
            <w:bookmarkEnd w:id="13"/>
          </w:p>
        </w:tc>
      </w:tr>
    </w:tbl>
    <w:p w14:paraId="31332F05" w14:textId="77777777" w:rsidR="00473DB5" w:rsidRDefault="00473DB5" w:rsidP="006E7B3A"/>
    <w:p w14:paraId="139F9535" w14:textId="045690F0" w:rsidR="00473DB5" w:rsidRDefault="00473DB5" w:rsidP="00473DB5">
      <w:pPr>
        <w:pStyle w:val="BodyText"/>
      </w:pPr>
      <m:oMath>
        <m:r>
          <w:rPr>
            <w:rFonts w:ascii="Cambria Math" w:hAnsi="Cambria Math"/>
          </w:rPr>
          <m:t>ρ</m:t>
        </m:r>
      </m:oMath>
      <w:r>
        <w:t xml:space="preserve"> in </w:t>
      </w:r>
      <w:r w:rsidR="009D723E">
        <w:t xml:space="preserve">Eq. </w:t>
      </w:r>
      <w:r w:rsidR="009D723E">
        <w:fldChar w:fldCharType="begin"/>
      </w:r>
      <w:r w:rsidR="009D723E">
        <w:instrText xml:space="preserve"> REF _Ref8572763 \h </w:instrText>
      </w:r>
      <w:r w:rsidR="009D723E">
        <w:fldChar w:fldCharType="separate"/>
      </w:r>
      <w:r w:rsidR="007C599F">
        <w:t>(S</w:t>
      </w:r>
      <w:r w:rsidR="007C599F">
        <w:rPr>
          <w:noProof/>
        </w:rPr>
        <w:t>22</w:t>
      </w:r>
      <w:r w:rsidR="007C599F">
        <w:t>)</w:t>
      </w:r>
      <w:r w:rsidR="009D723E">
        <w:fldChar w:fldCharType="end"/>
      </w:r>
      <w:r>
        <w:t xml:space="preserve"> is defined as the total number density of molecules. The temperature-dependent segment diameter is obtained from:</w:t>
      </w:r>
    </w:p>
    <w:p w14:paraId="30F877D3" w14:textId="77777777" w:rsidR="009D723E" w:rsidRDefault="009D723E" w:rsidP="006E7B3A"/>
    <w:tbl>
      <w:tblPr>
        <w:tblStyle w:val="TableGrid"/>
        <w:tblpPr w:leftFromText="180" w:rightFromText="180" w:vertAnchor="text" w:horzAnchor="margin" w:tblpXSpec="center" w:tblpY="33"/>
        <w:tblW w:w="0" w:type="auto"/>
        <w:tblLook w:val="04A0" w:firstRow="1" w:lastRow="0" w:firstColumn="1" w:lastColumn="0" w:noHBand="0" w:noVBand="1"/>
      </w:tblPr>
      <w:tblGrid>
        <w:gridCol w:w="7780"/>
        <w:gridCol w:w="750"/>
      </w:tblGrid>
      <w:tr w:rsidR="00473DB5" w14:paraId="1D58CB6B" w14:textId="77777777" w:rsidTr="00F35DB6">
        <w:tc>
          <w:tcPr>
            <w:tcW w:w="7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C2BC32E" w14:textId="77777777" w:rsidR="00473DB5" w:rsidRPr="00CE3E72" w:rsidRDefault="00622CDA" w:rsidP="00F35DB6">
            <w:pPr>
              <w:pStyle w:val="BodyTextequations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σ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1-0.12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exp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-3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ε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i</m:t>
                                </m:r>
                              </m:sub>
                            </m:sSub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kT</m:t>
                            </m:r>
                          </m:den>
                        </m:f>
                      </m:e>
                    </m:d>
                  </m:e>
                </m:d>
              </m:oMath>
            </m:oMathPara>
          </w:p>
        </w:tc>
        <w:tc>
          <w:tcPr>
            <w:tcW w:w="7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5EBAD00" w14:textId="471EC1C8" w:rsidR="00473DB5" w:rsidRDefault="00473DB5" w:rsidP="00950BD8">
            <w:pPr>
              <w:pStyle w:val="Caption"/>
            </w:pPr>
            <w:r>
              <w:t>(</w:t>
            </w:r>
            <w:r w:rsidR="004E4EB3">
              <w:t>S</w:t>
            </w:r>
            <w:r>
              <w:fldChar w:fldCharType="begin"/>
            </w:r>
            <w:r>
              <w:instrText xml:space="preserve"> SEQ Equation \* ARABIC \s 1 </w:instrText>
            </w:r>
            <w:r>
              <w:fldChar w:fldCharType="separate"/>
            </w:r>
            <w:r w:rsidR="007C599F">
              <w:rPr>
                <w:noProof/>
              </w:rPr>
              <w:t>23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7280895B" w14:textId="77777777" w:rsidR="00473DB5" w:rsidRDefault="00473DB5" w:rsidP="006E7B3A"/>
    <w:p w14:paraId="6BF09C66" w14:textId="025027F5" w:rsidR="00473DB5" w:rsidRDefault="00A00E03" w:rsidP="00A461C7">
      <w:pPr>
        <w:pStyle w:val="Heading3"/>
        <w:rPr>
          <w:lang w:eastAsia="es-ES"/>
        </w:rPr>
      </w:pPr>
      <w:bookmarkStart w:id="14" w:name="_Toc35958343"/>
      <w:r>
        <w:rPr>
          <w:lang w:eastAsia="es-ES"/>
        </w:rPr>
        <w:t>Dispersion term</w:t>
      </w:r>
      <w:bookmarkEnd w:id="14"/>
    </w:p>
    <w:p w14:paraId="37EEE321" w14:textId="711D494B" w:rsidR="00A00E03" w:rsidRDefault="00A00E03" w:rsidP="00D81B34">
      <w:pPr>
        <w:rPr>
          <w:lang w:eastAsia="es-ES"/>
        </w:rPr>
      </w:pPr>
      <w:r>
        <w:rPr>
          <w:lang w:eastAsia="es-ES"/>
        </w:rPr>
        <w:t>The dispersion term is:</w:t>
      </w:r>
    </w:p>
    <w:p w14:paraId="0B91B0FE" w14:textId="6F3FC5BB" w:rsidR="00A00E03" w:rsidRDefault="00A00E03" w:rsidP="006E7B3A">
      <w:pPr>
        <w:rPr>
          <w:lang w:eastAsia="es-ES"/>
        </w:rPr>
      </w:pPr>
    </w:p>
    <w:tbl>
      <w:tblPr>
        <w:tblStyle w:val="TableGrid"/>
        <w:tblpPr w:leftFromText="180" w:rightFromText="180" w:vertAnchor="text" w:horzAnchor="margin" w:tblpXSpec="center" w:tblpY="33"/>
        <w:tblW w:w="0" w:type="auto"/>
        <w:tblLook w:val="04A0" w:firstRow="1" w:lastRow="0" w:firstColumn="1" w:lastColumn="0" w:noHBand="0" w:noVBand="1"/>
      </w:tblPr>
      <w:tblGrid>
        <w:gridCol w:w="7780"/>
        <w:gridCol w:w="750"/>
      </w:tblGrid>
      <w:tr w:rsidR="00A00E03" w14:paraId="5370881D" w14:textId="77777777" w:rsidTr="00EF42FE">
        <w:tc>
          <w:tcPr>
            <w:tcW w:w="7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9EA40D1" w14:textId="77777777" w:rsidR="00A00E03" w:rsidRPr="00CE3E72" w:rsidRDefault="00622CDA" w:rsidP="00EF42FE">
            <w:pPr>
              <w:pStyle w:val="BodyTextequations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disp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(T,V,n)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RT</m:t>
                    </m:r>
                  </m:den>
                </m:f>
                <m:r>
                  <w:rPr>
                    <w:rFonts w:ascii="Cambria Math" w:hAnsi="Cambria Math"/>
                  </w:rPr>
                  <m:t>=-2πρ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I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</w:rPr>
                  <m:t>(η,</m:t>
                </m:r>
                <m:bar>
                  <m:barPr>
                    <m:pos m:val="top"/>
                    <m:ctrlPr>
                      <w:rPr>
                        <w:rFonts w:ascii="Cambria Math" w:hAnsi="Cambria Math"/>
                      </w:rPr>
                    </m:ctrlPr>
                  </m:bar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</m:bar>
                <m:r>
                  <w:rPr>
                    <w:rFonts w:ascii="Cambria Math" w:hAnsi="Cambria Math"/>
                  </w:rPr>
                  <m:t>)</m:t>
                </m:r>
                <m:nary>
                  <m:naryPr>
                    <m:chr m:val="∑"/>
                    <m:limLoc m:val="undOvr"/>
                    <m:supHide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  <m:sup/>
                  <m:e>
                    <m:nary>
                      <m:naryPr>
                        <m:chr m:val="∑"/>
                        <m:limLoc m:val="undOvr"/>
                        <m:supHide m:val="1"/>
                        <m:ctrlPr>
                          <w:rPr>
                            <w:rFonts w:ascii="Cambria Math" w:hAnsi="Cambria Math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  <m:sup/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f>
                              <m:f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fPr>
                              <m:num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ε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ij</m:t>
                                    </m:r>
                                  </m:sub>
                                </m:sSub>
                              </m:num>
                              <m:den>
                                <m:r>
                                  <w:rPr>
                                    <w:rFonts w:ascii="Cambria Math" w:hAnsi="Cambria Math"/>
                                  </w:rPr>
                                  <m:t>kT</m:t>
                                </m:r>
                              </m:den>
                            </m:f>
                          </m:e>
                        </m:d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σ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j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3</m:t>
                            </m:r>
                          </m:sup>
                        </m:sSubSup>
                      </m:e>
                    </m:nary>
                  </m:e>
                </m:nary>
                <m:r>
                  <w:rPr>
                    <w:rFonts w:ascii="Cambria Math" w:hAnsi="Cambria Math"/>
                  </w:rPr>
                  <m:t>-πρ</m:t>
                </m:r>
                <m:bar>
                  <m:barPr>
                    <m:pos m:val="top"/>
                    <m:ctrlPr>
                      <w:rPr>
                        <w:rFonts w:ascii="Cambria Math" w:hAnsi="Cambria Math"/>
                      </w:rPr>
                    </m:ctrlPr>
                  </m:bar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</m:ba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I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w:rPr>
                    <w:rFonts w:ascii="Cambria Math" w:hAnsi="Cambria Math"/>
                  </w:rPr>
                  <m:t>(η,</m:t>
                </m:r>
                <m:bar>
                  <m:barPr>
                    <m:pos m:val="top"/>
                    <m:ctrlPr>
                      <w:rPr>
                        <w:rFonts w:ascii="Cambria Math" w:hAnsi="Cambria Math"/>
                      </w:rPr>
                    </m:ctrlPr>
                  </m:bar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</m:bar>
                <m:r>
                  <w:rPr>
                    <w:rFonts w:ascii="Cambria Math" w:hAnsi="Cambria Math"/>
                  </w:rPr>
                  <m:t>)</m:t>
                </m:r>
                <m:nary>
                  <m:naryPr>
                    <m:chr m:val="∑"/>
                    <m:limLoc m:val="undOvr"/>
                    <m:supHide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  <m:sup/>
                  <m:e>
                    <m:nary>
                      <m:naryPr>
                        <m:chr m:val="∑"/>
                        <m:limLoc m:val="undOvr"/>
                        <m:supHide m:val="1"/>
                        <m:ctrlPr>
                          <w:rPr>
                            <w:rFonts w:ascii="Cambria Math" w:hAnsi="Cambria Math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  <m:sup/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f>
                                  <m:f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fPr>
                                  <m:num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ε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ij</m:t>
                                        </m:r>
                                      </m:sub>
                                    </m:sSub>
                                  </m:num>
                                  <m:den>
                                    <m:r>
                                      <w:rPr>
                                        <w:rFonts w:ascii="Cambria Math" w:hAnsi="Cambria Math"/>
                                      </w:rPr>
                                      <m:t>kT</m:t>
                                    </m:r>
                                  </m:den>
                                </m:f>
                              </m:e>
                            </m:d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σ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j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3</m:t>
                            </m:r>
                          </m:sup>
                        </m:sSubSup>
                      </m:e>
                    </m:nary>
                  </m:e>
                </m:nary>
              </m:oMath>
            </m:oMathPara>
          </w:p>
        </w:tc>
        <w:tc>
          <w:tcPr>
            <w:tcW w:w="7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AC57044" w14:textId="254E2CC5" w:rsidR="00A00E03" w:rsidRDefault="00A00E03" w:rsidP="00950BD8">
            <w:pPr>
              <w:pStyle w:val="Caption"/>
            </w:pPr>
            <w:r>
              <w:t>(</w:t>
            </w:r>
            <w:r w:rsidR="004E4EB3">
              <w:t>S</w:t>
            </w:r>
            <w:r>
              <w:fldChar w:fldCharType="begin"/>
            </w:r>
            <w:r>
              <w:instrText xml:space="preserve"> SEQ Equation \* ARABIC \s 1 </w:instrText>
            </w:r>
            <w:r>
              <w:fldChar w:fldCharType="separate"/>
            </w:r>
            <w:r w:rsidR="007C599F">
              <w:rPr>
                <w:noProof/>
              </w:rPr>
              <w:t>24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1F22AF35" w14:textId="77777777" w:rsidR="00A00E03" w:rsidRDefault="00A00E03" w:rsidP="006E7B3A"/>
    <w:p w14:paraId="10A84299" w14:textId="0F8A7A38" w:rsidR="00A00E03" w:rsidRDefault="009D723E" w:rsidP="006E7B3A">
      <w:r>
        <w:t>w</w:t>
      </w:r>
      <w:r w:rsidR="00A00E03">
        <w:t>ith</w:t>
      </w:r>
      <w:r>
        <w:t>:</w:t>
      </w:r>
    </w:p>
    <w:p w14:paraId="3208DA3D" w14:textId="77777777" w:rsidR="009D723E" w:rsidRDefault="009D723E" w:rsidP="006E7B3A"/>
    <w:tbl>
      <w:tblPr>
        <w:tblStyle w:val="TableGrid"/>
        <w:tblpPr w:leftFromText="180" w:rightFromText="180" w:vertAnchor="text" w:horzAnchor="margin" w:tblpXSpec="center" w:tblpY="33"/>
        <w:tblW w:w="0" w:type="auto"/>
        <w:tblLook w:val="04A0" w:firstRow="1" w:lastRow="0" w:firstColumn="1" w:lastColumn="0" w:noHBand="0" w:noVBand="1"/>
      </w:tblPr>
      <w:tblGrid>
        <w:gridCol w:w="7780"/>
        <w:gridCol w:w="750"/>
      </w:tblGrid>
      <w:tr w:rsidR="00A00E03" w14:paraId="265AD7A8" w14:textId="77777777" w:rsidTr="00EF42FE">
        <w:tc>
          <w:tcPr>
            <w:tcW w:w="7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20F9FDB" w14:textId="77777777" w:rsidR="00A00E03" w:rsidRPr="00CE3E72" w:rsidRDefault="00622CDA" w:rsidP="00EF42FE">
            <w:pPr>
              <w:pStyle w:val="BodyTextequations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1+</m:t>
                        </m:r>
                        <m:bar>
                          <m:barPr>
                            <m:pos m:val="top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barPr>
                          <m:e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e>
                        </m:bar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8η-2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η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p>
                            </m:sSup>
                          </m:num>
                          <m:den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(1-η)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4</m:t>
                                </m:r>
                              </m:sup>
                            </m:sSup>
                          </m:den>
                        </m:f>
                        <m:r>
                          <w:rPr>
                            <w:rFonts w:ascii="Cambria Math" w:hAnsi="Cambria Math"/>
                          </w:rPr>
                          <m:t>+(1-</m:t>
                        </m:r>
                        <m:bar>
                          <m:barPr>
                            <m:pos m:val="top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barPr>
                          <m:e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e>
                        </m:bar>
                        <m:r>
                          <w:rPr>
                            <w:rFonts w:ascii="Cambria Math" w:hAnsi="Cambria Math"/>
                          </w:rPr>
                          <m:t>)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20η-27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η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p>
                            </m:sSup>
                            <m:r>
                              <w:rPr>
                                <w:rFonts w:ascii="Cambria Math" w:hAnsi="Cambria Math"/>
                              </w:rPr>
                              <m:t>+12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η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3</m:t>
                                </m:r>
                              </m:sup>
                            </m:sSup>
                            <m:r>
                              <w:rPr>
                                <w:rFonts w:ascii="Cambria Math" w:hAnsi="Cambria Math"/>
                              </w:rPr>
                              <m:t>-2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η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4</m:t>
                                </m:r>
                              </m:sup>
                            </m:sSup>
                          </m:num>
                          <m:den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[(1-η)(2-η)]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p>
                            </m:sSup>
                          </m:den>
                        </m:f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-1</m:t>
                    </m:r>
                  </m:sup>
                </m:sSup>
              </m:oMath>
            </m:oMathPara>
          </w:p>
        </w:tc>
        <w:tc>
          <w:tcPr>
            <w:tcW w:w="7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C7457D8" w14:textId="03393044" w:rsidR="00A00E03" w:rsidRDefault="00A00E03" w:rsidP="00950BD8">
            <w:pPr>
              <w:pStyle w:val="Caption"/>
            </w:pPr>
            <w:r>
              <w:t>(</w:t>
            </w:r>
            <w:r w:rsidR="004E4EB3">
              <w:t>S</w:t>
            </w:r>
            <w:r>
              <w:fldChar w:fldCharType="begin"/>
            </w:r>
            <w:r>
              <w:instrText xml:space="preserve"> SEQ Equation \* ARABIC \s 1 </w:instrText>
            </w:r>
            <w:r>
              <w:fldChar w:fldCharType="separate"/>
            </w:r>
            <w:r w:rsidR="007C599F">
              <w:rPr>
                <w:noProof/>
              </w:rPr>
              <w:t>25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061007E0" w14:textId="77777777" w:rsidR="00A00E03" w:rsidRDefault="00A00E03" w:rsidP="006E7B3A"/>
    <w:p w14:paraId="300AC690" w14:textId="4E7F6E04" w:rsidR="00A00E03" w:rsidRDefault="00A00E03" w:rsidP="006E7B3A">
      <w:r>
        <w:t xml:space="preserve">and the following power series function of reduced density, </w:t>
      </w:r>
      <m:oMath>
        <m:r>
          <w:rPr>
            <w:rFonts w:ascii="Cambria Math" w:hAnsi="Cambria Math"/>
          </w:rPr>
          <m:t>η</m:t>
        </m:r>
      </m:oMath>
      <w:r>
        <w:rPr>
          <w:rFonts w:eastAsiaTheme="minorEastAsia"/>
        </w:rPr>
        <w:t>,</w:t>
      </w:r>
      <w:r>
        <w:t xml:space="preserve"> and the mean segment number:</w:t>
      </w:r>
    </w:p>
    <w:p w14:paraId="09AC67B9" w14:textId="77777777" w:rsidR="009D723E" w:rsidRDefault="009D723E" w:rsidP="006E7B3A"/>
    <w:tbl>
      <w:tblPr>
        <w:tblStyle w:val="TableGrid"/>
        <w:tblpPr w:leftFromText="180" w:rightFromText="180" w:vertAnchor="text" w:horzAnchor="margin" w:tblpXSpec="center" w:tblpY="33"/>
        <w:tblW w:w="0" w:type="auto"/>
        <w:tblLook w:val="04A0" w:firstRow="1" w:lastRow="0" w:firstColumn="1" w:lastColumn="0" w:noHBand="0" w:noVBand="1"/>
      </w:tblPr>
      <w:tblGrid>
        <w:gridCol w:w="7780"/>
        <w:gridCol w:w="750"/>
      </w:tblGrid>
      <w:tr w:rsidR="00A00E03" w14:paraId="287CC1B7" w14:textId="77777777" w:rsidTr="00EF42FE">
        <w:tc>
          <w:tcPr>
            <w:tcW w:w="7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8703FE8" w14:textId="77777777" w:rsidR="00A00E03" w:rsidRPr="00CE3E72" w:rsidRDefault="00622CDA" w:rsidP="00EF42FE">
            <w:pPr>
              <w:pStyle w:val="BodyTextequations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I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</w:rPr>
                  <m:t>(η,</m:t>
                </m:r>
                <m:bar>
                  <m:barPr>
                    <m:pos m:val="top"/>
                    <m:ctrlPr>
                      <w:rPr>
                        <w:rFonts w:ascii="Cambria Math" w:hAnsi="Cambria Math"/>
                      </w:rPr>
                    </m:ctrlPr>
                  </m:bar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</m:bar>
                <m:r>
                  <w:rPr>
                    <w:rFonts w:ascii="Cambria Math" w:hAnsi="Cambria Math"/>
                  </w:rPr>
                  <m:t>)=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/>
                        <w:i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=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6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</m:t>
                    </m:r>
                    <m:bar>
                      <m:barPr>
                        <m:pos m:val="top"/>
                        <m:ctrlPr>
                          <w:rPr>
                            <w:rFonts w:ascii="Cambria Math" w:hAnsi="Cambria Math"/>
                          </w:rPr>
                        </m:ctrlPr>
                      </m:barPr>
                      <m:e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e>
                    </m:bar>
                    <m:r>
                      <w:rPr>
                        <w:rFonts w:ascii="Cambria Math" w:hAnsi="Cambria Math"/>
                      </w:rPr>
                      <m:t>)</m:t>
                    </m:r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η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p>
                    </m:sSup>
                  </m:e>
                </m:nary>
              </m:oMath>
            </m:oMathPara>
          </w:p>
        </w:tc>
        <w:tc>
          <w:tcPr>
            <w:tcW w:w="7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5506698" w14:textId="1E943081" w:rsidR="00A00E03" w:rsidRDefault="00A00E03" w:rsidP="00950BD8">
            <w:pPr>
              <w:pStyle w:val="Caption"/>
            </w:pPr>
            <w:r>
              <w:t>(</w:t>
            </w:r>
            <w:r w:rsidR="004E4EB3">
              <w:t>S</w:t>
            </w:r>
            <w:r>
              <w:fldChar w:fldCharType="begin"/>
            </w:r>
            <w:r>
              <w:instrText xml:space="preserve"> SEQ Equation \* ARABIC \s 1 </w:instrText>
            </w:r>
            <w:r>
              <w:fldChar w:fldCharType="separate"/>
            </w:r>
            <w:r w:rsidR="007C599F">
              <w:rPr>
                <w:noProof/>
              </w:rPr>
              <w:t>26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552063EB" w14:textId="77777777" w:rsidR="00A00E03" w:rsidRDefault="00A00E03" w:rsidP="006E7B3A"/>
    <w:tbl>
      <w:tblPr>
        <w:tblStyle w:val="TableGrid"/>
        <w:tblpPr w:leftFromText="180" w:rightFromText="180" w:vertAnchor="text" w:horzAnchor="margin" w:tblpXSpec="center" w:tblpY="33"/>
        <w:tblW w:w="0" w:type="auto"/>
        <w:tblLook w:val="04A0" w:firstRow="1" w:lastRow="0" w:firstColumn="1" w:lastColumn="0" w:noHBand="0" w:noVBand="1"/>
      </w:tblPr>
      <w:tblGrid>
        <w:gridCol w:w="7780"/>
        <w:gridCol w:w="750"/>
      </w:tblGrid>
      <w:tr w:rsidR="00A00E03" w14:paraId="1C5FBDD4" w14:textId="77777777" w:rsidTr="00EF42FE">
        <w:tc>
          <w:tcPr>
            <w:tcW w:w="7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6A6116D" w14:textId="77777777" w:rsidR="00A00E03" w:rsidRPr="00CE3E72" w:rsidRDefault="00622CDA" w:rsidP="00EF42FE">
            <w:pPr>
              <w:pStyle w:val="BodyTextequations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I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w:rPr>
                    <w:rFonts w:ascii="Cambria Math" w:hAnsi="Cambria Math"/>
                  </w:rPr>
                  <m:t>(η,</m:t>
                </m:r>
                <m:bar>
                  <m:barPr>
                    <m:pos m:val="top"/>
                    <m:ctrlPr>
                      <w:rPr>
                        <w:rFonts w:ascii="Cambria Math" w:hAnsi="Cambria Math"/>
                      </w:rPr>
                    </m:ctrlPr>
                  </m:bar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</m:bar>
                <m:r>
                  <w:rPr>
                    <w:rFonts w:ascii="Cambria Math" w:hAnsi="Cambria Math"/>
                  </w:rPr>
                  <m:t>)=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=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6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</m:t>
                    </m:r>
                    <m:bar>
                      <m:barPr>
                        <m:pos m:val="top"/>
                        <m:ctrlPr>
                          <w:rPr>
                            <w:rFonts w:ascii="Cambria Math" w:hAnsi="Cambria Math"/>
                          </w:rPr>
                        </m:ctrlPr>
                      </m:barPr>
                      <m:e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e>
                    </m:bar>
                    <m:r>
                      <w:rPr>
                        <w:rFonts w:ascii="Cambria Math" w:hAnsi="Cambria Math"/>
                      </w:rPr>
                      <m:t>)</m:t>
                    </m:r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η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p>
                    </m:sSup>
                  </m:e>
                </m:nary>
              </m:oMath>
            </m:oMathPara>
          </w:p>
        </w:tc>
        <w:tc>
          <w:tcPr>
            <w:tcW w:w="7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BF76162" w14:textId="06A82EB0" w:rsidR="00A00E03" w:rsidRDefault="00A00E03" w:rsidP="00950BD8">
            <w:pPr>
              <w:pStyle w:val="Caption"/>
            </w:pPr>
            <w:r>
              <w:t>(</w:t>
            </w:r>
            <w:r w:rsidR="004E4EB3">
              <w:t>S</w:t>
            </w:r>
            <w:r>
              <w:fldChar w:fldCharType="begin"/>
            </w:r>
            <w:r>
              <w:instrText xml:space="preserve"> SEQ Equation \* ARABIC \s 1 </w:instrText>
            </w:r>
            <w:r>
              <w:fldChar w:fldCharType="separate"/>
            </w:r>
            <w:r w:rsidR="007C599F">
              <w:rPr>
                <w:noProof/>
              </w:rPr>
              <w:t>27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225845A2" w14:textId="77777777" w:rsidR="006E7B3A" w:rsidRDefault="006E7B3A" w:rsidP="006E7B3A"/>
    <w:p w14:paraId="20021D99" w14:textId="137C4B0F" w:rsidR="00A00E03" w:rsidRDefault="00A00E03" w:rsidP="006E7B3A">
      <w:r w:rsidRPr="003173E2">
        <w:t xml:space="preserve">The coefficients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>
        <w:rPr>
          <w:rFonts w:eastAsiaTheme="minorEastAsia"/>
        </w:rPr>
        <w:t xml:space="preserve"> </w:t>
      </w:r>
      <w:r>
        <w:t xml:space="preserve">and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Pr="003173E2">
        <w:t xml:space="preserve"> are functions of </w:t>
      </w:r>
      <m:oMath>
        <m:bar>
          <m:barPr>
            <m:pos m:val="top"/>
            <m:ctrlPr>
              <w:rPr>
                <w:rFonts w:ascii="Cambria Math" w:hAnsi="Cambria Math"/>
              </w:rPr>
            </m:ctrlPr>
          </m:barPr>
          <m:e>
            <m:r>
              <w:rPr>
                <w:rFonts w:ascii="Cambria Math" w:hAnsi="Cambria Math"/>
              </w:rPr>
              <m:t>m</m:t>
            </m:r>
          </m:e>
        </m:bar>
      </m:oMath>
      <w:r w:rsidRPr="003173E2">
        <w:t xml:space="preserve"> according to:</w:t>
      </w:r>
    </w:p>
    <w:p w14:paraId="321DE80F" w14:textId="77777777" w:rsidR="009D723E" w:rsidRDefault="009D723E" w:rsidP="006E7B3A"/>
    <w:tbl>
      <w:tblPr>
        <w:tblStyle w:val="TableGrid"/>
        <w:tblpPr w:leftFromText="180" w:rightFromText="180" w:vertAnchor="text" w:horzAnchor="margin" w:tblpXSpec="center" w:tblpY="33"/>
        <w:tblW w:w="0" w:type="auto"/>
        <w:tblLook w:val="04A0" w:firstRow="1" w:lastRow="0" w:firstColumn="1" w:lastColumn="0" w:noHBand="0" w:noVBand="1"/>
      </w:tblPr>
      <w:tblGrid>
        <w:gridCol w:w="7780"/>
        <w:gridCol w:w="750"/>
      </w:tblGrid>
      <w:tr w:rsidR="00A00E03" w14:paraId="77BC0884" w14:textId="77777777" w:rsidTr="00EF42FE">
        <w:tc>
          <w:tcPr>
            <w:tcW w:w="7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C36372C" w14:textId="77777777" w:rsidR="00A00E03" w:rsidRPr="00CE3E72" w:rsidRDefault="00622CDA" w:rsidP="00EF42FE">
            <w:pPr>
              <w:pStyle w:val="BodyTextequations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</w:rPr>
                  <m:t>(</m:t>
                </m:r>
                <m:bar>
                  <m:barPr>
                    <m:pos m:val="top"/>
                    <m:ctrlPr>
                      <w:rPr>
                        <w:rFonts w:ascii="Cambria Math" w:hAnsi="Cambria Math"/>
                      </w:rPr>
                    </m:ctrlPr>
                  </m:bar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</m:bar>
                <m:r>
                  <w:rPr>
                    <w:rFonts w:ascii="Cambria Math" w:hAnsi="Cambria Math"/>
                  </w:rPr>
                  <m:t>)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i</m:t>
                    </m:r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bar>
                      <m:barPr>
                        <m:pos m:val="top"/>
                        <m:ctrlPr>
                          <w:rPr>
                            <w:rFonts w:ascii="Cambria Math" w:hAnsi="Cambria Math"/>
                          </w:rPr>
                        </m:ctrlPr>
                      </m:barPr>
                      <m:e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e>
                    </m:bar>
                    <m:r>
                      <w:rPr>
                        <w:rFonts w:ascii="Cambria Math" w:hAnsi="Cambria Math"/>
                      </w:rPr>
                      <m:t>-1</m:t>
                    </m:r>
                  </m:num>
                  <m:den>
                    <m:bar>
                      <m:barPr>
                        <m:pos m:val="top"/>
                        <m:ctrlPr>
                          <w:rPr>
                            <w:rFonts w:ascii="Cambria Math" w:hAnsi="Cambria Math"/>
                          </w:rPr>
                        </m:ctrlPr>
                      </m:barPr>
                      <m:e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e>
                    </m:bar>
                  </m:den>
                </m:f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i</m:t>
                    </m:r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bar>
                      <m:barPr>
                        <m:pos m:val="top"/>
                        <m:ctrlPr>
                          <w:rPr>
                            <w:rFonts w:ascii="Cambria Math" w:hAnsi="Cambria Math"/>
                          </w:rPr>
                        </m:ctrlPr>
                      </m:barPr>
                      <m:e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e>
                    </m:bar>
                    <m:r>
                      <w:rPr>
                        <w:rFonts w:ascii="Cambria Math" w:hAnsi="Cambria Math"/>
                      </w:rPr>
                      <m:t>-1</m:t>
                    </m:r>
                  </m:num>
                  <m:den>
                    <m:bar>
                      <m:barPr>
                        <m:pos m:val="top"/>
                        <m:ctrlPr>
                          <w:rPr>
                            <w:rFonts w:ascii="Cambria Math" w:hAnsi="Cambria Math"/>
                          </w:rPr>
                        </m:ctrlPr>
                      </m:barPr>
                      <m:e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e>
                    </m:bar>
                  </m:den>
                </m:f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bar>
                      <m:barPr>
                        <m:pos m:val="top"/>
                        <m:ctrlPr>
                          <w:rPr>
                            <w:rFonts w:ascii="Cambria Math" w:hAnsi="Cambria Math"/>
                          </w:rPr>
                        </m:ctrlPr>
                      </m:barPr>
                      <m:e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e>
                    </m:bar>
                    <m:r>
                      <w:rPr>
                        <w:rFonts w:ascii="Cambria Math" w:hAnsi="Cambria Math"/>
                      </w:rPr>
                      <m:t>-2</m:t>
                    </m:r>
                  </m:num>
                  <m:den>
                    <m:bar>
                      <m:barPr>
                        <m:pos m:val="top"/>
                        <m:ctrlPr>
                          <w:rPr>
                            <w:rFonts w:ascii="Cambria Math" w:hAnsi="Cambria Math"/>
                          </w:rPr>
                        </m:ctrlPr>
                      </m:barPr>
                      <m:e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e>
                    </m:bar>
                  </m:den>
                </m:f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i</m:t>
                    </m:r>
                  </m:sub>
                </m:sSub>
              </m:oMath>
            </m:oMathPara>
          </w:p>
        </w:tc>
        <w:tc>
          <w:tcPr>
            <w:tcW w:w="7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6EF5C7E" w14:textId="7DCEDEB0" w:rsidR="00A00E03" w:rsidRDefault="00A00E03" w:rsidP="00950BD8">
            <w:pPr>
              <w:pStyle w:val="Caption"/>
            </w:pPr>
            <w:bookmarkStart w:id="15" w:name="_Ref405153614"/>
            <w:r>
              <w:t>(</w:t>
            </w:r>
            <w:r w:rsidR="004E4EB3">
              <w:t>S</w:t>
            </w:r>
            <w:r>
              <w:fldChar w:fldCharType="begin"/>
            </w:r>
            <w:r>
              <w:instrText xml:space="preserve"> SEQ Equation \* ARABIC \s 1 </w:instrText>
            </w:r>
            <w:r>
              <w:fldChar w:fldCharType="separate"/>
            </w:r>
            <w:r w:rsidR="007C599F">
              <w:rPr>
                <w:noProof/>
              </w:rPr>
              <w:t>28</w:t>
            </w:r>
            <w:r>
              <w:rPr>
                <w:noProof/>
              </w:rPr>
              <w:fldChar w:fldCharType="end"/>
            </w:r>
            <w:r>
              <w:t>)</w:t>
            </w:r>
            <w:bookmarkEnd w:id="15"/>
          </w:p>
        </w:tc>
      </w:tr>
    </w:tbl>
    <w:p w14:paraId="039F9962" w14:textId="77777777" w:rsidR="00A00E03" w:rsidRDefault="00A00E03" w:rsidP="006E7B3A"/>
    <w:tbl>
      <w:tblPr>
        <w:tblStyle w:val="TableGrid"/>
        <w:tblpPr w:leftFromText="180" w:rightFromText="180" w:vertAnchor="text" w:horzAnchor="margin" w:tblpXSpec="center" w:tblpY="33"/>
        <w:tblW w:w="0" w:type="auto"/>
        <w:tblLook w:val="04A0" w:firstRow="1" w:lastRow="0" w:firstColumn="1" w:lastColumn="0" w:noHBand="0" w:noVBand="1"/>
      </w:tblPr>
      <w:tblGrid>
        <w:gridCol w:w="7780"/>
        <w:gridCol w:w="750"/>
      </w:tblGrid>
      <w:tr w:rsidR="00A00E03" w14:paraId="3E8A18A2" w14:textId="77777777" w:rsidTr="00EF42FE">
        <w:tc>
          <w:tcPr>
            <w:tcW w:w="7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CCBE798" w14:textId="77777777" w:rsidR="00A00E03" w:rsidRPr="00CE3E72" w:rsidRDefault="00622CDA" w:rsidP="00EF42FE">
            <w:pPr>
              <w:pStyle w:val="BodyTextequations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</w:rPr>
                  <m:t>(</m:t>
                </m:r>
                <m:bar>
                  <m:barPr>
                    <m:pos m:val="top"/>
                    <m:ctrlPr>
                      <w:rPr>
                        <w:rFonts w:ascii="Cambria Math" w:hAnsi="Cambria Math"/>
                      </w:rPr>
                    </m:ctrlPr>
                  </m:bar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</m:bar>
                <m:r>
                  <w:rPr>
                    <w:rFonts w:ascii="Cambria Math" w:hAnsi="Cambria Math"/>
                  </w:rPr>
                  <m:t>)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i</m:t>
                    </m:r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bar>
                      <m:barPr>
                        <m:pos m:val="top"/>
                        <m:ctrlPr>
                          <w:rPr>
                            <w:rFonts w:ascii="Cambria Math" w:hAnsi="Cambria Math"/>
                          </w:rPr>
                        </m:ctrlPr>
                      </m:barPr>
                      <m:e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e>
                    </m:bar>
                    <m:r>
                      <w:rPr>
                        <w:rFonts w:ascii="Cambria Math" w:hAnsi="Cambria Math"/>
                      </w:rPr>
                      <m:t>-1</m:t>
                    </m:r>
                  </m:num>
                  <m:den>
                    <m:bar>
                      <m:barPr>
                        <m:pos m:val="top"/>
                        <m:ctrlPr>
                          <w:rPr>
                            <w:rFonts w:ascii="Cambria Math" w:hAnsi="Cambria Math"/>
                          </w:rPr>
                        </m:ctrlPr>
                      </m:barPr>
                      <m:e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e>
                    </m:bar>
                  </m:den>
                </m:f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i</m:t>
                    </m:r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bar>
                      <m:barPr>
                        <m:pos m:val="top"/>
                        <m:ctrlPr>
                          <w:rPr>
                            <w:rFonts w:ascii="Cambria Math" w:hAnsi="Cambria Math"/>
                          </w:rPr>
                        </m:ctrlPr>
                      </m:barPr>
                      <m:e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e>
                    </m:bar>
                    <m:r>
                      <w:rPr>
                        <w:rFonts w:ascii="Cambria Math" w:hAnsi="Cambria Math"/>
                      </w:rPr>
                      <m:t>-1</m:t>
                    </m:r>
                  </m:num>
                  <m:den>
                    <m:bar>
                      <m:barPr>
                        <m:pos m:val="top"/>
                        <m:ctrlPr>
                          <w:rPr>
                            <w:rFonts w:ascii="Cambria Math" w:hAnsi="Cambria Math"/>
                          </w:rPr>
                        </m:ctrlPr>
                      </m:barPr>
                      <m:e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e>
                    </m:bar>
                  </m:den>
                </m:f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bar>
                      <m:barPr>
                        <m:pos m:val="top"/>
                        <m:ctrlPr>
                          <w:rPr>
                            <w:rFonts w:ascii="Cambria Math" w:hAnsi="Cambria Math"/>
                          </w:rPr>
                        </m:ctrlPr>
                      </m:barPr>
                      <m:e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e>
                    </m:bar>
                    <m:r>
                      <w:rPr>
                        <w:rFonts w:ascii="Cambria Math" w:hAnsi="Cambria Math"/>
                      </w:rPr>
                      <m:t>-2</m:t>
                    </m:r>
                  </m:num>
                  <m:den>
                    <m:bar>
                      <m:barPr>
                        <m:pos m:val="top"/>
                        <m:ctrlPr>
                          <w:rPr>
                            <w:rFonts w:ascii="Cambria Math" w:hAnsi="Cambria Math"/>
                          </w:rPr>
                        </m:ctrlPr>
                      </m:barPr>
                      <m:e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e>
                    </m:bar>
                  </m:den>
                </m:f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i</m:t>
                    </m:r>
                  </m:sub>
                </m:sSub>
              </m:oMath>
            </m:oMathPara>
          </w:p>
        </w:tc>
        <w:tc>
          <w:tcPr>
            <w:tcW w:w="7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5808563" w14:textId="3CCE62EA" w:rsidR="00A00E03" w:rsidRDefault="00A00E03" w:rsidP="00950BD8">
            <w:pPr>
              <w:pStyle w:val="Caption"/>
            </w:pPr>
            <w:bookmarkStart w:id="16" w:name="_Ref405153625"/>
            <w:r>
              <w:t>(</w:t>
            </w:r>
            <w:r w:rsidR="004E4EB3">
              <w:t>S</w:t>
            </w:r>
            <w:r>
              <w:fldChar w:fldCharType="begin"/>
            </w:r>
            <w:r>
              <w:instrText xml:space="preserve"> SEQ Equation \* ARABIC \s 1 </w:instrText>
            </w:r>
            <w:r>
              <w:fldChar w:fldCharType="separate"/>
            </w:r>
            <w:r w:rsidR="007C599F">
              <w:rPr>
                <w:noProof/>
              </w:rPr>
              <w:t>29</w:t>
            </w:r>
            <w:r>
              <w:rPr>
                <w:noProof/>
              </w:rPr>
              <w:fldChar w:fldCharType="end"/>
            </w:r>
            <w:r>
              <w:t>)</w:t>
            </w:r>
            <w:bookmarkEnd w:id="16"/>
          </w:p>
        </w:tc>
      </w:tr>
    </w:tbl>
    <w:p w14:paraId="52DFC762" w14:textId="77777777" w:rsidR="00A00E03" w:rsidRDefault="00A00E03" w:rsidP="006E7B3A"/>
    <w:p w14:paraId="6DF0CDD8" w14:textId="2410608A" w:rsidR="00A00E03" w:rsidRDefault="00A00E03" w:rsidP="006E7B3A">
      <w:r>
        <w:t xml:space="preserve">Values for the coefficients </w:t>
      </w:r>
      <w:r w:rsidRPr="009D723E">
        <w:t xml:space="preserve">in </w:t>
      </w:r>
      <w:r w:rsidR="009D723E" w:rsidRPr="009D723E">
        <w:t>Eqs.</w:t>
      </w:r>
      <w:r w:rsidRPr="009D723E">
        <w:t xml:space="preserve"> </w:t>
      </w:r>
      <w:r w:rsidRPr="009D723E">
        <w:fldChar w:fldCharType="begin"/>
      </w:r>
      <w:r w:rsidRPr="009D723E">
        <w:instrText xml:space="preserve"> REF _Ref405153614 \h  \* MERGEFORMAT </w:instrText>
      </w:r>
      <w:r w:rsidRPr="009D723E">
        <w:fldChar w:fldCharType="separate"/>
      </w:r>
      <w:r w:rsidR="007C599F">
        <w:t>(S28)</w:t>
      </w:r>
      <w:r w:rsidRPr="009D723E">
        <w:fldChar w:fldCharType="end"/>
      </w:r>
      <w:r w:rsidRPr="009D723E">
        <w:t xml:space="preserve"> and </w:t>
      </w:r>
      <w:r w:rsidRPr="009D723E">
        <w:fldChar w:fldCharType="begin"/>
      </w:r>
      <w:r w:rsidRPr="009D723E">
        <w:instrText xml:space="preserve"> REF _Ref405153625 \h  \* MERGEFORMAT </w:instrText>
      </w:r>
      <w:r w:rsidRPr="009D723E">
        <w:fldChar w:fldCharType="separate"/>
      </w:r>
      <w:r w:rsidR="007C599F">
        <w:t>(S29)</w:t>
      </w:r>
      <w:r w:rsidRPr="009D723E">
        <w:fldChar w:fldCharType="end"/>
      </w:r>
      <w:r w:rsidRPr="009D723E">
        <w:t xml:space="preserve"> are</w:t>
      </w:r>
      <w:r>
        <w:t xml:space="preserve"> reported in the original </w:t>
      </w:r>
      <w:r w:rsidRPr="009D723E">
        <w:t xml:space="preserve">publication </w:t>
      </w:r>
      <w:r w:rsidR="00EF42FE" w:rsidRPr="009D723E">
        <w:fldChar w:fldCharType="begin"/>
      </w:r>
      <w:r w:rsidR="00861271">
        <w:instrText xml:space="preserve"> ADDIN EN.CITE &lt;EndNote&gt;&lt;Cite&gt;&lt;Author&gt;Gross&lt;/Author&gt;&lt;Year&gt;2001&lt;/Year&gt;&lt;RecNum&gt;261&lt;/RecNum&gt;&lt;DisplayText&gt;(Gross and Sadowski 2001)&lt;/DisplayText&gt;&lt;record&gt;&lt;rec-number&gt;261&lt;/rec-number&gt;&lt;foreign-keys&gt;&lt;key app="EN" db-id="zwazfzfrzwx9x4e5dtsxd0z15902tx9wsfrv" timestamp="1303752046" guid="bdd74a18-a058-46d0-a676-10aee42a108a"&gt;261&lt;/key&gt;&lt;/foreign-keys&gt;&lt;ref-type name="Journal Article"&gt;17&lt;/ref-type&gt;&lt;contributors&gt;&lt;authors&gt;&lt;author&gt;Gross, J.&lt;/author&gt;&lt;author&gt;Sadowski, G.&lt;/author&gt;&lt;/authors&gt;&lt;/contributors&gt;&lt;titles&gt;&lt;title&gt;Perturbed-chain SAFT: an equation of state based on a perturbation theory for chain molecules&lt;/title&gt;&lt;secondary-title&gt;Industrial and Engineering Chemistry Research&lt;/secondary-title&gt;&lt;/titles&gt;&lt;periodical&gt;&lt;full-title&gt;Industrial and Engineering Chemistry Research&lt;/full-title&gt;&lt;abbr-1&gt;Ind. Eng. Chem. Res.&lt;/abbr-1&gt;&lt;abbr-2&gt;Ind Eng Chem Res&lt;/abbr-2&gt;&lt;/periodical&gt;&lt;pages&gt;1244-1260&lt;/pages&gt;&lt;volume&gt;40&lt;/volume&gt;&lt;number&gt;4&lt;/number&gt;&lt;dates&gt;&lt;year&gt;2001&lt;/year&gt;&lt;/dates&gt;&lt;isbn&gt;0888-5885&lt;/isbn&gt;&lt;accession-num&gt;WOS:000167061500031&lt;/accession-num&gt;&lt;urls&gt;&lt;related-urls&gt;&lt;url&gt;&amp;lt;Go to ISI&amp;gt;://WOS:000167061500031&lt;/url&gt;&lt;/related-urls&gt;&lt;/urls&gt;&lt;/record&gt;&lt;/Cite&gt;&lt;/EndNote&gt;</w:instrText>
      </w:r>
      <w:r w:rsidR="00EF42FE" w:rsidRPr="009D723E">
        <w:fldChar w:fldCharType="separate"/>
      </w:r>
      <w:r w:rsidR="00861271">
        <w:rPr>
          <w:noProof/>
        </w:rPr>
        <w:t>(</w:t>
      </w:r>
      <w:hyperlink w:anchor="_ENREF_6" w:tooltip="Gross, 2001 #261" w:history="1">
        <w:r w:rsidR="00A068BD">
          <w:rPr>
            <w:noProof/>
          </w:rPr>
          <w:t>Gross and Sadowski 2001</w:t>
        </w:r>
      </w:hyperlink>
      <w:r w:rsidR="00861271">
        <w:rPr>
          <w:noProof/>
        </w:rPr>
        <w:t>)</w:t>
      </w:r>
      <w:r w:rsidR="00EF42FE" w:rsidRPr="009D723E">
        <w:fldChar w:fldCharType="end"/>
      </w:r>
      <w:r w:rsidRPr="009D723E">
        <w:t>.</w:t>
      </w:r>
    </w:p>
    <w:p w14:paraId="7A76E49F" w14:textId="77777777" w:rsidR="007F0172" w:rsidRPr="009D723E" w:rsidRDefault="007F0172" w:rsidP="006E7B3A"/>
    <w:p w14:paraId="4A15D01A" w14:textId="20F43A3D" w:rsidR="00A00E03" w:rsidRDefault="00A00E03" w:rsidP="006E7B3A">
      <w:r w:rsidRPr="009865CC">
        <w:t xml:space="preserve">For mixtures, conventional Berthelot-Lorenz combining rules are employed introducing one adjustable interaction parameter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</m:oMath>
      <w:r w:rsidRPr="009865CC">
        <w:t>, to correct for</w:t>
      </w:r>
      <w:r>
        <w:t xml:space="preserve"> the mixture dispersion energy:</w:t>
      </w:r>
    </w:p>
    <w:p w14:paraId="546B07D5" w14:textId="77777777" w:rsidR="009D723E" w:rsidRDefault="009D723E" w:rsidP="006E7B3A"/>
    <w:tbl>
      <w:tblPr>
        <w:tblStyle w:val="TableGrid"/>
        <w:tblpPr w:leftFromText="180" w:rightFromText="180" w:vertAnchor="text" w:horzAnchor="margin" w:tblpXSpec="center" w:tblpY="33"/>
        <w:tblW w:w="0" w:type="auto"/>
        <w:tblLook w:val="04A0" w:firstRow="1" w:lastRow="0" w:firstColumn="1" w:lastColumn="0" w:noHBand="0" w:noVBand="1"/>
      </w:tblPr>
      <w:tblGrid>
        <w:gridCol w:w="7780"/>
        <w:gridCol w:w="750"/>
      </w:tblGrid>
      <w:tr w:rsidR="00A00E03" w14:paraId="3B4E0143" w14:textId="77777777" w:rsidTr="00EF42FE">
        <w:tc>
          <w:tcPr>
            <w:tcW w:w="7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1DD605E" w14:textId="77777777" w:rsidR="00A00E03" w:rsidRPr="00CE3E72" w:rsidRDefault="00622CDA" w:rsidP="00EF42FE">
            <w:pPr>
              <w:pStyle w:val="BodyTextequations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σ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j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(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)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2</m:t>
                    </m:r>
                  </m:den>
                </m:f>
              </m:oMath>
            </m:oMathPara>
          </w:p>
        </w:tc>
        <w:tc>
          <w:tcPr>
            <w:tcW w:w="7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4C6D7B4" w14:textId="2C65BDA9" w:rsidR="00A00E03" w:rsidRDefault="00A00E03" w:rsidP="00950BD8">
            <w:pPr>
              <w:pStyle w:val="Caption"/>
            </w:pPr>
            <w:r>
              <w:t>(</w:t>
            </w:r>
            <w:r w:rsidR="004E4EB3">
              <w:t>S</w:t>
            </w:r>
            <w:r>
              <w:fldChar w:fldCharType="begin"/>
            </w:r>
            <w:r>
              <w:instrText xml:space="preserve"> SEQ Equation \* ARABIC \s 1 </w:instrText>
            </w:r>
            <w:r>
              <w:fldChar w:fldCharType="separate"/>
            </w:r>
            <w:r w:rsidR="007C599F">
              <w:rPr>
                <w:noProof/>
              </w:rPr>
              <w:t>30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3A933E42" w14:textId="77777777" w:rsidR="00A00E03" w:rsidRDefault="00A00E03" w:rsidP="006E7B3A"/>
    <w:tbl>
      <w:tblPr>
        <w:tblStyle w:val="TableGrid"/>
        <w:tblpPr w:leftFromText="180" w:rightFromText="180" w:vertAnchor="text" w:horzAnchor="margin" w:tblpXSpec="center" w:tblpY="33"/>
        <w:tblW w:w="0" w:type="auto"/>
        <w:tblLook w:val="04A0" w:firstRow="1" w:lastRow="0" w:firstColumn="1" w:lastColumn="0" w:noHBand="0" w:noVBand="1"/>
      </w:tblPr>
      <w:tblGrid>
        <w:gridCol w:w="7780"/>
        <w:gridCol w:w="750"/>
      </w:tblGrid>
      <w:tr w:rsidR="00A00E03" w14:paraId="66433997" w14:textId="77777777" w:rsidTr="00EF42FE">
        <w:tc>
          <w:tcPr>
            <w:tcW w:w="7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DC8386D" w14:textId="77777777" w:rsidR="00A00E03" w:rsidRPr="00CE3E72" w:rsidRDefault="00622CDA" w:rsidP="00EF42FE">
            <w:pPr>
              <w:pStyle w:val="BodyTextequations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ε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j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rad>
                  <m:radPr>
                    <m:degHide m:val="1"/>
                    <m:ctrlPr>
                      <w:rPr>
                        <w:rFonts w:ascii="Cambria Math" w:hAnsi="Cambria Math"/>
                      </w:rPr>
                    </m:ctrlPr>
                  </m:radPr>
                  <m:deg/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ε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ε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rad>
                <m:r>
                  <w:rPr>
                    <w:rFonts w:ascii="Cambria Math" w:hAnsi="Cambria Math"/>
                  </w:rPr>
                  <m:t>(1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j</m:t>
                    </m:r>
                  </m:sub>
                </m:sSub>
                <m:r>
                  <w:rPr>
                    <w:rFonts w:ascii="Cambria Math" w:hAnsi="Cambria Math"/>
                  </w:rPr>
                  <m:t>)</m:t>
                </m:r>
              </m:oMath>
            </m:oMathPara>
          </w:p>
        </w:tc>
        <w:tc>
          <w:tcPr>
            <w:tcW w:w="7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5298E41" w14:textId="45FDAD9C" w:rsidR="00A00E03" w:rsidRDefault="00A00E03" w:rsidP="00950BD8">
            <w:pPr>
              <w:pStyle w:val="Caption"/>
            </w:pPr>
            <w:r>
              <w:t>(</w:t>
            </w:r>
            <w:r w:rsidR="004E4EB3">
              <w:t>S</w:t>
            </w:r>
            <w:r>
              <w:fldChar w:fldCharType="begin"/>
            </w:r>
            <w:r>
              <w:instrText xml:space="preserve"> SEQ Equation \* ARABIC \s 1 </w:instrText>
            </w:r>
            <w:r>
              <w:fldChar w:fldCharType="separate"/>
            </w:r>
            <w:r w:rsidR="007C599F">
              <w:rPr>
                <w:noProof/>
              </w:rPr>
              <w:t>31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3C0537DD" w14:textId="77777777" w:rsidR="00A00E03" w:rsidRDefault="00A00E03" w:rsidP="006E7B3A"/>
    <w:p w14:paraId="57C83EB1" w14:textId="7659B6EF" w:rsidR="007F0172" w:rsidRDefault="007F0172" w:rsidP="00D81B34">
      <w:pPr>
        <w:rPr>
          <w:lang w:eastAsia="es-ES"/>
        </w:rPr>
      </w:pPr>
      <w:r>
        <w:rPr>
          <w:lang w:eastAsia="es-ES"/>
        </w:rPr>
        <w:t xml:space="preserve">Three pure component parameters are thus needed to characterize a non-associating molecule: </w:t>
      </w:r>
      <w:r>
        <w:t>the number of segments per chain (</w:t>
      </w:r>
      <m:oMath>
        <m:r>
          <w:rPr>
            <w:rFonts w:ascii="Cambria Math" w:hAnsi="Cambria Math"/>
          </w:rPr>
          <m:t>m</m:t>
        </m:r>
      </m:oMath>
      <w:r>
        <w:t>), the temperature-</w:t>
      </w:r>
      <w:r w:rsidRPr="00BB320E">
        <w:t xml:space="preserve"> </w:t>
      </w:r>
      <w:r>
        <w:t>independent segment diameter (</w:t>
      </w:r>
      <m:oMath>
        <m:r>
          <w:rPr>
            <w:rFonts w:ascii="Cambria Math" w:hAnsi="Cambria Math"/>
          </w:rPr>
          <m:t>σ</m:t>
        </m:r>
      </m:oMath>
      <w:r>
        <w:t>) and the depth of the potential well (</w:t>
      </w:r>
      <m:oMath>
        <m:r>
          <w:rPr>
            <w:rFonts w:ascii="Cambria Math" w:hAnsi="Cambria Math"/>
          </w:rPr>
          <m:t>ε</m:t>
        </m:r>
      </m:oMath>
      <w:r>
        <w:t>); usually obtained from fitting vapour pressures and saturated liquid density data.</w:t>
      </w:r>
    </w:p>
    <w:p w14:paraId="53E27D2F" w14:textId="77777777" w:rsidR="007F0172" w:rsidRDefault="007F0172" w:rsidP="00D81B34">
      <w:pPr>
        <w:rPr>
          <w:lang w:eastAsia="es-ES"/>
        </w:rPr>
      </w:pPr>
    </w:p>
    <w:p w14:paraId="7C917F61" w14:textId="32E94B5E" w:rsidR="00A00E03" w:rsidRDefault="00A00E03" w:rsidP="00A461C7">
      <w:pPr>
        <w:pStyle w:val="Heading3"/>
        <w:rPr>
          <w:lang w:eastAsia="es-ES"/>
        </w:rPr>
      </w:pPr>
      <w:bookmarkStart w:id="17" w:name="_Toc35958344"/>
      <w:r>
        <w:rPr>
          <w:lang w:eastAsia="es-ES"/>
        </w:rPr>
        <w:t>Association term</w:t>
      </w:r>
      <w:bookmarkEnd w:id="17"/>
    </w:p>
    <w:p w14:paraId="19941BD0" w14:textId="6F5FF371" w:rsidR="00A00E03" w:rsidRDefault="00A00E03" w:rsidP="00D81B34">
      <w:pPr>
        <w:rPr>
          <w:lang w:eastAsia="es-ES"/>
        </w:rPr>
      </w:pPr>
      <w:r>
        <w:rPr>
          <w:lang w:eastAsia="es-ES"/>
        </w:rPr>
        <w:t>The association contributions are computed from:</w:t>
      </w:r>
    </w:p>
    <w:p w14:paraId="51E5A613" w14:textId="72211126" w:rsidR="00A00E03" w:rsidRDefault="00A00E03" w:rsidP="00D81B34">
      <w:pPr>
        <w:rPr>
          <w:lang w:eastAsia="es-ES"/>
        </w:rPr>
      </w:pPr>
    </w:p>
    <w:tbl>
      <w:tblPr>
        <w:tblStyle w:val="TableGrid"/>
        <w:tblpPr w:leftFromText="180" w:rightFromText="180" w:vertAnchor="text" w:horzAnchor="margin" w:tblpXSpec="center" w:tblpY="33"/>
        <w:tblW w:w="0" w:type="auto"/>
        <w:tblLook w:val="04A0" w:firstRow="1" w:lastRow="0" w:firstColumn="1" w:lastColumn="0" w:noHBand="0" w:noVBand="1"/>
      </w:tblPr>
      <w:tblGrid>
        <w:gridCol w:w="7780"/>
        <w:gridCol w:w="750"/>
      </w:tblGrid>
      <w:tr w:rsidR="00A00E03" w14:paraId="146CAD7B" w14:textId="77777777" w:rsidTr="00EF42FE">
        <w:tc>
          <w:tcPr>
            <w:tcW w:w="7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CED76C5" w14:textId="77777777" w:rsidR="00A00E03" w:rsidRPr="00CE3E72" w:rsidRDefault="00622CDA" w:rsidP="00EF42FE">
            <w:pPr>
              <w:pStyle w:val="BodyTextequations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assoc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(T,V,n)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RT</m:t>
                    </m:r>
                  </m:den>
                </m:f>
                <m:r>
                  <w:rPr>
                    <w:rFonts w:ascii="Cambria Math" w:hAnsi="Cambria Math"/>
                  </w:rPr>
                  <m:t>=</m:t>
                </m:r>
                <m:nary>
                  <m:naryPr>
                    <m:chr m:val="∑"/>
                    <m:limLoc m:val="undOvr"/>
                    <m:supHide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  <m:sup/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nary>
                <m:nary>
                  <m:naryPr>
                    <m:chr m:val="∑"/>
                    <m:limLoc m:val="undOvr"/>
                    <m:supHide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sub>
                  <m:sup/>
                  <m:e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ln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i</m:t>
                                </m:r>
                              </m:sub>
                            </m:sSub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-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A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i</m:t>
                                    </m:r>
                                  </m:sub>
                                </m:sSub>
                              </m:sup>
                            </m:sSup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den>
                        </m:f>
                        <m:r>
                          <w:rPr>
                            <w:rFonts w:ascii="Cambria Math" w:hAnsi="Cambria Math"/>
                          </w:rPr>
                          <m:t>+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den>
                        </m:f>
                      </m:e>
                    </m:d>
                  </m:e>
                </m:nary>
              </m:oMath>
            </m:oMathPara>
          </w:p>
        </w:tc>
        <w:tc>
          <w:tcPr>
            <w:tcW w:w="7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CF23F22" w14:textId="2956B941" w:rsidR="00A00E03" w:rsidRDefault="00A00E03" w:rsidP="00950BD8">
            <w:pPr>
              <w:pStyle w:val="Caption"/>
            </w:pPr>
            <w:r>
              <w:t>(</w:t>
            </w:r>
            <w:r w:rsidR="004E4EB3">
              <w:t>S</w:t>
            </w:r>
            <w:r>
              <w:fldChar w:fldCharType="begin"/>
            </w:r>
            <w:r>
              <w:instrText xml:space="preserve"> SEQ Equation \* ARABIC \s 1 </w:instrText>
            </w:r>
            <w:r>
              <w:fldChar w:fldCharType="separate"/>
            </w:r>
            <w:r w:rsidR="007C599F">
              <w:rPr>
                <w:noProof/>
              </w:rPr>
              <w:t>32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28480F04" w14:textId="77777777" w:rsidR="00A00E03" w:rsidRDefault="00A00E03" w:rsidP="007F0172"/>
    <w:p w14:paraId="6F74E34B" w14:textId="5364D997" w:rsidR="00A00E03" w:rsidRDefault="00A00E03" w:rsidP="007F0172">
      <w:r>
        <w:t xml:space="preserve">where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A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sup>
        </m:sSup>
      </m:oMath>
      <w:r>
        <w:t xml:space="preserve"> is the fraction of molecules of component </w:t>
      </w:r>
      <m:oMath>
        <m:r>
          <w:rPr>
            <w:rFonts w:ascii="Cambria Math" w:hAnsi="Cambria Math"/>
          </w:rPr>
          <m:t>i</m:t>
        </m:r>
      </m:oMath>
      <w:r>
        <w:t xml:space="preserve"> that are not bonded at the association site </w:t>
      </w:r>
      <m:oMath>
        <m:r>
          <w:rPr>
            <w:rFonts w:ascii="Cambria Math" w:hAnsi="Cambria Math"/>
          </w:rPr>
          <m:t>A</m:t>
        </m:r>
      </m:oMath>
      <w:r>
        <w:t>, given by the following implicit equation:</w:t>
      </w:r>
    </w:p>
    <w:p w14:paraId="4F71C769" w14:textId="77777777" w:rsidR="00454CB0" w:rsidRDefault="00454CB0" w:rsidP="00A00E03">
      <w:pPr>
        <w:pStyle w:val="BodyText"/>
      </w:pPr>
    </w:p>
    <w:tbl>
      <w:tblPr>
        <w:tblStyle w:val="TableGrid"/>
        <w:tblpPr w:leftFromText="180" w:rightFromText="180" w:vertAnchor="text" w:horzAnchor="margin" w:tblpXSpec="center" w:tblpY="33"/>
        <w:tblW w:w="0" w:type="auto"/>
        <w:tblLook w:val="04A0" w:firstRow="1" w:lastRow="0" w:firstColumn="1" w:lastColumn="0" w:noHBand="0" w:noVBand="1"/>
      </w:tblPr>
      <w:tblGrid>
        <w:gridCol w:w="7780"/>
        <w:gridCol w:w="750"/>
      </w:tblGrid>
      <w:tr w:rsidR="00A00E03" w14:paraId="274A8AC6" w14:textId="77777777" w:rsidTr="00EF42FE">
        <w:tc>
          <w:tcPr>
            <w:tcW w:w="7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240A217" w14:textId="77777777" w:rsidR="00A00E03" w:rsidRPr="00CE3E72" w:rsidRDefault="00622CDA" w:rsidP="00EF42FE">
            <w:pPr>
              <w:pStyle w:val="BodyTextequations"/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sup>
                </m:sSup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1+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V</m:t>
                        </m:r>
                      </m:den>
                    </m:f>
                    <m:nary>
                      <m:naryPr>
                        <m:chr m:val="∑"/>
                        <m:limLoc m:val="undOvr"/>
                        <m:supHide m:val="1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  <m:sup/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</m:e>
                    </m:nary>
                    <m:nary>
                      <m:naryPr>
                        <m:chr m:val="∑"/>
                        <m:limLoc m:val="undOvr"/>
                        <m:supHide m:val="1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naryPr>
                      <m:sub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B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</m:sub>
                      <m:sup/>
                      <m:e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B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j</m:t>
                                </m:r>
                              </m:sub>
                            </m:sSub>
                          </m:sup>
                        </m:sSup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Δ</m:t>
                            </m:r>
                          </m:e>
                          <m:sup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i</m:t>
                                </m:r>
                              </m:sub>
                            </m:sSub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B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j</m:t>
                                </m:r>
                              </m:sub>
                            </m:sSub>
                          </m:sup>
                        </m:sSup>
                      </m:e>
                    </m:nary>
                  </m:den>
                </m:f>
              </m:oMath>
            </m:oMathPara>
          </w:p>
        </w:tc>
        <w:tc>
          <w:tcPr>
            <w:tcW w:w="7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4973149" w14:textId="697DD09C" w:rsidR="00A00E03" w:rsidRDefault="00A00E03" w:rsidP="00950BD8">
            <w:pPr>
              <w:pStyle w:val="Caption"/>
            </w:pPr>
            <w:r>
              <w:t>(</w:t>
            </w:r>
            <w:r w:rsidR="004E4EB3">
              <w:t>S</w:t>
            </w:r>
            <w:r>
              <w:fldChar w:fldCharType="begin"/>
            </w:r>
            <w:r>
              <w:instrText xml:space="preserve"> SEQ Equation \* ARABIC \s 1 </w:instrText>
            </w:r>
            <w:r>
              <w:fldChar w:fldCharType="separate"/>
            </w:r>
            <w:r w:rsidR="007C599F">
              <w:rPr>
                <w:noProof/>
              </w:rPr>
              <w:t>33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71BA8BD1" w14:textId="77777777" w:rsidR="00A00E03" w:rsidRDefault="00A00E03" w:rsidP="006E7B3A"/>
    <w:p w14:paraId="1C92D27B" w14:textId="67DFFC46" w:rsidR="00A00E03" w:rsidRDefault="00A00E03" w:rsidP="006E7B3A">
      <w:r>
        <w:t xml:space="preserve">The term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Δ</m:t>
            </m:r>
          </m:e>
          <m:sup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A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</m:sup>
        </m:sSup>
      </m:oMath>
      <w:r>
        <w:rPr>
          <w:rFonts w:eastAsiaTheme="minorEastAsia"/>
        </w:rPr>
        <w:t xml:space="preserve"> </w:t>
      </w:r>
      <w:r>
        <w:t xml:space="preserve">can be seen as a strength of association computed </w:t>
      </w:r>
      <w:r w:rsidR="00454CB0">
        <w:t>from</w:t>
      </w:r>
      <w:r>
        <w:t>:</w:t>
      </w:r>
    </w:p>
    <w:p w14:paraId="0B51FC77" w14:textId="77777777" w:rsidR="00454CB0" w:rsidRDefault="00454CB0" w:rsidP="006E7B3A"/>
    <w:tbl>
      <w:tblPr>
        <w:tblStyle w:val="TableGrid"/>
        <w:tblpPr w:leftFromText="180" w:rightFromText="180" w:vertAnchor="text" w:horzAnchor="margin" w:tblpXSpec="center" w:tblpY="33"/>
        <w:tblW w:w="0" w:type="auto"/>
        <w:tblLook w:val="04A0" w:firstRow="1" w:lastRow="0" w:firstColumn="1" w:lastColumn="0" w:noHBand="0" w:noVBand="1"/>
      </w:tblPr>
      <w:tblGrid>
        <w:gridCol w:w="7780"/>
        <w:gridCol w:w="750"/>
      </w:tblGrid>
      <w:tr w:rsidR="00A00E03" w14:paraId="2C4426C9" w14:textId="77777777" w:rsidTr="00EF42FE">
        <w:tc>
          <w:tcPr>
            <w:tcW w:w="7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7A16E68" w14:textId="77777777" w:rsidR="00A00E03" w:rsidRPr="00CE3E72" w:rsidRDefault="00622CDA" w:rsidP="00EF42FE">
            <w:pPr>
              <w:pStyle w:val="BodyTextequations"/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Δ</m:t>
                    </m:r>
                  </m:e>
                  <m:sup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</m:sSub>
                  </m:sup>
                </m:sSup>
                <m:r>
                  <w:rPr>
                    <w:rFonts w:ascii="Cambria Math" w:hAnsi="Cambria Math"/>
                  </w:rPr>
                  <m:t>=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g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j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eg</m:t>
                    </m:r>
                  </m:sup>
                </m:sSubSup>
                <m:r>
                  <w:rPr>
                    <w:rFonts w:ascii="Cambria Math" w:hAnsi="Cambria Math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j</m:t>
                    </m:r>
                  </m:sub>
                </m:sSub>
                <m:r>
                  <w:rPr>
                    <w:rFonts w:ascii="Cambria Math" w:hAnsi="Cambria Math"/>
                  </w:rPr>
                  <m:t>)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κ</m:t>
                    </m:r>
                  </m:e>
                  <m:sup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</m:sSub>
                  </m:sup>
                </m:sSup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σ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j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3</m:t>
                    </m:r>
                  </m:sup>
                </m:sSubSup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exp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ε</m:t>
                                </m:r>
                              </m:e>
                              <m:sup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A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i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B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j</m:t>
                                    </m:r>
                                  </m:sub>
                                </m:sSub>
                              </m:sup>
                            </m:sSup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kT</m:t>
                            </m:r>
                          </m:den>
                        </m:f>
                      </m:e>
                    </m:d>
                    <m:r>
                      <w:rPr>
                        <w:rFonts w:ascii="Cambria Math" w:hAnsi="Cambria Math"/>
                      </w:rPr>
                      <m:t>-1</m:t>
                    </m:r>
                  </m:e>
                </m:d>
              </m:oMath>
            </m:oMathPara>
          </w:p>
        </w:tc>
        <w:tc>
          <w:tcPr>
            <w:tcW w:w="7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7156EB0" w14:textId="175C14DB" w:rsidR="00A00E03" w:rsidRDefault="00A00E03" w:rsidP="00950BD8">
            <w:pPr>
              <w:pStyle w:val="Caption"/>
            </w:pPr>
            <w:bookmarkStart w:id="18" w:name="_Ref405650192"/>
            <w:r>
              <w:t>(</w:t>
            </w:r>
            <w:r w:rsidR="004E4EB3">
              <w:t>S</w:t>
            </w:r>
            <w:r>
              <w:fldChar w:fldCharType="begin"/>
            </w:r>
            <w:r>
              <w:instrText xml:space="preserve"> SEQ Equation \* ARABIC \s 1 </w:instrText>
            </w:r>
            <w:r>
              <w:fldChar w:fldCharType="separate"/>
            </w:r>
            <w:r w:rsidR="007C599F">
              <w:rPr>
                <w:noProof/>
              </w:rPr>
              <w:t>34</w:t>
            </w:r>
            <w:r>
              <w:rPr>
                <w:noProof/>
              </w:rPr>
              <w:fldChar w:fldCharType="end"/>
            </w:r>
            <w:r>
              <w:t>)</w:t>
            </w:r>
            <w:bookmarkEnd w:id="18"/>
          </w:p>
        </w:tc>
      </w:tr>
    </w:tbl>
    <w:p w14:paraId="4D90C67C" w14:textId="77777777" w:rsidR="00A00E03" w:rsidRDefault="00A00E03" w:rsidP="006E7B3A"/>
    <w:p w14:paraId="461B583E" w14:textId="77E45884" w:rsidR="00A00E03" w:rsidRDefault="00A00E03" w:rsidP="006E7B3A">
      <w:r>
        <w:t xml:space="preserve">The radial distribution function for the segments, </w:t>
      </w:r>
      <m:oMath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g</m:t>
            </m:r>
          </m:e>
          <m:sub>
            <m:r>
              <w:rPr>
                <w:rFonts w:ascii="Cambria Math" w:hAnsi="Cambria Math"/>
              </w:rPr>
              <m:t>ij</m:t>
            </m:r>
          </m:sub>
          <m:sup>
            <m:r>
              <w:rPr>
                <w:rFonts w:ascii="Cambria Math" w:hAnsi="Cambria Math"/>
              </w:rPr>
              <m:t>seg</m:t>
            </m:r>
          </m:sup>
        </m:sSubSup>
        <m: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eastAsiaTheme="minorEastAsia"/>
        </w:rPr>
        <w:t>,</w:t>
      </w:r>
      <w:r>
        <w:t xml:space="preserve"> in </w:t>
      </w:r>
      <w:r w:rsidRPr="00A461C7">
        <w:t>Eq</w:t>
      </w:r>
      <w:r w:rsidR="00454CB0" w:rsidRPr="00A461C7">
        <w:t>.</w:t>
      </w:r>
      <w:r w:rsidRPr="00A461C7">
        <w:t xml:space="preserve"> </w:t>
      </w:r>
      <w:r w:rsidRPr="00A461C7">
        <w:fldChar w:fldCharType="begin"/>
      </w:r>
      <w:r w:rsidRPr="00A461C7">
        <w:instrText xml:space="preserve"> REF _Ref405650192 \h  \* MERGEFORMAT </w:instrText>
      </w:r>
      <w:r w:rsidRPr="00A461C7">
        <w:fldChar w:fldCharType="separate"/>
      </w:r>
      <w:r w:rsidR="007C599F">
        <w:t>(S34)</w:t>
      </w:r>
      <w:r w:rsidRPr="00A461C7">
        <w:fldChar w:fldCharType="end"/>
      </w:r>
      <w:r w:rsidRPr="00A461C7">
        <w:t xml:space="preserve"> is</w:t>
      </w:r>
      <w:r>
        <w:t xml:space="preserve"> approximated by that of the hard-sphere fluid expression, i.e.:</w:t>
      </w:r>
    </w:p>
    <w:p w14:paraId="186E2810" w14:textId="77777777" w:rsidR="00454CB0" w:rsidRPr="00707A95" w:rsidRDefault="00454CB0" w:rsidP="006E7B3A">
      <w:pPr>
        <w:rPr>
          <w:lang w:eastAsia="es-ES"/>
        </w:rPr>
      </w:pPr>
    </w:p>
    <w:tbl>
      <w:tblPr>
        <w:tblStyle w:val="TableGrid"/>
        <w:tblpPr w:leftFromText="180" w:rightFromText="180" w:vertAnchor="text" w:horzAnchor="margin" w:tblpXSpec="center" w:tblpY="33"/>
        <w:tblW w:w="0" w:type="auto"/>
        <w:tblLook w:val="04A0" w:firstRow="1" w:lastRow="0" w:firstColumn="1" w:lastColumn="0" w:noHBand="0" w:noVBand="1"/>
      </w:tblPr>
      <w:tblGrid>
        <w:gridCol w:w="7780"/>
        <w:gridCol w:w="750"/>
      </w:tblGrid>
      <w:tr w:rsidR="00A00E03" w14:paraId="7BE4F775" w14:textId="77777777" w:rsidTr="00EF42FE">
        <w:tc>
          <w:tcPr>
            <w:tcW w:w="7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2150A28" w14:textId="77777777" w:rsidR="00A00E03" w:rsidRPr="00CE3E72" w:rsidRDefault="00622CDA" w:rsidP="00EF42FE">
            <w:pPr>
              <w:pStyle w:val="BodyTextequations"/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g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j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eg</m:t>
                    </m:r>
                  </m:sup>
                </m:sSubSup>
                <m:r>
                  <w:rPr>
                    <w:rFonts w:ascii="Cambria Math" w:hAnsi="Cambria Math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j</m:t>
                    </m:r>
                  </m:sub>
                </m:sSub>
                <m:r>
                  <w:rPr>
                    <w:rFonts w:ascii="Cambria Math" w:hAnsi="Cambria Math"/>
                  </w:rPr>
                  <m:t>)≈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g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j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hs</m:t>
                    </m:r>
                  </m:sup>
                </m:sSubSup>
                <m:r>
                  <w:rPr>
                    <w:rFonts w:ascii="Cambria Math" w:hAnsi="Cambria Math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j</m:t>
                    </m:r>
                  </m:sub>
                </m:sSub>
                <m:r>
                  <w:rPr>
                    <w:rFonts w:ascii="Cambria Math" w:hAnsi="Cambria Math"/>
                  </w:rPr>
                  <m:t>)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1-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ζ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3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</w:rPr>
                  <m:t>+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d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d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d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+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d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</m:den>
                    </m:f>
                  </m:e>
                </m:d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3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ζ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b>
                    </m:sSub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(1-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ζ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3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)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den>
                </m:f>
                <m:r>
                  <w:rPr>
                    <w:rFonts w:ascii="Cambria Math" w:hAnsi="Cambria Math"/>
                  </w:rPr>
                  <m:t>+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d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i</m:t>
                                </m:r>
                              </m:sub>
                            </m:sSub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d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j</m:t>
                                </m:r>
                              </m:sub>
                            </m:sSub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d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i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</w:rPr>
                              <m:t>+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d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j</m:t>
                                </m:r>
                              </m:sub>
                            </m:sSub>
                          </m:den>
                        </m:f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2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ζ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bSup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(1-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ζ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3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)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3</m:t>
                        </m:r>
                      </m:sup>
                    </m:sSup>
                  </m:den>
                </m:f>
              </m:oMath>
            </m:oMathPara>
          </w:p>
        </w:tc>
        <w:tc>
          <w:tcPr>
            <w:tcW w:w="7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C336CE3" w14:textId="67DBB9ED" w:rsidR="00A00E03" w:rsidRDefault="00A00E03" w:rsidP="00950BD8">
            <w:pPr>
              <w:pStyle w:val="Caption"/>
            </w:pPr>
            <w:r>
              <w:t>(</w:t>
            </w:r>
            <w:r w:rsidR="004E4EB3">
              <w:t>S</w:t>
            </w:r>
            <w:r>
              <w:fldChar w:fldCharType="begin"/>
            </w:r>
            <w:r>
              <w:instrText xml:space="preserve"> SEQ Equation \* ARABIC \s 1 </w:instrText>
            </w:r>
            <w:r>
              <w:fldChar w:fldCharType="separate"/>
            </w:r>
            <w:r w:rsidR="007C599F">
              <w:rPr>
                <w:noProof/>
              </w:rPr>
              <w:t>35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19F65026" w14:textId="77777777" w:rsidR="00A00E03" w:rsidRDefault="00A00E03" w:rsidP="006E7B3A"/>
    <w:p w14:paraId="196D7309" w14:textId="2AFFD90C" w:rsidR="00A00E03" w:rsidRDefault="00A00E03" w:rsidP="006E7B3A">
      <w:r>
        <w:t>The association term introduces two additional pure component parameters</w:t>
      </w:r>
      <w:r w:rsidR="007F0172">
        <w:t>:</w:t>
      </w:r>
      <w:r>
        <w:t xml:space="preserve"> the association volume,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κ</m:t>
            </m:r>
          </m:e>
          <m:sup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A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sup>
        </m:sSup>
      </m:oMath>
      <w:r>
        <w:rPr>
          <w:rFonts w:eastAsiaTheme="minorEastAsia"/>
        </w:rPr>
        <w:t>,</w:t>
      </w:r>
      <w:r>
        <w:t xml:space="preserve"> and the association energy,</w:t>
      </w:r>
      <w:r w:rsidRPr="005913EA"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ε</m:t>
            </m:r>
          </m:e>
          <m:sup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A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sup>
        </m:sSup>
      </m:oMath>
      <w:r>
        <w:rPr>
          <w:rFonts w:eastAsiaTheme="minorEastAsia"/>
        </w:rPr>
        <w:t xml:space="preserve">, </w:t>
      </w:r>
      <w:r>
        <w:t xml:space="preserve">between site </w:t>
      </w:r>
      <m:oMath>
        <m:r>
          <w:rPr>
            <w:rFonts w:ascii="Cambria Math" w:hAnsi="Cambria Math"/>
          </w:rPr>
          <m:t>A</m:t>
        </m:r>
      </m:oMath>
      <w:r>
        <w:t xml:space="preserve"> and site </w:t>
      </w:r>
      <m:oMath>
        <m:r>
          <w:rPr>
            <w:rFonts w:ascii="Cambria Math" w:hAnsi="Cambria Math"/>
          </w:rPr>
          <m:t>B</m:t>
        </m:r>
      </m:oMath>
      <w:r>
        <w:t xml:space="preserve"> of component </w:t>
      </w:r>
      <m:oMath>
        <m:r>
          <w:rPr>
            <w:rFonts w:ascii="Cambria Math" w:hAnsi="Cambria Math"/>
          </w:rPr>
          <m:t>i</m:t>
        </m:r>
      </m:oMath>
      <w:r>
        <w:rPr>
          <w:rFonts w:eastAsiaTheme="minorEastAsia"/>
        </w:rPr>
        <w:t xml:space="preserve">, </w:t>
      </w:r>
      <w:r>
        <w:rPr>
          <w:rFonts w:eastAsiaTheme="minorEastAsia"/>
        </w:rPr>
        <w:lastRenderedPageBreak/>
        <w:t xml:space="preserve">also treated as adjustable parameters. </w:t>
      </w:r>
      <w:r>
        <w:t xml:space="preserve">Combining rules of Wolbach and Sandler are used for </w:t>
      </w:r>
      <w:r w:rsidRPr="007F0172">
        <w:rPr>
          <w:rFonts w:eastAsiaTheme="minorEastAsia"/>
        </w:rPr>
        <w:t xml:space="preserve">mixtures </w:t>
      </w:r>
      <w:r w:rsidRPr="007F0172">
        <w:fldChar w:fldCharType="begin"/>
      </w:r>
      <w:r w:rsidR="00A068BD">
        <w:instrText xml:space="preserve"> ADDIN EN.CITE &lt;EndNote&gt;&lt;Cite&gt;&lt;Author&gt;Gross&lt;/Author&gt;&lt;Year&gt;2002&lt;/Year&gt;&lt;RecNum&gt;260&lt;/RecNum&gt;&lt;DisplayText&gt;(Gross and Sadowski 2002)&lt;/DisplayText&gt;&lt;record&gt;&lt;rec-number&gt;260&lt;/rec-number&gt;&lt;foreign-keys&gt;&lt;key app="EN" db-id="zwazfzfrzwx9x4e5dtsxd0z15902tx9wsfrv" timestamp="1303752046" guid="8f728464-9508-4238-8871-6f3a02ddf644"&gt;260&lt;/key&gt;&lt;/foreign-keys&gt;&lt;ref-type name="Journal Article"&gt;17&lt;/ref-type&gt;&lt;contributors&gt;&lt;authors&gt;&lt;author&gt;Gross, J.&lt;/author&gt;&lt;author&gt;Sadowski, G.&lt;/author&gt;&lt;/authors&gt;&lt;/contributors&gt;&lt;titles&gt;&lt;title&gt;Application of the perturbed-chain SAFT equation of state to associating systems&lt;/title&gt;&lt;secondary-title&gt;Industrial and Engineering Chemistry Research&lt;/secondary-title&gt;&lt;/titles&gt;&lt;periodical&gt;&lt;full-title&gt;Industrial and Engineering Chemistry Research&lt;/full-title&gt;&lt;abbr-1&gt;Ind. Eng. Chem. Res.&lt;/abbr-1&gt;&lt;abbr-2&gt;Ind Eng Chem Res&lt;/abbr-2&gt;&lt;/periodical&gt;&lt;pages&gt;5510-5515&lt;/pages&gt;&lt;volume&gt;41&lt;/volume&gt;&lt;number&gt;22&lt;/number&gt;&lt;dates&gt;&lt;year&gt;2002&lt;/year&gt;&lt;/dates&gt;&lt;isbn&gt;0888-5885&lt;/isbn&gt;&lt;accession-num&gt;WOS:000178853400025&lt;/accession-num&gt;&lt;urls&gt;&lt;related-urls&gt;&lt;url&gt;&lt;style face="underline" font="default" size="100%"&gt;&amp;lt;Go to ISI&amp;gt;://WOS:000178853400025&lt;/style&gt;&lt;/url&gt;&lt;/related-urls&gt;&lt;/urls&gt;&lt;electronic-resource-num&gt;10.1021/ie010954d&lt;/electronic-resource-num&gt;&lt;/record&gt;&lt;/Cite&gt;&lt;/EndNote&gt;</w:instrText>
      </w:r>
      <w:r w:rsidRPr="007F0172">
        <w:fldChar w:fldCharType="separate"/>
      </w:r>
      <w:r w:rsidR="00861271">
        <w:rPr>
          <w:noProof/>
        </w:rPr>
        <w:t>(</w:t>
      </w:r>
      <w:hyperlink w:anchor="_ENREF_7" w:tooltip="Gross, 2002 #260" w:history="1">
        <w:r w:rsidR="00A068BD">
          <w:rPr>
            <w:noProof/>
          </w:rPr>
          <w:t>Gross and Sadowski 2002</w:t>
        </w:r>
      </w:hyperlink>
      <w:r w:rsidR="00861271">
        <w:rPr>
          <w:noProof/>
        </w:rPr>
        <w:t>)</w:t>
      </w:r>
      <w:r w:rsidRPr="007F0172">
        <w:fldChar w:fldCharType="end"/>
      </w:r>
      <w:r w:rsidRPr="007F0172">
        <w:t>.</w:t>
      </w:r>
    </w:p>
    <w:p w14:paraId="52094A63" w14:textId="77777777" w:rsidR="00F97966" w:rsidRPr="007F0172" w:rsidRDefault="00F97966" w:rsidP="006E7B3A"/>
    <w:tbl>
      <w:tblPr>
        <w:tblStyle w:val="TableGrid"/>
        <w:tblpPr w:leftFromText="180" w:rightFromText="180" w:vertAnchor="text" w:horzAnchor="margin" w:tblpXSpec="center" w:tblpY="33"/>
        <w:tblW w:w="0" w:type="auto"/>
        <w:tblLook w:val="04A0" w:firstRow="1" w:lastRow="0" w:firstColumn="1" w:lastColumn="0" w:noHBand="0" w:noVBand="1"/>
      </w:tblPr>
      <w:tblGrid>
        <w:gridCol w:w="7780"/>
        <w:gridCol w:w="750"/>
      </w:tblGrid>
      <w:tr w:rsidR="00A00E03" w14:paraId="00575FED" w14:textId="77777777" w:rsidTr="00EF42FE">
        <w:tc>
          <w:tcPr>
            <w:tcW w:w="7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6E2E0B6" w14:textId="77777777" w:rsidR="00A00E03" w:rsidRPr="00CE3E72" w:rsidRDefault="00622CDA" w:rsidP="00EF42FE">
            <w:pPr>
              <w:pStyle w:val="BodyTextequations"/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κ</m:t>
                    </m:r>
                  </m:e>
                  <m:sup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</m:sSub>
                  </m:sup>
                </m:sSup>
                <m:r>
                  <w:rPr>
                    <w:rFonts w:ascii="Cambria Math" w:hAnsi="Cambria Math"/>
                  </w:rPr>
                  <m:t>=</m:t>
                </m:r>
                <m:rad>
                  <m:radPr>
                    <m:degHide m:val="1"/>
                    <m:ctrlPr>
                      <w:rPr>
                        <w:rFonts w:ascii="Cambria Math" w:hAnsi="Cambria Math"/>
                      </w:rPr>
                    </m:ctrlPr>
                  </m:radPr>
                  <m:deg/>
                  <m:e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κ</m:t>
                        </m:r>
                      </m:e>
                      <m:sup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B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</m:sup>
                    </m:sSup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κ</m:t>
                        </m:r>
                      </m:e>
                      <m:sup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B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</m:sup>
                    </m:sSup>
                  </m:e>
                </m:rad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ad>
                              <m:radPr>
                                <m:degHide m:val="1"/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radPr>
                              <m:deg/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σ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i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σ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j</m:t>
                                    </m:r>
                                  </m:sub>
                                </m:sSub>
                              </m:e>
                            </m:rad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(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σ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i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</w:rPr>
                              <m:t>+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σ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j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</w:rPr>
                              <m:t>)/2</m:t>
                            </m:r>
                          </m:den>
                        </m:f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3</m:t>
                    </m:r>
                  </m:sup>
                </m:sSup>
              </m:oMath>
            </m:oMathPara>
          </w:p>
        </w:tc>
        <w:tc>
          <w:tcPr>
            <w:tcW w:w="7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8D361B0" w14:textId="27B0B0A2" w:rsidR="00A00E03" w:rsidRDefault="00A00E03" w:rsidP="00950BD8">
            <w:pPr>
              <w:pStyle w:val="Caption"/>
            </w:pPr>
            <w:r>
              <w:t>(</w:t>
            </w:r>
            <w:r w:rsidR="004E4EB3">
              <w:t>S</w:t>
            </w:r>
            <w:r>
              <w:fldChar w:fldCharType="begin"/>
            </w:r>
            <w:r>
              <w:instrText xml:space="preserve"> SEQ Equation \* ARABIC \s 1 </w:instrText>
            </w:r>
            <w:r>
              <w:fldChar w:fldCharType="separate"/>
            </w:r>
            <w:r w:rsidR="007C599F">
              <w:rPr>
                <w:noProof/>
              </w:rPr>
              <w:t>36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3307C969" w14:textId="77777777" w:rsidR="00A00E03" w:rsidRDefault="00A00E03" w:rsidP="007F0172"/>
    <w:tbl>
      <w:tblPr>
        <w:tblStyle w:val="TableGrid"/>
        <w:tblpPr w:leftFromText="180" w:rightFromText="180" w:vertAnchor="text" w:horzAnchor="margin" w:tblpXSpec="center" w:tblpY="33"/>
        <w:tblW w:w="0" w:type="auto"/>
        <w:tblLook w:val="04A0" w:firstRow="1" w:lastRow="0" w:firstColumn="1" w:lastColumn="0" w:noHBand="0" w:noVBand="1"/>
      </w:tblPr>
      <w:tblGrid>
        <w:gridCol w:w="7780"/>
        <w:gridCol w:w="750"/>
      </w:tblGrid>
      <w:tr w:rsidR="00A00E03" w14:paraId="196DA7CB" w14:textId="77777777" w:rsidTr="00EF42FE">
        <w:tc>
          <w:tcPr>
            <w:tcW w:w="7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CC69178" w14:textId="77777777" w:rsidR="00A00E03" w:rsidRPr="00CE3E72" w:rsidRDefault="00622CDA" w:rsidP="00EF42FE">
            <w:pPr>
              <w:pStyle w:val="BodyTextequations"/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ε</m:t>
                    </m:r>
                  </m:e>
                  <m:sup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</m:sSub>
                  </m:sup>
                </m:sSup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ε</m:t>
                        </m:r>
                      </m:e>
                      <m:sup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B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</m:sup>
                    </m:sSup>
                    <m:r>
                      <w:rPr>
                        <w:rFonts w:ascii="Cambria Math" w:hAnsi="Cambria Math"/>
                      </w:rPr>
                      <m:t>+</m:t>
                    </m:r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ε</m:t>
                        </m:r>
                      </m:e>
                      <m:sup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B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</m:sup>
                    </m:sSup>
                  </m:num>
                  <m:den>
                    <m:r>
                      <w:rPr>
                        <w:rFonts w:ascii="Cambria Math" w:hAnsi="Cambria Math"/>
                      </w:rPr>
                      <m:t>2</m:t>
                    </m:r>
                  </m:den>
                </m:f>
              </m:oMath>
            </m:oMathPara>
          </w:p>
        </w:tc>
        <w:tc>
          <w:tcPr>
            <w:tcW w:w="7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8C78607" w14:textId="511F8389" w:rsidR="00A00E03" w:rsidRDefault="00A00E03" w:rsidP="00950BD8">
            <w:pPr>
              <w:pStyle w:val="Caption"/>
            </w:pPr>
            <w:r>
              <w:t>(</w:t>
            </w:r>
            <w:r w:rsidR="004E4EB3">
              <w:t>S</w:t>
            </w:r>
            <w:r>
              <w:fldChar w:fldCharType="begin"/>
            </w:r>
            <w:r>
              <w:instrText xml:space="preserve"> SEQ Equation \* ARABIC \s 1 </w:instrText>
            </w:r>
            <w:r>
              <w:fldChar w:fldCharType="separate"/>
            </w:r>
            <w:r w:rsidR="007C599F">
              <w:rPr>
                <w:noProof/>
              </w:rPr>
              <w:t>37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799BCE5F" w14:textId="6FF3B03B" w:rsidR="00A00E03" w:rsidRDefault="00A00E03" w:rsidP="006E7B3A">
      <w:pPr>
        <w:rPr>
          <w:lang w:eastAsia="es-ES"/>
        </w:rPr>
      </w:pPr>
    </w:p>
    <w:p w14:paraId="63506429" w14:textId="4DA32F9F" w:rsidR="00473DB5" w:rsidRDefault="00EF420C" w:rsidP="00A461C7">
      <w:pPr>
        <w:pStyle w:val="Heading3"/>
        <w:rPr>
          <w:lang w:eastAsia="es-ES"/>
        </w:rPr>
      </w:pPr>
      <w:bookmarkStart w:id="19" w:name="_Toc35958345"/>
      <w:r>
        <w:rPr>
          <w:lang w:eastAsia="es-ES"/>
        </w:rPr>
        <w:t>Polar term</w:t>
      </w:r>
      <w:bookmarkEnd w:id="19"/>
    </w:p>
    <w:p w14:paraId="7F5FA32A" w14:textId="09B3EA93" w:rsidR="00EF420C" w:rsidRPr="0048768A" w:rsidRDefault="00EF420C" w:rsidP="006E7B3A">
      <w:r>
        <w:t xml:space="preserve">The dipolar contributions in PCP-SAFT </w:t>
      </w:r>
      <w:r w:rsidR="0048768A">
        <w:t>are</w:t>
      </w:r>
      <w:r>
        <w:t xml:space="preserve"> given </w:t>
      </w:r>
      <w:r w:rsidRPr="0048768A">
        <w:t xml:space="preserve">by </w:t>
      </w:r>
      <w:r w:rsidRPr="0048768A">
        <w:fldChar w:fldCharType="begin"/>
      </w:r>
      <w:r w:rsidR="00861271">
        <w:instrText xml:space="preserve"> ADDIN EN.CITE &lt;EndNote&gt;&lt;Cite&gt;&lt;Author&gt;Gross&lt;/Author&gt;&lt;Year&gt;2006&lt;/Year&gt;&lt;RecNum&gt;258&lt;/RecNum&gt;&lt;DisplayText&gt;(Gross and Vrabec 2006)&lt;/DisplayText&gt;&lt;record&gt;&lt;rec-number&gt;258&lt;/rec-number&gt;&lt;foreign-keys&gt;&lt;key app="EN" db-id="zwazfzfrzwx9x4e5dtsxd0z15902tx9wsfrv" timestamp="1303752046" guid="7640e027-6085-4976-bad4-2c4bf7cf384f"&gt;258&lt;/key&gt;&lt;/foreign-keys&gt;&lt;ref-type name="Journal Article"&gt;17&lt;/ref-type&gt;&lt;contributors&gt;&lt;authors&gt;&lt;author&gt;Gross, J.&lt;/author&gt;&lt;author&gt;Vrabec, J.&lt;/author&gt;&lt;/authors&gt;&lt;/contributors&gt;&lt;titles&gt;&lt;title&gt;An equation-of-state contribution for polar components: dipolar molecules&lt;/title&gt;&lt;secondary-title&gt;AIChE Journal&lt;/secondary-title&gt;&lt;/titles&gt;&lt;periodical&gt;&lt;full-title&gt;AIChE Journal&lt;/full-title&gt;&lt;abbr-1&gt;AlChE J.&lt;/abbr-1&gt;&lt;abbr-2&gt;AlChE J&lt;/abbr-2&gt;&lt;/periodical&gt;&lt;pages&gt;1194-1204&lt;/pages&gt;&lt;volume&gt;52&lt;/volume&gt;&lt;number&gt;3&lt;/number&gt;&lt;dates&gt;&lt;year&gt;2006&lt;/year&gt;&lt;/dates&gt;&lt;isbn&gt;0001-1541&lt;/isbn&gt;&lt;accession-num&gt;WOS:000235512600027&lt;/accession-num&gt;&lt;urls&gt;&lt;related-urls&gt;&lt;url&gt;&amp;lt;Go to ISI&amp;gt;://WOS:000235512600027&lt;/url&gt;&lt;/related-urls&gt;&lt;/urls&gt;&lt;electronic-resource-num&gt;10.1002/aic.10683&lt;/electronic-resource-num&gt;&lt;/record&gt;&lt;/Cite&gt;&lt;/EndNote&gt;</w:instrText>
      </w:r>
      <w:r w:rsidRPr="0048768A">
        <w:fldChar w:fldCharType="separate"/>
      </w:r>
      <w:r w:rsidR="00861271">
        <w:rPr>
          <w:noProof/>
        </w:rPr>
        <w:t>(</w:t>
      </w:r>
      <w:hyperlink w:anchor="_ENREF_8" w:tooltip="Gross, 2006 #258" w:history="1">
        <w:r w:rsidR="00A068BD">
          <w:rPr>
            <w:noProof/>
          </w:rPr>
          <w:t>Gross and Vrabec 2006</w:t>
        </w:r>
      </w:hyperlink>
      <w:r w:rsidR="00861271">
        <w:rPr>
          <w:noProof/>
        </w:rPr>
        <w:t>)</w:t>
      </w:r>
      <w:r w:rsidRPr="0048768A">
        <w:fldChar w:fldCharType="end"/>
      </w:r>
      <w:r w:rsidRPr="0048768A">
        <w:t>:</w:t>
      </w:r>
    </w:p>
    <w:p w14:paraId="130389F5" w14:textId="77777777" w:rsidR="00EF420C" w:rsidRDefault="00EF420C" w:rsidP="006E7B3A"/>
    <w:tbl>
      <w:tblPr>
        <w:tblStyle w:val="TableGrid"/>
        <w:tblpPr w:leftFromText="180" w:rightFromText="180" w:vertAnchor="text" w:horzAnchor="margin" w:tblpXSpec="center" w:tblpY="33"/>
        <w:tblW w:w="0" w:type="auto"/>
        <w:tblLook w:val="04A0" w:firstRow="1" w:lastRow="0" w:firstColumn="1" w:lastColumn="0" w:noHBand="0" w:noVBand="1"/>
      </w:tblPr>
      <w:tblGrid>
        <w:gridCol w:w="7780"/>
        <w:gridCol w:w="750"/>
      </w:tblGrid>
      <w:tr w:rsidR="00EF420C" w14:paraId="3A82B613" w14:textId="77777777" w:rsidTr="00EF42FE">
        <w:tc>
          <w:tcPr>
            <w:tcW w:w="7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9D02DAF" w14:textId="77777777" w:rsidR="00EF420C" w:rsidRPr="00CE3E72" w:rsidRDefault="00622CDA" w:rsidP="00EF42FE">
            <w:pPr>
              <w:pStyle w:val="BodyTextequations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dip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(T,V,n)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RT</m:t>
                    </m:r>
                  </m:den>
                </m:f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</m:num>
                      <m:den>
                        <m:r>
                          <w:rPr>
                            <w:rFonts w:ascii="Cambria Math" w:hAnsi="Cambria Math"/>
                          </w:rPr>
                          <m:t>RT</m:t>
                        </m:r>
                      </m:den>
                    </m:f>
                  </m:num>
                  <m:den>
                    <m:r>
                      <w:rPr>
                        <w:rFonts w:ascii="Cambria Math" w:hAnsi="Cambria Math"/>
                      </w:rPr>
                      <m:t>1-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3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</m:den>
                    </m:f>
                  </m:den>
                </m:f>
              </m:oMath>
            </m:oMathPara>
          </w:p>
        </w:tc>
        <w:tc>
          <w:tcPr>
            <w:tcW w:w="7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2755676" w14:textId="51CD3B88" w:rsidR="00EF420C" w:rsidRDefault="00EF420C" w:rsidP="00950BD8">
            <w:pPr>
              <w:pStyle w:val="Caption"/>
            </w:pPr>
            <w:r>
              <w:t>(</w:t>
            </w:r>
            <w:r w:rsidR="004E4EB3">
              <w:t>S</w:t>
            </w:r>
            <w:r>
              <w:fldChar w:fldCharType="begin"/>
            </w:r>
            <w:r>
              <w:instrText xml:space="preserve"> SEQ Equation \* ARABIC \s 1 </w:instrText>
            </w:r>
            <w:r>
              <w:fldChar w:fldCharType="separate"/>
            </w:r>
            <w:r w:rsidR="007C599F">
              <w:rPr>
                <w:noProof/>
              </w:rPr>
              <w:t>38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438FBC23" w14:textId="77777777" w:rsidR="00EF420C" w:rsidRDefault="00EF420C" w:rsidP="006E7B3A"/>
    <w:p w14:paraId="7C315E42" w14:textId="78463495" w:rsidR="00EF420C" w:rsidRDefault="00EF420C" w:rsidP="006E7B3A">
      <w:r>
        <w:t xml:space="preserve">wher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>
        <w:t xml:space="preserve">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</m:oMath>
      <w:r>
        <w:t xml:space="preserve"> are second and third-order perturbation terms:</w:t>
      </w:r>
    </w:p>
    <w:p w14:paraId="118361A8" w14:textId="77777777" w:rsidR="0048768A" w:rsidRDefault="0048768A" w:rsidP="006E7B3A"/>
    <w:tbl>
      <w:tblPr>
        <w:tblStyle w:val="TableGrid"/>
        <w:tblpPr w:leftFromText="180" w:rightFromText="180" w:vertAnchor="text" w:horzAnchor="margin" w:tblpXSpec="center" w:tblpY="33"/>
        <w:tblW w:w="0" w:type="auto"/>
        <w:tblLook w:val="04A0" w:firstRow="1" w:lastRow="0" w:firstColumn="1" w:lastColumn="0" w:noHBand="0" w:noVBand="1"/>
      </w:tblPr>
      <w:tblGrid>
        <w:gridCol w:w="7780"/>
        <w:gridCol w:w="750"/>
      </w:tblGrid>
      <w:tr w:rsidR="00EF420C" w14:paraId="4DB89115" w14:textId="77777777" w:rsidTr="00EF42FE">
        <w:tc>
          <w:tcPr>
            <w:tcW w:w="7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CF9F820" w14:textId="77777777" w:rsidR="00EF420C" w:rsidRPr="00CE3E72" w:rsidRDefault="00622CDA" w:rsidP="00EF42FE">
            <w:pPr>
              <w:pStyle w:val="BodyTextequations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</w:rPr>
                      <m:t>RT</m:t>
                    </m:r>
                  </m:den>
                </m:f>
                <m:r>
                  <w:rPr>
                    <w:rFonts w:ascii="Cambria Math" w:hAnsi="Cambria Math"/>
                  </w:rPr>
                  <m:t>=-π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ρ</m:t>
                    </m:r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(kT)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den>
                </m:f>
                <m:nary>
                  <m:naryPr>
                    <m:chr m:val="∑"/>
                    <m:limLoc m:val="undOvr"/>
                    <m:supHide m:val="1"/>
                    <m:ctrlPr>
                      <w:rPr>
                        <w:rFonts w:ascii="Cambria Math" w:hAnsi="Cambria Math"/>
                        <w:i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  <m:sup/>
                  <m:e>
                    <m:nary>
                      <m:naryPr>
                        <m:chr m:val="∑"/>
                        <m:limLoc m:val="undOvr"/>
                        <m:supHide m:val="1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  <m:sup/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μ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i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p>
                            </m:sSubSup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μ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j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p>
                            </m:sSubSup>
                          </m:num>
                          <m:den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σ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ij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3</m:t>
                                </m:r>
                              </m:sup>
                            </m:sSubSup>
                          </m:den>
                        </m:f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μ,i</m:t>
                                </m:r>
                              </m:sub>
                            </m:sSub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m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i</m:t>
                                </m:r>
                              </m:sub>
                            </m:sSub>
                          </m:den>
                        </m:f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μ,j</m:t>
                                </m:r>
                              </m:sub>
                            </m:sSub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m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j</m:t>
                                </m:r>
                              </m:sub>
                            </m:sSub>
                          </m:den>
                        </m:f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2,ij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DD</m:t>
                            </m:r>
                          </m:sup>
                        </m:sSubSup>
                      </m:e>
                    </m:nary>
                  </m:e>
                </m:nary>
              </m:oMath>
            </m:oMathPara>
          </w:p>
        </w:tc>
        <w:tc>
          <w:tcPr>
            <w:tcW w:w="7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CB097B3" w14:textId="04744949" w:rsidR="00EF420C" w:rsidRDefault="00EF420C" w:rsidP="00950BD8">
            <w:pPr>
              <w:pStyle w:val="Caption"/>
            </w:pPr>
            <w:r>
              <w:t>(</w:t>
            </w:r>
            <w:r w:rsidR="004E4EB3">
              <w:t>S</w:t>
            </w:r>
            <w:r>
              <w:fldChar w:fldCharType="begin"/>
            </w:r>
            <w:r>
              <w:instrText xml:space="preserve"> SEQ Equation \* ARABIC \s 1 </w:instrText>
            </w:r>
            <w:r>
              <w:fldChar w:fldCharType="separate"/>
            </w:r>
            <w:r w:rsidR="007C599F">
              <w:rPr>
                <w:noProof/>
              </w:rPr>
              <w:t>39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3CA2B190" w14:textId="77777777" w:rsidR="00EF420C" w:rsidRDefault="00EF420C" w:rsidP="00F97966"/>
    <w:tbl>
      <w:tblPr>
        <w:tblStyle w:val="TableGrid"/>
        <w:tblpPr w:leftFromText="180" w:rightFromText="180" w:vertAnchor="text" w:horzAnchor="margin" w:tblpXSpec="center" w:tblpY="33"/>
        <w:tblW w:w="0" w:type="auto"/>
        <w:tblLook w:val="04A0" w:firstRow="1" w:lastRow="0" w:firstColumn="1" w:lastColumn="0" w:noHBand="0" w:noVBand="1"/>
      </w:tblPr>
      <w:tblGrid>
        <w:gridCol w:w="7780"/>
        <w:gridCol w:w="750"/>
      </w:tblGrid>
      <w:tr w:rsidR="00EF420C" w14:paraId="4345A7BB" w14:textId="77777777" w:rsidTr="00EF42FE">
        <w:tc>
          <w:tcPr>
            <w:tcW w:w="7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882C079" w14:textId="77777777" w:rsidR="00EF420C" w:rsidRPr="00CE3E72" w:rsidRDefault="00622CDA" w:rsidP="00EF42FE">
            <w:pPr>
              <w:pStyle w:val="BodyTextequations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3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</w:rPr>
                      <m:t>RT</m:t>
                    </m:r>
                  </m:den>
                </m:f>
                <m:r>
                  <w:rPr>
                    <w:rFonts w:ascii="Cambria Math" w:hAnsi="Cambria Math"/>
                  </w:rPr>
                  <m:t>=-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4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3</m:t>
                    </m:r>
                  </m:den>
                </m:f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π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ρ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(kT)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3</m:t>
                        </m:r>
                      </m:sup>
                    </m:sSup>
                  </m:den>
                </m:f>
                <m:nary>
                  <m:naryPr>
                    <m:chr m:val="∑"/>
                    <m:limLoc m:val="undOvr"/>
                    <m:supHide m:val="1"/>
                    <m:ctrlPr>
                      <w:rPr>
                        <w:rFonts w:ascii="Cambria Math" w:hAnsi="Cambria Math"/>
                        <w:i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  <m:sup/>
                  <m:e>
                    <m:nary>
                      <m:naryPr>
                        <m:chr m:val="∑"/>
                        <m:limLoc m:val="undOvr"/>
                        <m:supHide m:val="1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  <m:sup/>
                      <m:e>
                        <m:nary>
                          <m:naryPr>
                            <m:chr m:val="∑"/>
                            <m:limLoc m:val="undOvr"/>
                            <m:supHide m:val="1"/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hAnsi="Cambria Math"/>
                              </w:rPr>
                              <m:t>k</m:t>
                            </m:r>
                          </m:sub>
                          <m:sup/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i</m:t>
                                </m:r>
                              </m:sub>
                            </m:sSub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j</m:t>
                                </m:r>
                              </m:sub>
                            </m:sSub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sub>
                            </m:sSub>
                            <m:f>
                              <m:f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fPr>
                              <m:num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μ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i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2</m:t>
                                    </m:r>
                                  </m:sup>
                                </m:sSubSup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μ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j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2</m:t>
                                    </m:r>
                                  </m:sup>
                                </m:sSubSup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μ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2</m:t>
                                    </m:r>
                                  </m:sup>
                                </m:sSubSup>
                              </m:num>
                              <m:den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σ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ij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σ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ik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σ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jk</m:t>
                                    </m:r>
                                  </m:sub>
                                </m:sSub>
                              </m:den>
                            </m:f>
                            <m:f>
                              <m:f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fPr>
                              <m:num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n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μ,i</m:t>
                                    </m:r>
                                  </m:sub>
                                </m:sSub>
                              </m:num>
                              <m:den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m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i</m:t>
                                    </m:r>
                                  </m:sub>
                                </m:sSub>
                              </m:den>
                            </m:f>
                            <m:f>
                              <m:f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fPr>
                              <m:num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n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μ,j</m:t>
                                    </m:r>
                                  </m:sub>
                                </m:sSub>
                              </m:num>
                              <m:den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m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j</m:t>
                                    </m:r>
                                  </m:sub>
                                </m:sSub>
                              </m:den>
                            </m:f>
                            <m:f>
                              <m:f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fPr>
                              <m:num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n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μ,k</m:t>
                                    </m:r>
                                  </m:sub>
                                </m:sSub>
                              </m:num>
                              <m:den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m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sub>
                                </m:sSub>
                              </m:den>
                            </m:f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J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3,ijk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DD</m:t>
                                </m:r>
                              </m:sup>
                            </m:sSubSup>
                          </m:e>
                        </m:nary>
                      </m:e>
                    </m:nary>
                  </m:e>
                </m:nary>
              </m:oMath>
            </m:oMathPara>
          </w:p>
        </w:tc>
        <w:tc>
          <w:tcPr>
            <w:tcW w:w="7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B1EAFA8" w14:textId="58E1ED72" w:rsidR="00EF420C" w:rsidRDefault="00EF420C" w:rsidP="00950BD8">
            <w:pPr>
              <w:pStyle w:val="Caption"/>
            </w:pPr>
            <w:r>
              <w:t>(</w:t>
            </w:r>
            <w:r w:rsidR="004E4EB3">
              <w:t>S</w:t>
            </w:r>
            <w:r>
              <w:fldChar w:fldCharType="begin"/>
            </w:r>
            <w:r>
              <w:instrText xml:space="preserve"> SEQ Equation \* ARABIC \s 1 </w:instrText>
            </w:r>
            <w:r>
              <w:fldChar w:fldCharType="separate"/>
            </w:r>
            <w:r w:rsidR="007C599F">
              <w:rPr>
                <w:noProof/>
              </w:rPr>
              <w:t>40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7B2CED77" w14:textId="77777777" w:rsidR="00F97966" w:rsidRDefault="00F97966" w:rsidP="006E7B3A"/>
    <w:p w14:paraId="635785BC" w14:textId="3550E34E" w:rsidR="00EF420C" w:rsidRDefault="00EF420C" w:rsidP="006E7B3A">
      <w:pPr>
        <w:rPr>
          <w:rFonts w:eastAsiaTheme="minorEastAsia"/>
        </w:rPr>
      </w:pPr>
      <w:r>
        <w:t xml:space="preserve">where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μ,i</m:t>
            </m:r>
          </m:sub>
        </m:sSub>
      </m:oMath>
      <w:r>
        <w:rPr>
          <w:rFonts w:eastAsiaTheme="minorEastAsia"/>
        </w:rPr>
        <w:t xml:space="preserve"> is the number of dipolar segments in a molecule </w:t>
      </w:r>
      <m:oMath>
        <m:r>
          <w:rPr>
            <w:rFonts w:ascii="Cambria Math" w:eastAsiaTheme="minorEastAsia" w:hAnsi="Cambria Math"/>
          </w:rPr>
          <m:t>i</m:t>
        </m:r>
      </m:oMath>
      <w:r>
        <w:rPr>
          <w:rFonts w:eastAsiaTheme="minorEastAsia"/>
        </w:rPr>
        <w:t xml:space="preserve">. </w:t>
      </w:r>
      <m:oMath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J</m:t>
            </m:r>
          </m:e>
          <m:sub>
            <m:r>
              <w:rPr>
                <w:rFonts w:ascii="Cambria Math" w:hAnsi="Cambria Math"/>
              </w:rPr>
              <m:t>2,ij</m:t>
            </m:r>
          </m:sub>
          <m:sup>
            <m:r>
              <w:rPr>
                <w:rFonts w:ascii="Cambria Math" w:hAnsi="Cambria Math"/>
              </w:rPr>
              <m:t>DD</m:t>
            </m:r>
          </m:sup>
        </m:sSubSup>
      </m:oMath>
      <w:r>
        <w:rPr>
          <w:rFonts w:eastAsiaTheme="minorEastAsia"/>
        </w:rPr>
        <w:t xml:space="preserve"> and </w:t>
      </w:r>
      <m:oMath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J</m:t>
            </m:r>
          </m:e>
          <m:sub>
            <m:r>
              <w:rPr>
                <w:rFonts w:ascii="Cambria Math" w:hAnsi="Cambria Math"/>
              </w:rPr>
              <m:t>3,ijk</m:t>
            </m:r>
          </m:sub>
          <m:sup>
            <m:r>
              <w:rPr>
                <w:rFonts w:ascii="Cambria Math" w:hAnsi="Cambria Math"/>
              </w:rPr>
              <m:t>DD</m:t>
            </m:r>
          </m:sup>
        </m:sSubSup>
      </m:oMath>
      <w:r>
        <w:rPr>
          <w:rFonts w:eastAsiaTheme="minorEastAsia"/>
        </w:rPr>
        <w:t xml:space="preserve"> are power series of the reduced density, according to:</w:t>
      </w:r>
    </w:p>
    <w:p w14:paraId="7EC1A542" w14:textId="77777777" w:rsidR="0048768A" w:rsidRDefault="0048768A" w:rsidP="006E7B3A"/>
    <w:tbl>
      <w:tblPr>
        <w:tblStyle w:val="TableGrid"/>
        <w:tblpPr w:leftFromText="180" w:rightFromText="180" w:vertAnchor="text" w:horzAnchor="margin" w:tblpXSpec="center" w:tblpY="33"/>
        <w:tblW w:w="0" w:type="auto"/>
        <w:tblLook w:val="04A0" w:firstRow="1" w:lastRow="0" w:firstColumn="1" w:lastColumn="0" w:noHBand="0" w:noVBand="1"/>
      </w:tblPr>
      <w:tblGrid>
        <w:gridCol w:w="7780"/>
        <w:gridCol w:w="750"/>
      </w:tblGrid>
      <w:tr w:rsidR="00EF420C" w14:paraId="48438625" w14:textId="77777777" w:rsidTr="00EF42FE">
        <w:tc>
          <w:tcPr>
            <w:tcW w:w="7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FB26A78" w14:textId="77777777" w:rsidR="00EF420C" w:rsidRPr="00CE3E72" w:rsidRDefault="00622CDA" w:rsidP="00EF42FE">
            <w:pPr>
              <w:pStyle w:val="BodyTextequations"/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J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,ij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DD</m:t>
                    </m:r>
                  </m:sup>
                </m:sSubSup>
                <m:r>
                  <w:rPr>
                    <w:rFonts w:ascii="Cambria Math" w:hAnsi="Cambria Math"/>
                  </w:rPr>
                  <m:t>=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n=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4</m:t>
                    </m:r>
                  </m:sup>
                  <m:e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,ij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+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b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,ij</m:t>
                            </m:r>
                          </m:sub>
                        </m:sSub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ε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ij</m:t>
                                </m:r>
                              </m:sub>
                            </m:sSub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kT</m:t>
                            </m:r>
                          </m:den>
                        </m:f>
                      </m:e>
                    </m:d>
                  </m:e>
                </m:nary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η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n</m:t>
                    </m:r>
                  </m:sup>
                </m:sSup>
              </m:oMath>
            </m:oMathPara>
          </w:p>
        </w:tc>
        <w:tc>
          <w:tcPr>
            <w:tcW w:w="7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AAB4A05" w14:textId="36E3D5FA" w:rsidR="00EF420C" w:rsidRDefault="00EF420C" w:rsidP="00950BD8">
            <w:pPr>
              <w:pStyle w:val="Caption"/>
            </w:pPr>
            <w:r>
              <w:t>(</w:t>
            </w:r>
            <w:r w:rsidR="004E4EB3">
              <w:t>S</w:t>
            </w:r>
            <w:r>
              <w:fldChar w:fldCharType="begin"/>
            </w:r>
            <w:r>
              <w:instrText xml:space="preserve"> SEQ Equation \* ARABIC \s 1 </w:instrText>
            </w:r>
            <w:r>
              <w:fldChar w:fldCharType="separate"/>
            </w:r>
            <w:r w:rsidR="007C599F">
              <w:rPr>
                <w:noProof/>
              </w:rPr>
              <w:t>41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617E1B99" w14:textId="77777777" w:rsidR="00EF420C" w:rsidRDefault="00EF420C" w:rsidP="00EF420C">
      <w:pPr>
        <w:pStyle w:val="BodyText"/>
      </w:pPr>
    </w:p>
    <w:tbl>
      <w:tblPr>
        <w:tblStyle w:val="TableGrid"/>
        <w:tblpPr w:leftFromText="180" w:rightFromText="180" w:vertAnchor="text" w:horzAnchor="margin" w:tblpXSpec="center" w:tblpY="33"/>
        <w:tblW w:w="0" w:type="auto"/>
        <w:tblLook w:val="04A0" w:firstRow="1" w:lastRow="0" w:firstColumn="1" w:lastColumn="0" w:noHBand="0" w:noVBand="1"/>
      </w:tblPr>
      <w:tblGrid>
        <w:gridCol w:w="7780"/>
        <w:gridCol w:w="750"/>
      </w:tblGrid>
      <w:tr w:rsidR="00EF420C" w14:paraId="6F22A283" w14:textId="77777777" w:rsidTr="00EF42FE">
        <w:tc>
          <w:tcPr>
            <w:tcW w:w="7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DF59479" w14:textId="77777777" w:rsidR="00EF420C" w:rsidRPr="00CE3E72" w:rsidRDefault="00622CDA" w:rsidP="00EF42FE">
            <w:pPr>
              <w:pStyle w:val="BodyTextequations"/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J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3,ijk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DD</m:t>
                    </m:r>
                  </m:sup>
                </m:sSubSup>
                <m:r>
                  <w:rPr>
                    <w:rFonts w:ascii="Cambria Math" w:hAnsi="Cambria Math"/>
                  </w:rPr>
                  <m:t>=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/>
                        <w:i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n=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4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,ijk</m:t>
                        </m:r>
                      </m:sub>
                    </m:sSub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η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p>
                    </m:sSup>
                  </m:e>
                </m:nary>
              </m:oMath>
            </m:oMathPara>
          </w:p>
        </w:tc>
        <w:tc>
          <w:tcPr>
            <w:tcW w:w="7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14DC246" w14:textId="2CAADC45" w:rsidR="00EF420C" w:rsidRDefault="00EF420C" w:rsidP="00950BD8">
            <w:pPr>
              <w:pStyle w:val="Caption"/>
            </w:pPr>
            <w:r>
              <w:t>(</w:t>
            </w:r>
            <w:r w:rsidR="004E4EB3">
              <w:t>S</w:t>
            </w:r>
            <w:r>
              <w:fldChar w:fldCharType="begin"/>
            </w:r>
            <w:r>
              <w:instrText xml:space="preserve"> SEQ Equation \* ARABIC \s 1 </w:instrText>
            </w:r>
            <w:r>
              <w:fldChar w:fldCharType="separate"/>
            </w:r>
            <w:r w:rsidR="007C599F">
              <w:rPr>
                <w:noProof/>
              </w:rPr>
              <w:t>42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1EC16671" w14:textId="77777777" w:rsidR="00EF420C" w:rsidRDefault="00EF420C" w:rsidP="006E7B3A"/>
    <w:p w14:paraId="7C83B16C" w14:textId="65EDDDF2" w:rsidR="00EF420C" w:rsidRDefault="00EF420C" w:rsidP="006E7B3A">
      <w:r>
        <w:t xml:space="preserve">The coefficients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n,ij</m:t>
            </m:r>
          </m:sub>
        </m:sSub>
      </m:oMath>
      <w:r>
        <w:rPr>
          <w:rFonts w:eastAsiaTheme="minorEastAsia"/>
        </w:rPr>
        <w:t>,</w:t>
      </w: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n,ij</m:t>
            </m:r>
          </m:sub>
        </m:sSub>
      </m:oMath>
      <w:r>
        <w:t xml:space="preserve"> and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n,ijk</m:t>
            </m:r>
          </m:sub>
        </m:sSub>
      </m:oMath>
      <w:r>
        <w:t xml:space="preserve"> depend on the chain length as:</w:t>
      </w:r>
    </w:p>
    <w:p w14:paraId="71686840" w14:textId="77777777" w:rsidR="0048768A" w:rsidRDefault="0048768A" w:rsidP="006E7B3A"/>
    <w:tbl>
      <w:tblPr>
        <w:tblStyle w:val="TableGrid"/>
        <w:tblpPr w:leftFromText="180" w:rightFromText="180" w:vertAnchor="text" w:horzAnchor="margin" w:tblpXSpec="center" w:tblpY="33"/>
        <w:tblW w:w="0" w:type="auto"/>
        <w:tblLook w:val="04A0" w:firstRow="1" w:lastRow="0" w:firstColumn="1" w:lastColumn="0" w:noHBand="0" w:noVBand="1"/>
      </w:tblPr>
      <w:tblGrid>
        <w:gridCol w:w="7780"/>
        <w:gridCol w:w="750"/>
      </w:tblGrid>
      <w:tr w:rsidR="00EF420C" w14:paraId="2187A86A" w14:textId="77777777" w:rsidTr="00EF42FE">
        <w:tc>
          <w:tcPr>
            <w:tcW w:w="7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33A7B29" w14:textId="77777777" w:rsidR="00EF420C" w:rsidRPr="00CE3E72" w:rsidRDefault="00622CDA" w:rsidP="00EF42FE">
            <w:pPr>
              <w:pStyle w:val="BodyTextequations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,ij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n</m:t>
                    </m:r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j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-1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j</m:t>
                        </m:r>
                      </m:sub>
                    </m:sSub>
                  </m:den>
                </m:f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n</m:t>
                    </m:r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j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-1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j</m:t>
                        </m:r>
                      </m:sub>
                    </m:sSub>
                  </m:den>
                </m:f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j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-2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j</m:t>
                        </m:r>
                      </m:sub>
                    </m:sSub>
                  </m:den>
                </m:f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n</m:t>
                    </m:r>
                  </m:sub>
                </m:sSub>
              </m:oMath>
            </m:oMathPara>
          </w:p>
        </w:tc>
        <w:tc>
          <w:tcPr>
            <w:tcW w:w="7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593C8B5" w14:textId="11E88745" w:rsidR="00EF420C" w:rsidRDefault="00EF420C" w:rsidP="00950BD8">
            <w:pPr>
              <w:pStyle w:val="Caption"/>
            </w:pPr>
            <w:bookmarkStart w:id="20" w:name="_Ref405158923"/>
            <w:r>
              <w:t>(</w:t>
            </w:r>
            <w:r w:rsidR="004E4EB3">
              <w:t>S</w:t>
            </w:r>
            <w:r>
              <w:fldChar w:fldCharType="begin"/>
            </w:r>
            <w:r>
              <w:instrText xml:space="preserve"> SEQ Equation \* ARABIC \s 1 </w:instrText>
            </w:r>
            <w:r>
              <w:fldChar w:fldCharType="separate"/>
            </w:r>
            <w:r w:rsidR="007C599F">
              <w:rPr>
                <w:noProof/>
              </w:rPr>
              <w:t>43</w:t>
            </w:r>
            <w:r>
              <w:rPr>
                <w:noProof/>
              </w:rPr>
              <w:fldChar w:fldCharType="end"/>
            </w:r>
            <w:r>
              <w:t>)</w:t>
            </w:r>
            <w:bookmarkEnd w:id="20"/>
          </w:p>
        </w:tc>
      </w:tr>
    </w:tbl>
    <w:p w14:paraId="6C54AA1F" w14:textId="77777777" w:rsidR="00EF420C" w:rsidRDefault="00EF420C" w:rsidP="006E7B3A"/>
    <w:tbl>
      <w:tblPr>
        <w:tblStyle w:val="TableGrid"/>
        <w:tblpPr w:leftFromText="180" w:rightFromText="180" w:vertAnchor="text" w:horzAnchor="margin" w:tblpXSpec="center" w:tblpY="33"/>
        <w:tblW w:w="0" w:type="auto"/>
        <w:tblLook w:val="04A0" w:firstRow="1" w:lastRow="0" w:firstColumn="1" w:lastColumn="0" w:noHBand="0" w:noVBand="1"/>
      </w:tblPr>
      <w:tblGrid>
        <w:gridCol w:w="7780"/>
        <w:gridCol w:w="750"/>
      </w:tblGrid>
      <w:tr w:rsidR="00EF420C" w14:paraId="2C3FF25F" w14:textId="77777777" w:rsidTr="00EF42FE">
        <w:tc>
          <w:tcPr>
            <w:tcW w:w="7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70F4946" w14:textId="77777777" w:rsidR="00EF420C" w:rsidRPr="00CE3E72" w:rsidRDefault="00622CDA" w:rsidP="00EF42FE">
            <w:pPr>
              <w:pStyle w:val="BodyTextequations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,ij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n</m:t>
                    </m:r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j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-1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j</m:t>
                        </m:r>
                      </m:sub>
                    </m:sSub>
                  </m:den>
                </m:f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n</m:t>
                    </m:r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j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-1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j</m:t>
                        </m:r>
                      </m:sub>
                    </m:sSub>
                  </m:den>
                </m:f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j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-2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j</m:t>
                        </m:r>
                      </m:sub>
                    </m:sSub>
                  </m:den>
                </m:f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n</m:t>
                    </m:r>
                  </m:sub>
                </m:sSub>
              </m:oMath>
            </m:oMathPara>
          </w:p>
        </w:tc>
        <w:tc>
          <w:tcPr>
            <w:tcW w:w="7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07AA605" w14:textId="0A8AEE49" w:rsidR="00EF420C" w:rsidRDefault="00EF420C" w:rsidP="00950BD8">
            <w:pPr>
              <w:pStyle w:val="Caption"/>
            </w:pPr>
            <w:r>
              <w:t>(</w:t>
            </w:r>
            <w:r w:rsidR="004E4EB3">
              <w:t>S</w:t>
            </w:r>
            <w:r>
              <w:fldChar w:fldCharType="begin"/>
            </w:r>
            <w:r>
              <w:instrText xml:space="preserve"> SEQ Equation \* ARABIC \s 1 </w:instrText>
            </w:r>
            <w:r>
              <w:fldChar w:fldCharType="separate"/>
            </w:r>
            <w:r w:rsidR="007C599F">
              <w:rPr>
                <w:noProof/>
              </w:rPr>
              <w:t>44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2C41F75C" w14:textId="77777777" w:rsidR="00EF420C" w:rsidRDefault="00EF420C" w:rsidP="006E7B3A"/>
    <w:tbl>
      <w:tblPr>
        <w:tblStyle w:val="TableGrid"/>
        <w:tblpPr w:leftFromText="180" w:rightFromText="180" w:vertAnchor="text" w:horzAnchor="margin" w:tblpXSpec="center" w:tblpY="33"/>
        <w:tblW w:w="0" w:type="auto"/>
        <w:tblLook w:val="04A0" w:firstRow="1" w:lastRow="0" w:firstColumn="1" w:lastColumn="0" w:noHBand="0" w:noVBand="1"/>
      </w:tblPr>
      <w:tblGrid>
        <w:gridCol w:w="7780"/>
        <w:gridCol w:w="750"/>
      </w:tblGrid>
      <w:tr w:rsidR="00EF420C" w14:paraId="3A25F51A" w14:textId="77777777" w:rsidTr="00EF42FE">
        <w:tc>
          <w:tcPr>
            <w:tcW w:w="7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9BB5DE2" w14:textId="77777777" w:rsidR="00EF420C" w:rsidRPr="00CE3E72" w:rsidRDefault="00622CDA" w:rsidP="00EF42FE">
            <w:pPr>
              <w:pStyle w:val="BodyTextequations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,ijk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n</m:t>
                    </m:r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jk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-1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jk</m:t>
                        </m:r>
                      </m:sub>
                    </m:sSub>
                  </m:den>
                </m:f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n</m:t>
                    </m:r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jk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-1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jk</m:t>
                        </m:r>
                      </m:sub>
                    </m:sSub>
                  </m:den>
                </m:f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jk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-2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jk</m:t>
                        </m:r>
                      </m:sub>
                    </m:sSub>
                  </m:den>
                </m:f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n</m:t>
                    </m:r>
                  </m:sub>
                </m:sSub>
              </m:oMath>
            </m:oMathPara>
          </w:p>
        </w:tc>
        <w:tc>
          <w:tcPr>
            <w:tcW w:w="7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40DA2A9" w14:textId="7A951944" w:rsidR="00EF420C" w:rsidRDefault="00EF420C" w:rsidP="00950BD8">
            <w:pPr>
              <w:pStyle w:val="Caption"/>
            </w:pPr>
            <w:bookmarkStart w:id="21" w:name="_Ref405159024"/>
            <w:r>
              <w:t>(</w:t>
            </w:r>
            <w:r w:rsidR="004E4EB3">
              <w:t>S</w:t>
            </w:r>
            <w:r>
              <w:fldChar w:fldCharType="begin"/>
            </w:r>
            <w:r>
              <w:instrText xml:space="preserve"> SEQ Equation \* ARABIC \s 1 </w:instrText>
            </w:r>
            <w:r>
              <w:fldChar w:fldCharType="separate"/>
            </w:r>
            <w:r w:rsidR="007C599F">
              <w:rPr>
                <w:noProof/>
              </w:rPr>
              <w:t>45</w:t>
            </w:r>
            <w:r>
              <w:rPr>
                <w:noProof/>
              </w:rPr>
              <w:fldChar w:fldCharType="end"/>
            </w:r>
            <w:r>
              <w:t>)</w:t>
            </w:r>
            <w:bookmarkEnd w:id="21"/>
          </w:p>
        </w:tc>
      </w:tr>
    </w:tbl>
    <w:p w14:paraId="5D38B9C4" w14:textId="77777777" w:rsidR="00EF420C" w:rsidRDefault="00EF420C" w:rsidP="006E7B3A"/>
    <w:p w14:paraId="643B6D71" w14:textId="4ACEAB6F" w:rsidR="00EF420C" w:rsidRDefault="00A461C7" w:rsidP="006E7B3A">
      <w:r>
        <w:t>w</w:t>
      </w:r>
      <w:r w:rsidR="00EF420C">
        <w:t>ith</w:t>
      </w:r>
    </w:p>
    <w:p w14:paraId="0128FD60" w14:textId="77777777" w:rsidR="0048768A" w:rsidRDefault="0048768A" w:rsidP="006E7B3A"/>
    <w:tbl>
      <w:tblPr>
        <w:tblStyle w:val="TableGrid"/>
        <w:tblpPr w:leftFromText="180" w:rightFromText="180" w:vertAnchor="text" w:horzAnchor="margin" w:tblpXSpec="center" w:tblpY="33"/>
        <w:tblW w:w="0" w:type="auto"/>
        <w:tblLook w:val="04A0" w:firstRow="1" w:lastRow="0" w:firstColumn="1" w:lastColumn="0" w:noHBand="0" w:noVBand="1"/>
      </w:tblPr>
      <w:tblGrid>
        <w:gridCol w:w="7780"/>
        <w:gridCol w:w="750"/>
      </w:tblGrid>
      <w:tr w:rsidR="00EF420C" w14:paraId="55FD7831" w14:textId="77777777" w:rsidTr="00EF42FE">
        <w:tc>
          <w:tcPr>
            <w:tcW w:w="7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6E26EB4" w14:textId="77777777" w:rsidR="00EF420C" w:rsidRPr="00CE3E72" w:rsidRDefault="00622CDA" w:rsidP="00EF42FE">
            <w:pPr>
              <w:pStyle w:val="BodyTextequations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j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(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)</m:t>
                    </m:r>
                  </m:e>
                  <m:sup>
                    <m:f>
                      <m:fPr>
                        <m:type m:val="lin"/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den>
                    </m:f>
                  </m:sup>
                </m:sSup>
              </m:oMath>
            </m:oMathPara>
          </w:p>
        </w:tc>
        <w:tc>
          <w:tcPr>
            <w:tcW w:w="7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7BDC363" w14:textId="56394CAE" w:rsidR="00EF420C" w:rsidRDefault="00EF420C" w:rsidP="00950BD8">
            <w:pPr>
              <w:pStyle w:val="Caption"/>
            </w:pPr>
            <w:bookmarkStart w:id="22" w:name="_Ref405158955"/>
            <w:r>
              <w:t>(</w:t>
            </w:r>
            <w:r w:rsidR="004E4EB3">
              <w:t>S</w:t>
            </w:r>
            <w:r>
              <w:fldChar w:fldCharType="begin"/>
            </w:r>
            <w:r>
              <w:instrText xml:space="preserve"> SEQ Equation \* ARABIC \s 1 </w:instrText>
            </w:r>
            <w:r>
              <w:fldChar w:fldCharType="separate"/>
            </w:r>
            <w:r w:rsidR="007C599F">
              <w:rPr>
                <w:noProof/>
              </w:rPr>
              <w:t>46</w:t>
            </w:r>
            <w:r>
              <w:rPr>
                <w:noProof/>
              </w:rPr>
              <w:fldChar w:fldCharType="end"/>
            </w:r>
            <w:r>
              <w:t>)</w:t>
            </w:r>
            <w:bookmarkEnd w:id="22"/>
          </w:p>
        </w:tc>
      </w:tr>
    </w:tbl>
    <w:p w14:paraId="77F8D7B9" w14:textId="77777777" w:rsidR="00EF420C" w:rsidRDefault="00EF420C" w:rsidP="00EF420C">
      <w:pPr>
        <w:pStyle w:val="BodyText"/>
      </w:pPr>
    </w:p>
    <w:tbl>
      <w:tblPr>
        <w:tblStyle w:val="TableGrid"/>
        <w:tblpPr w:leftFromText="180" w:rightFromText="180" w:vertAnchor="text" w:horzAnchor="margin" w:tblpXSpec="center" w:tblpY="33"/>
        <w:tblW w:w="0" w:type="auto"/>
        <w:tblLook w:val="04A0" w:firstRow="1" w:lastRow="0" w:firstColumn="1" w:lastColumn="0" w:noHBand="0" w:noVBand="1"/>
      </w:tblPr>
      <w:tblGrid>
        <w:gridCol w:w="7780"/>
        <w:gridCol w:w="750"/>
      </w:tblGrid>
      <w:tr w:rsidR="00EF420C" w14:paraId="59CDF1AA" w14:textId="77777777" w:rsidTr="00EF42FE">
        <w:tc>
          <w:tcPr>
            <w:tcW w:w="7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078D1F0" w14:textId="77777777" w:rsidR="00EF420C" w:rsidRPr="00CE3E72" w:rsidRDefault="00622CDA" w:rsidP="00EF42FE">
            <w:pPr>
              <w:pStyle w:val="BodyTextequations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jk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(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)</m:t>
                    </m:r>
                  </m:e>
                  <m:sup>
                    <m:f>
                      <m:fPr>
                        <m:type m:val="lin"/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3</m:t>
                        </m:r>
                      </m:den>
                    </m:f>
                  </m:sup>
                </m:sSup>
              </m:oMath>
            </m:oMathPara>
          </w:p>
        </w:tc>
        <w:tc>
          <w:tcPr>
            <w:tcW w:w="7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61AB63C" w14:textId="537A1A25" w:rsidR="00EF420C" w:rsidRDefault="00EF420C" w:rsidP="00950BD8">
            <w:pPr>
              <w:pStyle w:val="Caption"/>
            </w:pPr>
            <w:bookmarkStart w:id="23" w:name="_Ref405158965"/>
            <w:r>
              <w:t>(</w:t>
            </w:r>
            <w:r w:rsidR="004E4EB3">
              <w:t>S</w:t>
            </w:r>
            <w:r>
              <w:fldChar w:fldCharType="begin"/>
            </w:r>
            <w:r>
              <w:instrText xml:space="preserve"> SEQ Equation \* ARABIC \s 1 </w:instrText>
            </w:r>
            <w:r>
              <w:fldChar w:fldCharType="separate"/>
            </w:r>
            <w:r w:rsidR="007C599F">
              <w:rPr>
                <w:noProof/>
              </w:rPr>
              <w:t>47</w:t>
            </w:r>
            <w:r>
              <w:rPr>
                <w:noProof/>
              </w:rPr>
              <w:fldChar w:fldCharType="end"/>
            </w:r>
            <w:r>
              <w:t>)</w:t>
            </w:r>
            <w:bookmarkEnd w:id="23"/>
          </w:p>
        </w:tc>
      </w:tr>
    </w:tbl>
    <w:p w14:paraId="4CBCE6BE" w14:textId="77777777" w:rsidR="00EF420C" w:rsidRDefault="00EF420C" w:rsidP="006E7B3A"/>
    <w:p w14:paraId="05ECD4A7" w14:textId="03A426ED" w:rsidR="00EF420C" w:rsidRDefault="0048768A" w:rsidP="006E7B3A">
      <w:r>
        <w:t>The values for t</w:t>
      </w:r>
      <w:r w:rsidR="00EF420C">
        <w:t xml:space="preserve">he constants </w:t>
      </w:r>
      <w:r w:rsidRPr="00A461C7">
        <w:t>in</w:t>
      </w:r>
      <w:r w:rsidR="00EF420C" w:rsidRPr="00A461C7">
        <w:t xml:space="preserve"> Eqs</w:t>
      </w:r>
      <w:r w:rsidRPr="00A461C7">
        <w:t>.</w:t>
      </w:r>
      <w:r w:rsidR="00EF420C" w:rsidRPr="00A461C7">
        <w:t xml:space="preserve"> </w:t>
      </w:r>
      <w:r w:rsidR="00EF420C" w:rsidRPr="00A461C7">
        <w:fldChar w:fldCharType="begin"/>
      </w:r>
      <w:r w:rsidR="00EF420C" w:rsidRPr="00A461C7">
        <w:instrText xml:space="preserve"> REF _Ref405158923 \h  \* MERGEFORMAT </w:instrText>
      </w:r>
      <w:r w:rsidR="00EF420C" w:rsidRPr="00A461C7">
        <w:fldChar w:fldCharType="separate"/>
      </w:r>
      <w:r w:rsidR="007C599F">
        <w:t>(S43)</w:t>
      </w:r>
      <w:r w:rsidR="00EF420C" w:rsidRPr="00A461C7">
        <w:fldChar w:fldCharType="end"/>
      </w:r>
      <w:r w:rsidR="00EF420C" w:rsidRPr="00A461C7">
        <w:t xml:space="preserve"> – </w:t>
      </w:r>
      <w:r w:rsidR="00EF420C" w:rsidRPr="00A461C7">
        <w:fldChar w:fldCharType="begin"/>
      </w:r>
      <w:r w:rsidR="00EF420C" w:rsidRPr="00A461C7">
        <w:instrText xml:space="preserve"> REF _Ref405159024 \h  \* MERGEFORMAT </w:instrText>
      </w:r>
      <w:r w:rsidR="00EF420C" w:rsidRPr="00A461C7">
        <w:fldChar w:fldCharType="separate"/>
      </w:r>
      <w:r w:rsidR="007C599F">
        <w:t>(S45)</w:t>
      </w:r>
      <w:r w:rsidR="00EF420C" w:rsidRPr="00A461C7">
        <w:fldChar w:fldCharType="end"/>
      </w:r>
      <w:r w:rsidR="00EF420C" w:rsidRPr="00A461C7">
        <w:t xml:space="preserve"> are</w:t>
      </w:r>
      <w:r w:rsidR="00EF420C">
        <w:t xml:space="preserve"> reported in the original </w:t>
      </w:r>
      <w:r w:rsidR="00EF420C" w:rsidRPr="0048768A">
        <w:t xml:space="preserve">publication </w:t>
      </w:r>
      <w:r w:rsidR="00EF420C" w:rsidRPr="0048768A">
        <w:fldChar w:fldCharType="begin"/>
      </w:r>
      <w:r w:rsidR="00861271">
        <w:instrText xml:space="preserve"> ADDIN EN.CITE &lt;EndNote&gt;&lt;Cite&gt;&lt;Author&gt;Gross&lt;/Author&gt;&lt;Year&gt;2006&lt;/Year&gt;&lt;RecNum&gt;258&lt;/RecNum&gt;&lt;DisplayText&gt;(Gross and Vrabec 2006)&lt;/DisplayText&gt;&lt;record&gt;&lt;rec-number&gt;258&lt;/rec-number&gt;&lt;foreign-keys&gt;&lt;key app="EN" db-id="zwazfzfrzwx9x4e5dtsxd0z15902tx9wsfrv" timestamp="1303752046" guid="7640e027-6085-4976-bad4-2c4bf7cf384f"&gt;258&lt;/key&gt;&lt;/foreign-keys&gt;&lt;ref-type name="Journal Article"&gt;17&lt;/ref-type&gt;&lt;contributors&gt;&lt;authors&gt;&lt;author&gt;Gross, J.&lt;/author&gt;&lt;author&gt;Vrabec, J.&lt;/author&gt;&lt;/authors&gt;&lt;/contributors&gt;&lt;titles&gt;&lt;title&gt;An equation-of-state contribution for polar components: dipolar molecules&lt;/title&gt;&lt;secondary-title&gt;AIChE Journal&lt;/secondary-title&gt;&lt;/titles&gt;&lt;periodical&gt;&lt;full-title&gt;AIChE Journal&lt;/full-title&gt;&lt;abbr-1&gt;AlChE J.&lt;/abbr-1&gt;&lt;abbr-2&gt;AlChE J&lt;/abbr-2&gt;&lt;/periodical&gt;&lt;pages&gt;1194-1204&lt;/pages&gt;&lt;volume&gt;52&lt;/volume&gt;&lt;number&gt;3&lt;/number&gt;&lt;dates&gt;&lt;year&gt;2006&lt;/year&gt;&lt;/dates&gt;&lt;isbn&gt;0001-1541&lt;/isbn&gt;&lt;accession-num&gt;WOS:000235512600027&lt;/accession-num&gt;&lt;urls&gt;&lt;related-urls&gt;&lt;url&gt;&amp;lt;Go to ISI&amp;gt;://WOS:000235512600027&lt;/url&gt;&lt;/related-urls&gt;&lt;/urls&gt;&lt;electronic-resource-num&gt;10.1002/aic.10683&lt;/electronic-resource-num&gt;&lt;/record&gt;&lt;/Cite&gt;&lt;/EndNote&gt;</w:instrText>
      </w:r>
      <w:r w:rsidR="00EF420C" w:rsidRPr="0048768A">
        <w:fldChar w:fldCharType="separate"/>
      </w:r>
      <w:r w:rsidR="00861271">
        <w:rPr>
          <w:noProof/>
        </w:rPr>
        <w:t>(</w:t>
      </w:r>
      <w:hyperlink w:anchor="_ENREF_8" w:tooltip="Gross, 2006 #258" w:history="1">
        <w:r w:rsidR="00A068BD">
          <w:rPr>
            <w:noProof/>
          </w:rPr>
          <w:t>Gross and Vrabec 2006</w:t>
        </w:r>
      </w:hyperlink>
      <w:r w:rsidR="00861271">
        <w:rPr>
          <w:noProof/>
        </w:rPr>
        <w:t>)</w:t>
      </w:r>
      <w:r w:rsidR="00EF420C" w:rsidRPr="0048768A">
        <w:fldChar w:fldCharType="end"/>
      </w:r>
      <w:r w:rsidR="00EF420C" w:rsidRPr="0048768A">
        <w:t>.</w:t>
      </w:r>
    </w:p>
    <w:p w14:paraId="7486F4B3" w14:textId="78667D25" w:rsidR="00F97966" w:rsidRDefault="00F97966" w:rsidP="006E7B3A"/>
    <w:p w14:paraId="59AB931C" w14:textId="77777777" w:rsidR="00263244" w:rsidRDefault="00263244" w:rsidP="006E7B3A">
      <w:pPr>
        <w:rPr>
          <w:lang w:eastAsia="es-ES"/>
        </w:rPr>
      </w:pPr>
    </w:p>
    <w:p w14:paraId="698F7942" w14:textId="77777777" w:rsidR="004E4EB3" w:rsidRDefault="004E4EB3" w:rsidP="006E7B3A">
      <w:pPr>
        <w:rPr>
          <w:lang w:eastAsia="es-ES"/>
        </w:rPr>
        <w:sectPr w:rsidR="004E4EB3" w:rsidSect="00702DE0">
          <w:pgSz w:w="12240" w:h="15840"/>
          <w:pgMar w:top="1440" w:right="1440" w:bottom="1440" w:left="1440" w:header="720" w:footer="720" w:gutter="0"/>
          <w:cols w:space="720"/>
          <w:noEndnote/>
          <w:docGrid w:linePitch="326"/>
        </w:sectPr>
      </w:pPr>
    </w:p>
    <w:p w14:paraId="6D03CDB5" w14:textId="25BEA834" w:rsidR="00263244" w:rsidRDefault="00206B9F" w:rsidP="00206B9F">
      <w:pPr>
        <w:pStyle w:val="Heading1"/>
        <w:rPr>
          <w:lang w:eastAsia="es-ES"/>
        </w:rPr>
      </w:pPr>
      <w:bookmarkStart w:id="24" w:name="_Toc35958346"/>
      <w:r>
        <w:rPr>
          <w:lang w:eastAsia="es-ES"/>
        </w:rPr>
        <w:lastRenderedPageBreak/>
        <w:t>Experimental data</w:t>
      </w:r>
      <w:bookmarkEnd w:id="24"/>
    </w:p>
    <w:p w14:paraId="41379EB9" w14:textId="77777777" w:rsidR="00206B9F" w:rsidRDefault="00206B9F" w:rsidP="006E7B3A">
      <w:pPr>
        <w:rPr>
          <w:lang w:eastAsia="es-ES"/>
        </w:rPr>
      </w:pPr>
    </w:p>
    <w:p w14:paraId="4E9E44B5" w14:textId="68B3FE4C" w:rsidR="004E4EB3" w:rsidRPr="007646ED" w:rsidRDefault="004E4EB3" w:rsidP="004E4EB3">
      <w:pPr>
        <w:pStyle w:val="Caption"/>
        <w:keepNext/>
        <w:rPr>
          <w:lang w:val="en-GB"/>
        </w:rPr>
      </w:pPr>
      <w:r w:rsidRPr="007646ED">
        <w:rPr>
          <w:lang w:val="en-GB"/>
        </w:rPr>
        <w:t>Table</w:t>
      </w:r>
      <w:r w:rsidR="007646ED" w:rsidRPr="007646ED">
        <w:rPr>
          <w:lang w:val="en-GB"/>
        </w:rPr>
        <w:t xml:space="preserve"> S</w:t>
      </w:r>
      <w:r>
        <w:fldChar w:fldCharType="begin"/>
      </w:r>
      <w:r w:rsidRPr="007646ED">
        <w:rPr>
          <w:lang w:val="en-GB"/>
        </w:rPr>
        <w:instrText xml:space="preserve"> SEQ Table \* ARABIC </w:instrText>
      </w:r>
      <w:r>
        <w:fldChar w:fldCharType="separate"/>
      </w:r>
      <w:r w:rsidR="008E61B8">
        <w:rPr>
          <w:noProof/>
          <w:lang w:val="en-GB"/>
        </w:rPr>
        <w:t>1</w:t>
      </w:r>
      <w:r>
        <w:fldChar w:fldCharType="end"/>
      </w:r>
      <w:r w:rsidRPr="007646ED">
        <w:rPr>
          <w:lang w:val="en-GB"/>
        </w:rPr>
        <w:t>.</w:t>
      </w:r>
      <w:r w:rsidR="007646ED" w:rsidRPr="007646ED">
        <w:rPr>
          <w:lang w:val="en-GB"/>
        </w:rPr>
        <w:t xml:space="preserve"> Sources of e</w:t>
      </w:r>
      <w:r w:rsidR="007646ED">
        <w:rPr>
          <w:lang w:val="en-GB"/>
        </w:rPr>
        <w:t>xperimental data used in the fitting procedure and evaluation.</w:t>
      </w:r>
    </w:p>
    <w:tbl>
      <w:tblPr>
        <w:tblW w:w="9923" w:type="dxa"/>
        <w:tblInd w:w="-709" w:type="dxa"/>
        <w:tblLook w:val="04A0" w:firstRow="1" w:lastRow="0" w:firstColumn="1" w:lastColumn="0" w:noHBand="0" w:noVBand="1"/>
      </w:tblPr>
      <w:tblGrid>
        <w:gridCol w:w="1276"/>
        <w:gridCol w:w="3828"/>
        <w:gridCol w:w="283"/>
        <w:gridCol w:w="876"/>
        <w:gridCol w:w="3660"/>
      </w:tblGrid>
      <w:tr w:rsidR="004E4EB3" w:rsidRPr="006A679C" w14:paraId="69012B7F" w14:textId="77777777" w:rsidTr="00861271">
        <w:trPr>
          <w:trHeight w:val="241"/>
        </w:trPr>
        <w:tc>
          <w:tcPr>
            <w:tcW w:w="5104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C3C2224" w14:textId="77777777" w:rsidR="004E4EB3" w:rsidRPr="006A679C" w:rsidRDefault="004E4EB3" w:rsidP="004E4EB3">
            <w:pPr>
              <w:rPr>
                <w:color w:val="000000"/>
              </w:rPr>
            </w:pPr>
            <w:r w:rsidRPr="006A679C">
              <w:rPr>
                <w:color w:val="000000"/>
              </w:rPr>
              <w:t>formic acid</w:t>
            </w:r>
          </w:p>
        </w:tc>
        <w:tc>
          <w:tcPr>
            <w:tcW w:w="28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9F69DA3" w14:textId="77777777" w:rsidR="004E4EB3" w:rsidRPr="006A679C" w:rsidRDefault="004E4EB3" w:rsidP="004E4EB3">
            <w:pPr>
              <w:jc w:val="center"/>
              <w:rPr>
                <w:color w:val="000000"/>
              </w:rPr>
            </w:pPr>
            <w:r w:rsidRPr="006A679C">
              <w:rPr>
                <w:color w:val="000000"/>
              </w:rPr>
              <w:t> </w:t>
            </w:r>
          </w:p>
        </w:tc>
        <w:tc>
          <w:tcPr>
            <w:tcW w:w="4536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50A58E5" w14:textId="77777777" w:rsidR="004E4EB3" w:rsidRPr="006A679C" w:rsidRDefault="004E4EB3" w:rsidP="004E4EB3">
            <w:pPr>
              <w:rPr>
                <w:color w:val="000000"/>
              </w:rPr>
            </w:pPr>
            <w:r w:rsidRPr="006A679C">
              <w:rPr>
                <w:color w:val="000000"/>
              </w:rPr>
              <w:t>propanoic acid</w:t>
            </w:r>
          </w:p>
        </w:tc>
      </w:tr>
      <w:tr w:rsidR="004E4EB3" w:rsidRPr="006A679C" w14:paraId="475525A1" w14:textId="77777777" w:rsidTr="00861271">
        <w:trPr>
          <w:trHeight w:val="241"/>
        </w:trPr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CEE8CF6" w14:textId="77777777" w:rsidR="004E4EB3" w:rsidRPr="006A679C" w:rsidRDefault="004E4EB3" w:rsidP="004E4EB3">
            <w:pPr>
              <w:jc w:val="center"/>
              <w:rPr>
                <w:color w:val="000000"/>
              </w:rPr>
            </w:pPr>
            <w:r w:rsidRPr="006A679C">
              <w:rPr>
                <w:i/>
                <w:iCs/>
                <w:color w:val="000000"/>
              </w:rPr>
              <w:t>T</w:t>
            </w:r>
            <w:r w:rsidRPr="006A679C">
              <w:rPr>
                <w:color w:val="000000"/>
              </w:rPr>
              <w:t xml:space="preserve"> / K</w:t>
            </w:r>
          </w:p>
        </w:tc>
        <w:tc>
          <w:tcPr>
            <w:tcW w:w="382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6A2B3CE" w14:textId="77777777" w:rsidR="004E4EB3" w:rsidRPr="006A679C" w:rsidRDefault="004E4EB3" w:rsidP="004E4EB3">
            <w:pPr>
              <w:jc w:val="center"/>
              <w:rPr>
                <w:color w:val="000000"/>
              </w:rPr>
            </w:pPr>
            <w:r w:rsidRPr="006A679C">
              <w:rPr>
                <w:color w:val="000000"/>
              </w:rPr>
              <w:t>Reference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AD891D1" w14:textId="77777777" w:rsidR="004E4EB3" w:rsidRPr="006A679C" w:rsidRDefault="004E4EB3" w:rsidP="004E4EB3">
            <w:pPr>
              <w:jc w:val="center"/>
              <w:rPr>
                <w:color w:val="000000"/>
              </w:rPr>
            </w:pPr>
            <w:r w:rsidRPr="006A679C">
              <w:rPr>
                <w:color w:val="000000"/>
              </w:rPr>
              <w:t> </w:t>
            </w:r>
          </w:p>
        </w:tc>
        <w:tc>
          <w:tcPr>
            <w:tcW w:w="8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15EF0AA" w14:textId="77777777" w:rsidR="004E4EB3" w:rsidRPr="006A679C" w:rsidRDefault="004E4EB3" w:rsidP="004E4EB3">
            <w:pPr>
              <w:jc w:val="center"/>
              <w:rPr>
                <w:color w:val="000000"/>
              </w:rPr>
            </w:pPr>
            <w:r w:rsidRPr="006A679C">
              <w:rPr>
                <w:i/>
                <w:iCs/>
                <w:color w:val="000000"/>
              </w:rPr>
              <w:t>T</w:t>
            </w:r>
            <w:r w:rsidRPr="006A679C">
              <w:rPr>
                <w:color w:val="000000"/>
              </w:rPr>
              <w:t xml:space="preserve"> / K</w:t>
            </w:r>
          </w:p>
        </w:tc>
        <w:tc>
          <w:tcPr>
            <w:tcW w:w="36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2439FC6" w14:textId="77777777" w:rsidR="004E4EB3" w:rsidRPr="006A679C" w:rsidRDefault="004E4EB3" w:rsidP="004E4EB3">
            <w:pPr>
              <w:jc w:val="center"/>
              <w:rPr>
                <w:color w:val="000000"/>
              </w:rPr>
            </w:pPr>
            <w:r w:rsidRPr="006A679C">
              <w:rPr>
                <w:color w:val="000000"/>
              </w:rPr>
              <w:t>Reference</w:t>
            </w:r>
          </w:p>
        </w:tc>
      </w:tr>
      <w:tr w:rsidR="004E4EB3" w:rsidRPr="006A679C" w14:paraId="29E29516" w14:textId="77777777" w:rsidTr="00861271">
        <w:trPr>
          <w:trHeight w:val="241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8915BE5" w14:textId="77777777" w:rsidR="004E4EB3" w:rsidRPr="006A679C" w:rsidRDefault="004E4EB3" w:rsidP="004E4EB3">
            <w:pPr>
              <w:jc w:val="center"/>
              <w:rPr>
                <w:color w:val="000000"/>
              </w:rPr>
            </w:pPr>
            <w:r w:rsidRPr="006A679C">
              <w:rPr>
                <w:color w:val="000000"/>
              </w:rPr>
              <w:t>303.1</w:t>
            </w:r>
          </w:p>
        </w:tc>
        <w:tc>
          <w:tcPr>
            <w:tcW w:w="382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B7F21D4" w14:textId="18A7A7D9" w:rsidR="004E4EB3" w:rsidRPr="006A679C" w:rsidRDefault="00622CDA" w:rsidP="00361CCA">
            <w:pPr>
              <w:jc w:val="center"/>
              <w:rPr>
                <w:color w:val="000000"/>
              </w:rPr>
            </w:pPr>
            <w:hyperlink w:anchor="_ENREF_23" w:tooltip="Udovenko, 1960 #862" w:history="1">
              <w:r w:rsidR="00A068BD">
                <w:rPr>
                  <w:color w:val="000000"/>
                </w:rPr>
                <w:fldChar w:fldCharType="begin"/>
              </w:r>
              <w:r w:rsidR="00A068BD">
                <w:rPr>
                  <w:color w:val="000000"/>
                </w:rPr>
                <w:instrText xml:space="preserve"> ADDIN EN.CITE &lt;EndNote&gt;&lt;Cite AuthorYear="1"&gt;&lt;Author&gt;Udovenko&lt;/Author&gt;&lt;Year&gt;1960&lt;/Year&gt;&lt;RecNum&gt;862&lt;/RecNum&gt;&lt;DisplayText&gt;Udovenko and Aleksandrova (1960)&lt;/DisplayText&gt;&lt;record&gt;&lt;rec-number&gt;862&lt;/rec-number&gt;&lt;foreign-keys&gt;&lt;key app="EN" db-id="zwazfzfrzwx9x4e5dtsxd0z15902tx9wsfrv" timestamp="1537135115" guid="303e253a-23a9-4966-bd87-0569c3dd9018"&gt;862&lt;/key&gt;&lt;/foreign-keys&gt;&lt;ref-type name="Journal Article"&gt;17&lt;/ref-type&gt;&lt;contributors&gt;&lt;authors&gt;&lt;author&gt;Udovenko, V. V.&lt;/author&gt;&lt;author&gt;Aleksandrova, L. P.&lt;/author&gt;&lt;/authors&gt;&lt;/contributors&gt;&lt;titles&gt;&lt;title&gt;The vapor pressures of three-component systems: III&lt;/title&gt;&lt;secondary-title&gt;Zhurnal Fizicheskoi Khimii&lt;/secondary-title&gt;&lt;/titles&gt;&lt;periodical&gt;&lt;full-title&gt;Zhurnal Fizicheskoi Khimii&lt;/full-title&gt;&lt;abbr-1&gt;Zh. Fiz. Khim.&lt;/abbr-1&gt;&lt;abbr-2&gt;Zh Fiz Khim&lt;/abbr-2&gt;&lt;/periodical&gt;&lt;pages&gt;1366-1372&lt;/pages&gt;&lt;volume&gt;34&lt;/volume&gt;&lt;dates&gt;&lt;year&gt;1960&lt;/year&gt;&lt;/dates&gt;&lt;urls&gt;&lt;/urls&gt;&lt;/record&gt;&lt;/Cite&gt;&lt;/EndNote&gt;</w:instrText>
              </w:r>
              <w:r w:rsidR="00A068BD">
                <w:rPr>
                  <w:color w:val="000000"/>
                </w:rPr>
                <w:fldChar w:fldCharType="separate"/>
              </w:r>
              <w:r w:rsidR="00A068BD">
                <w:rPr>
                  <w:noProof/>
                  <w:color w:val="000000"/>
                </w:rPr>
                <w:t>Udovenko and Aleksandrova (1960)</w:t>
              </w:r>
              <w:r w:rsidR="00A068BD">
                <w:rPr>
                  <w:color w:val="000000"/>
                </w:rPr>
                <w:fldChar w:fldCharType="end"/>
              </w:r>
            </w:hyperlink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741A05B" w14:textId="77777777" w:rsidR="004E4EB3" w:rsidRPr="006A679C" w:rsidRDefault="004E4EB3" w:rsidP="004E4EB3">
            <w:pPr>
              <w:jc w:val="center"/>
              <w:rPr>
                <w:color w:val="000000"/>
              </w:rPr>
            </w:pPr>
            <w:r w:rsidRPr="006A679C">
              <w:rPr>
                <w:color w:val="000000"/>
              </w:rPr>
              <w:t> </w:t>
            </w:r>
          </w:p>
        </w:tc>
        <w:tc>
          <w:tcPr>
            <w:tcW w:w="8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BB16A8B" w14:textId="77777777" w:rsidR="004E4EB3" w:rsidRPr="006A679C" w:rsidRDefault="004E4EB3" w:rsidP="004E4EB3">
            <w:pPr>
              <w:jc w:val="center"/>
              <w:rPr>
                <w:color w:val="000000"/>
              </w:rPr>
            </w:pPr>
            <w:r w:rsidRPr="006A679C">
              <w:rPr>
                <w:color w:val="000000"/>
              </w:rPr>
              <w:t>303.2</w:t>
            </w:r>
          </w:p>
        </w:tc>
        <w:tc>
          <w:tcPr>
            <w:tcW w:w="36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0514C22" w14:textId="2B892A46" w:rsidR="004E4EB3" w:rsidRPr="006A679C" w:rsidRDefault="00622CDA" w:rsidP="00361CCA">
            <w:pPr>
              <w:jc w:val="center"/>
              <w:rPr>
                <w:color w:val="000000"/>
              </w:rPr>
            </w:pPr>
            <w:hyperlink w:anchor="_ENREF_25" w:tooltip="Wright, 1970 #843" w:history="1">
              <w:r w:rsidR="00A068BD">
                <w:rPr>
                  <w:color w:val="000000"/>
                </w:rPr>
                <w:fldChar w:fldCharType="begin"/>
              </w:r>
              <w:r w:rsidR="00A068BD">
                <w:rPr>
                  <w:color w:val="000000"/>
                </w:rPr>
                <w:instrText xml:space="preserve"> ADDIN EN.CITE &lt;EndNote&gt;&lt;Cite AuthorYear="1"&gt;&lt;Author&gt;Wright&lt;/Author&gt;&lt;Year&gt;1970&lt;/Year&gt;&lt;RecNum&gt;843&lt;/RecNum&gt;&lt;DisplayText&gt;Wright and Akhtar (1970)&lt;/DisplayText&gt;&lt;record&gt;&lt;rec-number&gt;843&lt;/rec-number&gt;&lt;foreign-keys&gt;&lt;key app="EN" db-id="zwazfzfrzwx9x4e5dtsxd0z15902tx9wsfrv" timestamp="1515267375" guid="4293b6c3-da8d-40a8-93c9-2bf55a8638ee"&gt;843&lt;/key&gt;&lt;/foreign-keys&gt;&lt;ref-type name="Journal Article"&gt;17&lt;/ref-type&gt;&lt;contributors&gt;&lt;authors&gt;&lt;author&gt;Wright, E. H. M.&lt;/author&gt;&lt;author&gt;Akhtar, B. A.&lt;/author&gt;&lt;/authors&gt;&lt;/contributors&gt;&lt;titles&gt;&lt;title&gt;Soluble surface films of short-chain monocarboxylic acids on organic and aqueous substrates&lt;/title&gt;&lt;secondary-title&gt;Journal of the Chemical Society B: Physical Organic&lt;/secondary-title&gt;&lt;/titles&gt;&lt;periodical&gt;&lt;full-title&gt;Journal of the Chemical Society B: Physical Organic&lt;/full-title&gt;&lt;abbr-1&gt;J. Chem. Soc. B&lt;/abbr-1&gt;&lt;abbr-2&gt;J Chem Soc B&lt;/abbr-2&gt;&lt;/periodical&gt;&lt;pages&gt;151-157&lt;/pages&gt;&lt;number&gt;0&lt;/number&gt;&lt;dates&gt;&lt;year&gt;1970&lt;/year&gt;&lt;/dates&gt;&lt;publisher&gt;The Royal Society of Chemistry&lt;/publisher&gt;&lt;isbn&gt;0045-6470&lt;/isbn&gt;&lt;work-type&gt;10.1039/J29700000151&lt;/work-type&gt;&lt;urls&gt;&lt;related-urls&gt;&lt;url&gt;http://dx.doi.org/10.1039/J29700000151&lt;/url&gt;&lt;/related-urls&gt;&lt;/urls&gt;&lt;electronic-resource-num&gt;10.1039/J29700000151&lt;/electronic-resource-num&gt;&lt;/record&gt;&lt;/Cite&gt;&lt;/EndNote&gt;</w:instrText>
              </w:r>
              <w:r w:rsidR="00A068BD">
                <w:rPr>
                  <w:color w:val="000000"/>
                </w:rPr>
                <w:fldChar w:fldCharType="separate"/>
              </w:r>
              <w:r w:rsidR="00A068BD">
                <w:rPr>
                  <w:noProof/>
                  <w:color w:val="000000"/>
                </w:rPr>
                <w:t>Wright and Akhtar (1970)</w:t>
              </w:r>
              <w:r w:rsidR="00A068BD">
                <w:rPr>
                  <w:color w:val="000000"/>
                </w:rPr>
                <w:fldChar w:fldCharType="end"/>
              </w:r>
            </w:hyperlink>
          </w:p>
        </w:tc>
      </w:tr>
      <w:tr w:rsidR="004E4EB3" w:rsidRPr="006A679C" w14:paraId="00B11973" w14:textId="77777777" w:rsidTr="00861271">
        <w:trPr>
          <w:trHeight w:val="241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47E3392" w14:textId="77777777" w:rsidR="004E4EB3" w:rsidRPr="006A679C" w:rsidRDefault="004E4EB3" w:rsidP="004E4EB3">
            <w:pPr>
              <w:jc w:val="center"/>
              <w:rPr>
                <w:color w:val="000000"/>
              </w:rPr>
            </w:pPr>
            <w:r w:rsidRPr="006A679C">
              <w:rPr>
                <w:color w:val="000000"/>
              </w:rPr>
              <w:t>318.1</w:t>
            </w:r>
          </w:p>
        </w:tc>
        <w:tc>
          <w:tcPr>
            <w:tcW w:w="382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88D6C4A" w14:textId="395AEDD9" w:rsidR="004E4EB3" w:rsidRPr="006A679C" w:rsidRDefault="00622CDA" w:rsidP="00361CCA">
            <w:pPr>
              <w:jc w:val="center"/>
              <w:rPr>
                <w:color w:val="000000"/>
              </w:rPr>
            </w:pPr>
            <w:hyperlink w:anchor="_ENREF_23" w:tooltip="Udovenko, 1960 #862" w:history="1">
              <w:r w:rsidR="00A068BD">
                <w:rPr>
                  <w:color w:val="000000"/>
                </w:rPr>
                <w:fldChar w:fldCharType="begin"/>
              </w:r>
              <w:r w:rsidR="00A068BD">
                <w:rPr>
                  <w:color w:val="000000"/>
                </w:rPr>
                <w:instrText xml:space="preserve"> ADDIN EN.CITE &lt;EndNote&gt;&lt;Cite AuthorYear="1"&gt;&lt;Author&gt;Udovenko&lt;/Author&gt;&lt;Year&gt;1960&lt;/Year&gt;&lt;RecNum&gt;862&lt;/RecNum&gt;&lt;DisplayText&gt;Udovenko and Aleksandrova (1960)&lt;/DisplayText&gt;&lt;record&gt;&lt;rec-number&gt;862&lt;/rec-number&gt;&lt;foreign-keys&gt;&lt;key app="EN" db-id="zwazfzfrzwx9x4e5dtsxd0z15902tx9wsfrv" timestamp="1537135115" guid="303e253a-23a9-4966-bd87-0569c3dd9018"&gt;862&lt;/key&gt;&lt;/foreign-keys&gt;&lt;ref-type name="Journal Article"&gt;17&lt;/ref-type&gt;&lt;contributors&gt;&lt;authors&gt;&lt;author&gt;Udovenko, V. V.&lt;/author&gt;&lt;author&gt;Aleksandrova, L. P.&lt;/author&gt;&lt;/authors&gt;&lt;/contributors&gt;&lt;titles&gt;&lt;title&gt;The vapor pressures of three-component systems: III&lt;/title&gt;&lt;secondary-title&gt;Zhurnal Fizicheskoi Khimii&lt;/secondary-title&gt;&lt;/titles&gt;&lt;periodical&gt;&lt;full-title&gt;Zhurnal Fizicheskoi Khimii&lt;/full-title&gt;&lt;abbr-1&gt;Zh. Fiz. Khim.&lt;/abbr-1&gt;&lt;abbr-2&gt;Zh Fiz Khim&lt;/abbr-2&gt;&lt;/periodical&gt;&lt;pages&gt;1366-1372&lt;/pages&gt;&lt;volume&gt;34&lt;/volume&gt;&lt;dates&gt;&lt;year&gt;1960&lt;/year&gt;&lt;/dates&gt;&lt;urls&gt;&lt;/urls&gt;&lt;/record&gt;&lt;/Cite&gt;&lt;/EndNote&gt;</w:instrText>
              </w:r>
              <w:r w:rsidR="00A068BD">
                <w:rPr>
                  <w:color w:val="000000"/>
                </w:rPr>
                <w:fldChar w:fldCharType="separate"/>
              </w:r>
              <w:r w:rsidR="00A068BD">
                <w:rPr>
                  <w:noProof/>
                  <w:color w:val="000000"/>
                </w:rPr>
                <w:t>Udovenko and Aleksandrova (1960)</w:t>
              </w:r>
              <w:r w:rsidR="00A068BD">
                <w:rPr>
                  <w:color w:val="000000"/>
                </w:rPr>
                <w:fldChar w:fldCharType="end"/>
              </w:r>
            </w:hyperlink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4801D49" w14:textId="77777777" w:rsidR="004E4EB3" w:rsidRPr="006A679C" w:rsidRDefault="004E4EB3" w:rsidP="004E4EB3">
            <w:pPr>
              <w:jc w:val="center"/>
              <w:rPr>
                <w:color w:val="000000"/>
              </w:rPr>
            </w:pPr>
            <w:r w:rsidRPr="006A679C">
              <w:rPr>
                <w:color w:val="000000"/>
              </w:rPr>
              <w:t> </w:t>
            </w:r>
          </w:p>
        </w:tc>
        <w:tc>
          <w:tcPr>
            <w:tcW w:w="8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1F06185" w14:textId="77777777" w:rsidR="004E4EB3" w:rsidRPr="006A679C" w:rsidRDefault="004E4EB3" w:rsidP="004E4EB3">
            <w:pPr>
              <w:jc w:val="center"/>
              <w:rPr>
                <w:color w:val="000000"/>
              </w:rPr>
            </w:pPr>
            <w:r w:rsidRPr="006A679C">
              <w:rPr>
                <w:color w:val="000000"/>
              </w:rPr>
              <w:t>313.1</w:t>
            </w:r>
          </w:p>
        </w:tc>
        <w:tc>
          <w:tcPr>
            <w:tcW w:w="36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DDA09A8" w14:textId="36D9F557" w:rsidR="004E4EB3" w:rsidRPr="006A679C" w:rsidRDefault="00622CDA" w:rsidP="00361CCA">
            <w:pPr>
              <w:jc w:val="center"/>
              <w:rPr>
                <w:color w:val="000000"/>
              </w:rPr>
            </w:pPr>
            <w:hyperlink w:anchor="_ENREF_3" w:tooltip="Brazauskiene, 1965 #551" w:history="1">
              <w:r w:rsidR="00A068BD">
                <w:rPr>
                  <w:color w:val="000000"/>
                </w:rPr>
                <w:fldChar w:fldCharType="begin"/>
              </w:r>
              <w:r w:rsidR="00A068BD">
                <w:rPr>
                  <w:color w:val="000000"/>
                </w:rPr>
                <w:instrText xml:space="preserve"> ADDIN EN.CITE &lt;EndNote&gt;&lt;Cite AuthorYear="1"&gt;&lt;Author&gt;Brazauskiene&lt;/Author&gt;&lt;Year&gt;1965&lt;/Year&gt;&lt;RecNum&gt;551&lt;/RecNum&gt;&lt;DisplayText&gt;Brazauskiene et al. (1965)&lt;/DisplayText&gt;&lt;record&gt;&lt;rec-number&gt;551&lt;/rec-number&gt;&lt;foreign-keys&gt;&lt;key app="EN" db-id="zwazfzfrzwx9x4e5dtsxd0z15902tx9wsfrv" timestamp="1401184473" guid="7b1cbb2b-002b-4ce0-91b2-93d29638c6db"&gt;551&lt;/key&gt;&lt;/foreign-keys&gt;&lt;ref-type name="Journal Article"&gt;17&lt;/ref-type&gt;&lt;contributors&gt;&lt;authors&gt;&lt;author&gt;Brazauskiene, J.&lt;/author&gt;&lt;author&gt;Mishchenko, K. P.&lt;/author&gt;&lt;author&gt;Ciparis, J.&lt;/author&gt;&lt;/authors&gt;&lt;/contributors&gt;&lt;titles&gt;&lt;title&gt;The liquid–vapor equilibrium in the propionic acid–water system under isothermal conditions (40, 50, 60 °C)&lt;/title&gt;&lt;secondary-title&gt;Lietuvos TSR Aukstuju Mokyklu Mokslo Darbai, Chemija ir Chemine Technologija&lt;/secondary-title&gt;&lt;/titles&gt;&lt;periodical&gt;&lt;full-title&gt;Lietuvos TSR Aukstuju Mokyklu Mokslo Darbai, Chemija ir Chemine Technologija&lt;/full-title&gt;&lt;abbr-1&gt;Liet. TSR Aukst. Mokyklu Mokslo Darb., Chem. Chem. Technol.&lt;/abbr-1&gt;&lt;abbr-2&gt;Liet TSR Aukst Mokyklu Mokslo Darb, Chem Chem Technol&lt;/abbr-2&gt;&lt;/periodical&gt;&lt;pages&gt;141&lt;/pages&gt;&lt;volume&gt;6&lt;/volume&gt;&lt;dates&gt;&lt;year&gt;1965&lt;/year&gt;&lt;/dates&gt;&lt;urls&gt;&lt;/urls&gt;&lt;/record&gt;&lt;/Cite&gt;&lt;/EndNote&gt;</w:instrText>
              </w:r>
              <w:r w:rsidR="00A068BD">
                <w:rPr>
                  <w:color w:val="000000"/>
                </w:rPr>
                <w:fldChar w:fldCharType="separate"/>
              </w:r>
              <w:r w:rsidR="00A068BD">
                <w:rPr>
                  <w:noProof/>
                  <w:color w:val="000000"/>
                </w:rPr>
                <w:t>Brazauskiene et al. (1965)</w:t>
              </w:r>
              <w:r w:rsidR="00A068BD">
                <w:rPr>
                  <w:color w:val="000000"/>
                </w:rPr>
                <w:fldChar w:fldCharType="end"/>
              </w:r>
            </w:hyperlink>
          </w:p>
        </w:tc>
      </w:tr>
      <w:tr w:rsidR="004E4EB3" w:rsidRPr="006A679C" w14:paraId="497BC538" w14:textId="77777777" w:rsidTr="00861271">
        <w:trPr>
          <w:trHeight w:val="241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529F2B9" w14:textId="77777777" w:rsidR="004E4EB3" w:rsidRPr="006A679C" w:rsidRDefault="004E4EB3" w:rsidP="004E4EB3">
            <w:pPr>
              <w:jc w:val="center"/>
              <w:rPr>
                <w:color w:val="000000"/>
              </w:rPr>
            </w:pPr>
            <w:r w:rsidRPr="006A679C">
              <w:rPr>
                <w:color w:val="000000"/>
              </w:rPr>
              <w:t>323.1</w:t>
            </w:r>
          </w:p>
        </w:tc>
        <w:tc>
          <w:tcPr>
            <w:tcW w:w="382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551618C" w14:textId="583ADCD1" w:rsidR="004E4EB3" w:rsidRPr="006A679C" w:rsidRDefault="00622CDA" w:rsidP="00361CCA">
            <w:pPr>
              <w:jc w:val="center"/>
              <w:rPr>
                <w:color w:val="000000"/>
              </w:rPr>
            </w:pPr>
            <w:hyperlink w:anchor="_ENREF_4" w:tooltip="Campbell, 1934 #863" w:history="1">
              <w:r w:rsidR="00A068BD">
                <w:rPr>
                  <w:color w:val="000000"/>
                </w:rPr>
                <w:fldChar w:fldCharType="begin"/>
              </w:r>
              <w:r w:rsidR="00A068BD">
                <w:rPr>
                  <w:color w:val="000000"/>
                </w:rPr>
                <w:instrText xml:space="preserve"> ADDIN EN.CITE &lt;EndNote&gt;&lt;Cite AuthorYear="1"&gt;&lt;Author&gt;Campbell&lt;/Author&gt;&lt;Year&gt;1934&lt;/Year&gt;&lt;RecNum&gt;863&lt;/RecNum&gt;&lt;DisplayText&gt;Campbell and Campbell (1934)&lt;/DisplayText&gt;&lt;record&gt;&lt;rec-number&gt;863&lt;/rec-number&gt;&lt;foreign-keys&gt;&lt;key app="EN" db-id="zwazfzfrzwx9x4e5dtsxd0z15902tx9wsfrv" timestamp="1537214373" guid="2aa1af8f-5548-4843-8a9d-75a2cebeb8f3"&gt;863&lt;/key&gt;&lt;/foreign-keys&gt;&lt;ref-type name="Journal Article"&gt;17&lt;/ref-type&gt;&lt;contributors&gt;&lt;authors&gt;&lt;author&gt;Campbell, Alan Newton&lt;/author&gt;&lt;author&gt;Campbell, Alexandra Jean Robson&lt;/author&gt;&lt;/authors&gt;&lt;/contributors&gt;&lt;titles&gt;&lt;title&gt;The thermodynamics of binary liquid mixtures: formic acid and water&lt;/title&gt;&lt;secondary-title&gt;Transactions of the Faraday Society&lt;/secondary-title&gt;&lt;/titles&gt;&lt;periodical&gt;&lt;full-title&gt;Transactions of the Faraday Society&lt;/full-title&gt;&lt;abbr-1&gt;Trans. Faraday Soc.&lt;/abbr-1&gt;&lt;abbr-2&gt;Trans Faraday Soc&lt;/abbr-2&gt;&lt;/periodical&gt;&lt;pages&gt;1109-1114&lt;/pages&gt;&lt;volume&gt;30&lt;/volume&gt;&lt;number&gt;0&lt;/number&gt;&lt;dates&gt;&lt;year&gt;1934&lt;/year&gt;&lt;/dates&gt;&lt;publisher&gt;The Royal Society of Chemistry&lt;/publisher&gt;&lt;isbn&gt;0014-7672&lt;/isbn&gt;&lt;work-type&gt;10.1039/TF9343001109&lt;/work-type&gt;&lt;urls&gt;&lt;related-urls&gt;&lt;url&gt;http://dx.doi.org/10.1039/TF9343001109&lt;/url&gt;&lt;/related-urls&gt;&lt;/urls&gt;&lt;electronic-resource-num&gt;10.1039/TF9343001109&lt;/electronic-resource-num&gt;&lt;/record&gt;&lt;/Cite&gt;&lt;/EndNote&gt;</w:instrText>
              </w:r>
              <w:r w:rsidR="00A068BD">
                <w:rPr>
                  <w:color w:val="000000"/>
                </w:rPr>
                <w:fldChar w:fldCharType="separate"/>
              </w:r>
              <w:r w:rsidR="00A068BD">
                <w:rPr>
                  <w:noProof/>
                  <w:color w:val="000000"/>
                </w:rPr>
                <w:t>Campbell and Campbell (1934)</w:t>
              </w:r>
              <w:r w:rsidR="00A068BD">
                <w:rPr>
                  <w:color w:val="000000"/>
                </w:rPr>
                <w:fldChar w:fldCharType="end"/>
              </w:r>
            </w:hyperlink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E1821FF" w14:textId="77777777" w:rsidR="004E4EB3" w:rsidRPr="006A679C" w:rsidRDefault="004E4EB3" w:rsidP="004E4EB3">
            <w:pPr>
              <w:jc w:val="center"/>
              <w:rPr>
                <w:color w:val="000000"/>
              </w:rPr>
            </w:pPr>
            <w:r w:rsidRPr="006A679C">
              <w:rPr>
                <w:color w:val="000000"/>
              </w:rPr>
              <w:t> </w:t>
            </w:r>
          </w:p>
        </w:tc>
        <w:tc>
          <w:tcPr>
            <w:tcW w:w="8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EDD059B" w14:textId="77777777" w:rsidR="004E4EB3" w:rsidRPr="006A679C" w:rsidRDefault="004E4EB3" w:rsidP="004E4EB3">
            <w:pPr>
              <w:jc w:val="center"/>
              <w:rPr>
                <w:color w:val="000000"/>
              </w:rPr>
            </w:pPr>
            <w:r w:rsidRPr="006A679C">
              <w:rPr>
                <w:color w:val="000000"/>
              </w:rPr>
              <w:t>343.2</w:t>
            </w:r>
          </w:p>
        </w:tc>
        <w:tc>
          <w:tcPr>
            <w:tcW w:w="36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02D0093" w14:textId="4FDE4CE4" w:rsidR="004E4EB3" w:rsidRPr="006A679C" w:rsidRDefault="00622CDA" w:rsidP="00361CCA">
            <w:pPr>
              <w:jc w:val="center"/>
              <w:rPr>
                <w:color w:val="000000"/>
              </w:rPr>
            </w:pPr>
            <w:hyperlink w:anchor="_ENREF_15" w:tooltip="Miyamoto, 2001 #328" w:history="1">
              <w:r w:rsidR="00A068BD">
                <w:rPr>
                  <w:color w:val="000000"/>
                </w:rPr>
                <w:fldChar w:fldCharType="begin"/>
              </w:r>
              <w:r w:rsidR="00A068BD">
                <w:rPr>
                  <w:color w:val="000000"/>
                </w:rPr>
                <w:instrText xml:space="preserve"> ADDIN EN.CITE &lt;EndNote&gt;&lt;Cite AuthorYear="1"&gt;&lt;Author&gt;Miyamoto&lt;/Author&gt;&lt;Year&gt;2001&lt;/Year&gt;&lt;RecNum&gt;328&lt;/RecNum&gt;&lt;DisplayText&gt;Miyamoto et al. (2001)&lt;/DisplayText&gt;&lt;record&gt;&lt;rec-number&gt;328&lt;/rec-number&gt;&lt;foreign-keys&gt;&lt;key app="EN" db-id="zwazfzfrzwx9x4e5dtsxd0z15902tx9wsfrv" timestamp="1309780280" guid="99473865-b8dd-4fd3-978b-1495dda89715"&gt;328&lt;/key&gt;&lt;/foreign-keys&gt;&lt;ref-type name="Journal Article"&gt;17&lt;/ref-type&gt;&lt;contributors&gt;&lt;authors&gt;&lt;author&gt;Miyamoto, S.&lt;/author&gt;&lt;author&gt;Nakamura, S.&lt;/author&gt;&lt;author&gt;Iwai, Y.&lt;/author&gt;&lt;author&gt;Arai, Y.&lt;/author&gt;&lt;/authors&gt;&lt;/contributors&gt;&lt;auth-address&gt;Kyushu Univ, Fac Engn, Dept Chem Engn, Higashi Ku, Fukuoka 8128581, Japan. Idemitsu Petrochem Co Ltd, Yamaguchi, Japan.&amp;#xD;Iwai, Y, Kyushu Univ, Fac Engn, Dept Chem Engn, Higashi Ku, 6-10-1 Hakozaki, Fukuoka 8128581, Japan.&lt;/auth-address&gt;&lt;titles&gt;&lt;title&gt;Measurement of isothermal vapor–liquid equilibria for binary and ternary systems containing monocarboxylic acid&lt;/title&gt;&lt;secondary-title&gt;Journal of Chemical and Engineering Data&lt;/secondary-title&gt;&lt;alt-title&gt;J. Chem. Eng. Data&lt;/alt-title&gt;&lt;/titles&gt;&lt;periodical&gt;&lt;full-title&gt;Journal of Chemical and Engineering Data&lt;/full-title&gt;&lt;abbr-1&gt;J. Chem. Eng. Data&lt;/abbr-1&gt;&lt;abbr-2&gt;J Chem Eng Data&lt;/abbr-2&gt;&lt;/periodical&gt;&lt;alt-periodical&gt;&lt;full-title&gt;Journal of Chemical and Engineering Data&lt;/full-title&gt;&lt;abbr-1&gt;J. Chem. Eng. Data&lt;/abbr-1&gt;&lt;abbr-2&gt;J Chem Eng Data&lt;/abbr-2&gt;&lt;/alt-periodical&gt;&lt;pages&gt;1225-1230&lt;/pages&gt;&lt;volume&gt;46&lt;/volume&gt;&lt;number&gt;5&lt;/number&gt;&lt;section&gt;1225&lt;/section&gt;&lt;keywords&gt;&lt;keyword&gt;flow-type apparatus&lt;/keyword&gt;&lt;/keywords&gt;&lt;dates&gt;&lt;year&gt;2001&lt;/year&gt;&lt;pub-dates&gt;&lt;date&gt;Sep-Oct&lt;/date&gt;&lt;/pub-dates&gt;&lt;/dates&gt;&lt;isbn&gt;0021-9568&lt;/isbn&gt;&lt;accession-num&gt;ISI:000171213400049&lt;/accession-num&gt;&lt;work-type&gt;Article&lt;/work-type&gt;&lt;urls&gt;&lt;related-urls&gt;&lt;url&gt;&lt;style face="underline" font="default" size="100%"&gt;&amp;lt;Go to ISI&amp;gt;://000171213400049&lt;/style&gt;&lt;/url&gt;&lt;/related-urls&gt;&lt;/urls&gt;&lt;language&gt;English&lt;/language&gt;&lt;/record&gt;&lt;/Cite&gt;&lt;/EndNote&gt;</w:instrText>
              </w:r>
              <w:r w:rsidR="00A068BD">
                <w:rPr>
                  <w:color w:val="000000"/>
                </w:rPr>
                <w:fldChar w:fldCharType="separate"/>
              </w:r>
              <w:r w:rsidR="00A068BD">
                <w:rPr>
                  <w:noProof/>
                  <w:color w:val="000000"/>
                </w:rPr>
                <w:t>Miyamoto et al. (2001)</w:t>
              </w:r>
              <w:r w:rsidR="00A068BD">
                <w:rPr>
                  <w:color w:val="000000"/>
                </w:rPr>
                <w:fldChar w:fldCharType="end"/>
              </w:r>
            </w:hyperlink>
          </w:p>
        </w:tc>
      </w:tr>
      <w:tr w:rsidR="004E4EB3" w:rsidRPr="006A679C" w14:paraId="1CD3AD89" w14:textId="77777777" w:rsidTr="00861271">
        <w:trPr>
          <w:trHeight w:val="241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C49C991" w14:textId="77777777" w:rsidR="004E4EB3" w:rsidRPr="006A679C" w:rsidRDefault="004E4EB3" w:rsidP="004E4EB3">
            <w:pPr>
              <w:jc w:val="center"/>
              <w:rPr>
                <w:color w:val="000000"/>
              </w:rPr>
            </w:pPr>
            <w:r w:rsidRPr="006A679C">
              <w:rPr>
                <w:color w:val="000000"/>
              </w:rPr>
              <w:t>328.1</w:t>
            </w:r>
          </w:p>
        </w:tc>
        <w:tc>
          <w:tcPr>
            <w:tcW w:w="382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5C67973" w14:textId="2DDB4669" w:rsidR="004E4EB3" w:rsidRPr="006A679C" w:rsidRDefault="00622CDA" w:rsidP="00361CCA">
            <w:pPr>
              <w:jc w:val="center"/>
              <w:rPr>
                <w:color w:val="000000"/>
              </w:rPr>
            </w:pPr>
            <w:hyperlink w:anchor="_ENREF_22" w:tooltip="Tunik, 1980 #864" w:history="1">
              <w:r w:rsidR="00A068BD">
                <w:rPr>
                  <w:color w:val="000000"/>
                </w:rPr>
                <w:fldChar w:fldCharType="begin"/>
              </w:r>
              <w:r w:rsidR="00A068BD">
                <w:rPr>
                  <w:color w:val="000000"/>
                </w:rPr>
                <w:instrText xml:space="preserve"> ADDIN EN.CITE &lt;EndNote&gt;&lt;Cite AuthorYear="1"&gt;&lt;Author&gt;Tunik&lt;/Author&gt;&lt;Year&gt;1980&lt;/Year&gt;&lt;RecNum&gt;864&lt;/RecNum&gt;&lt;DisplayText&gt;Tunik and Zharov (1980)&lt;/DisplayText&gt;&lt;record&gt;&lt;rec-number&gt;864&lt;/rec-number&gt;&lt;foreign-keys&gt;&lt;key app="EN" db-id="zwazfzfrzwx9x4e5dtsxd0z15902tx9wsfrv" timestamp="1537215979" guid="a563b6c6-efda-45c9-a357-20f91604dcda"&gt;864&lt;/key&gt;&lt;/foreign-keys&gt;&lt;ref-type name="Journal Article"&gt;17&lt;/ref-type&gt;&lt;contributors&gt;&lt;authors&gt;&lt;author&gt;Tunik, E. E.&lt;/author&gt;&lt;author&gt;Zharov, V. T.&lt;/author&gt;&lt;/authors&gt;&lt;/contributors&gt;&lt;titles&gt;&lt;title&gt;Phase and chemical equilibria in the formic acid-water-isopropyl formate-isopropanol system&lt;/title&gt;&lt;secondary-title&gt;Depos. Doc. VINITI&lt;/secondary-title&gt;&lt;/titles&gt;&lt;pages&gt;1242-1280&lt;/pages&gt;&lt;dates&gt;&lt;year&gt;1980&lt;/year&gt;&lt;/dates&gt;&lt;urls&gt;&lt;/urls&gt;&lt;/record&gt;&lt;/Cite&gt;&lt;/EndNote&gt;</w:instrText>
              </w:r>
              <w:r w:rsidR="00A068BD">
                <w:rPr>
                  <w:color w:val="000000"/>
                </w:rPr>
                <w:fldChar w:fldCharType="separate"/>
              </w:r>
              <w:r w:rsidR="00A068BD">
                <w:rPr>
                  <w:noProof/>
                  <w:color w:val="000000"/>
                </w:rPr>
                <w:t>Tunik and Zharov (1980)</w:t>
              </w:r>
              <w:r w:rsidR="00A068BD">
                <w:rPr>
                  <w:color w:val="000000"/>
                </w:rPr>
                <w:fldChar w:fldCharType="end"/>
              </w:r>
            </w:hyperlink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A2DE5FA" w14:textId="77777777" w:rsidR="004E4EB3" w:rsidRPr="006A679C" w:rsidRDefault="004E4EB3" w:rsidP="004E4EB3">
            <w:pPr>
              <w:jc w:val="center"/>
              <w:rPr>
                <w:color w:val="000000"/>
              </w:rPr>
            </w:pPr>
            <w:r w:rsidRPr="006A679C">
              <w:rPr>
                <w:color w:val="000000"/>
              </w:rPr>
              <w:t> </w:t>
            </w:r>
          </w:p>
        </w:tc>
        <w:tc>
          <w:tcPr>
            <w:tcW w:w="8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DDC804F" w14:textId="77777777" w:rsidR="004E4EB3" w:rsidRPr="006A679C" w:rsidRDefault="004E4EB3" w:rsidP="004E4EB3">
            <w:pPr>
              <w:jc w:val="center"/>
              <w:rPr>
                <w:color w:val="000000"/>
              </w:rPr>
            </w:pPr>
            <w:r w:rsidRPr="006A679C">
              <w:rPr>
                <w:color w:val="000000"/>
              </w:rPr>
              <w:t>373.1</w:t>
            </w:r>
          </w:p>
        </w:tc>
        <w:tc>
          <w:tcPr>
            <w:tcW w:w="36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F334464" w14:textId="7CE5FDCC" w:rsidR="004E4EB3" w:rsidRPr="006A679C" w:rsidRDefault="00622CDA" w:rsidP="00361CCA">
            <w:pPr>
              <w:jc w:val="center"/>
              <w:rPr>
                <w:color w:val="000000"/>
              </w:rPr>
            </w:pPr>
            <w:hyperlink w:anchor="_ENREF_16" w:tooltip="Rafflenbeul, 1978 #550" w:history="1">
              <w:r w:rsidR="00A068BD">
                <w:rPr>
                  <w:color w:val="000000"/>
                </w:rPr>
                <w:fldChar w:fldCharType="begin"/>
              </w:r>
              <w:r w:rsidR="00A068BD">
                <w:rPr>
                  <w:color w:val="000000"/>
                </w:rPr>
                <w:instrText xml:space="preserve"> ADDIN EN.CITE &lt;EndNote&gt;&lt;Cite AuthorYear="1"&gt;&lt;Author&gt;Rafflenbeul&lt;/Author&gt;&lt;Year&gt;1978&lt;/Year&gt;&lt;RecNum&gt;550&lt;/RecNum&gt;&lt;DisplayText&gt;Rafflenbeul and Hartmann (1978)&lt;/DisplayText&gt;&lt;record&gt;&lt;rec-number&gt;550&lt;/rec-number&gt;&lt;foreign-keys&gt;&lt;key app="EN" db-id="zwazfzfrzwx9x4e5dtsxd0z15902tx9wsfrv" timestamp="1401183966" guid="b427e948-0ef4-4a12-ba69-02a6b2cfdff5"&gt;550&lt;/key&gt;&lt;/foreign-keys&gt;&lt;ref-type name="Journal Article"&gt;17&lt;/ref-type&gt;&lt;contributors&gt;&lt;authors&gt;&lt;author&gt;Rafflenbeul, Lothar&lt;/author&gt;&lt;author&gt;Hartmann, Hugo&lt;/author&gt;&lt;/authors&gt;&lt;/contributors&gt;&lt;titles&gt;&lt;title&gt;Eine dynamische Apparatur zur Bestimmung von Dampf-Flüssigkeits-Phasengleichgewichten&lt;/title&gt;&lt;secondary-title&gt;Chemie-Technik&lt;/secondary-title&gt;&lt;/titles&gt;&lt;periodical&gt;&lt;full-title&gt;Chemie-Technik&lt;/full-title&gt;&lt;/periodical&gt;&lt;pages&gt;145-148&lt;/pages&gt;&lt;volume&gt;7&lt;/volume&gt;&lt;number&gt;4&lt;/number&gt;&lt;dates&gt;&lt;year&gt;1978&lt;/year&gt;&lt;/dates&gt;&lt;urls&gt;&lt;/urls&gt;&lt;/record&gt;&lt;/Cite&gt;&lt;/EndNote&gt;</w:instrText>
              </w:r>
              <w:r w:rsidR="00A068BD">
                <w:rPr>
                  <w:color w:val="000000"/>
                </w:rPr>
                <w:fldChar w:fldCharType="separate"/>
              </w:r>
              <w:r w:rsidR="00A068BD">
                <w:rPr>
                  <w:noProof/>
                  <w:color w:val="000000"/>
                </w:rPr>
                <w:t>Rafflenbeul and Hartmann (1978)</w:t>
              </w:r>
              <w:r w:rsidR="00A068BD">
                <w:rPr>
                  <w:color w:val="000000"/>
                </w:rPr>
                <w:fldChar w:fldCharType="end"/>
              </w:r>
            </w:hyperlink>
          </w:p>
        </w:tc>
      </w:tr>
      <w:tr w:rsidR="004E4EB3" w:rsidRPr="006A679C" w14:paraId="2656A2AA" w14:textId="77777777" w:rsidTr="00861271">
        <w:trPr>
          <w:trHeight w:val="241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FB52853" w14:textId="77777777" w:rsidR="004E4EB3" w:rsidRPr="006A679C" w:rsidRDefault="004E4EB3" w:rsidP="004E4EB3">
            <w:pPr>
              <w:jc w:val="center"/>
              <w:rPr>
                <w:color w:val="000000"/>
              </w:rPr>
            </w:pPr>
            <w:r w:rsidRPr="006A679C">
              <w:rPr>
                <w:color w:val="000000"/>
              </w:rPr>
              <w:t>333.1</w:t>
            </w:r>
          </w:p>
        </w:tc>
        <w:tc>
          <w:tcPr>
            <w:tcW w:w="382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3D8E3E6" w14:textId="7C56CC36" w:rsidR="004E4EB3" w:rsidRPr="006A679C" w:rsidRDefault="00622CDA" w:rsidP="00361CCA">
            <w:pPr>
              <w:jc w:val="center"/>
              <w:rPr>
                <w:color w:val="000000"/>
              </w:rPr>
            </w:pPr>
            <w:hyperlink w:anchor="_ENREF_23" w:tooltip="Udovenko, 1960 #862" w:history="1">
              <w:r w:rsidR="00A068BD">
                <w:rPr>
                  <w:color w:val="000000"/>
                </w:rPr>
                <w:fldChar w:fldCharType="begin"/>
              </w:r>
              <w:r w:rsidR="00A068BD">
                <w:rPr>
                  <w:color w:val="000000"/>
                </w:rPr>
                <w:instrText xml:space="preserve"> ADDIN EN.CITE &lt;EndNote&gt;&lt;Cite AuthorYear="1"&gt;&lt;Author&gt;Udovenko&lt;/Author&gt;&lt;Year&gt;1960&lt;/Year&gt;&lt;RecNum&gt;862&lt;/RecNum&gt;&lt;DisplayText&gt;Udovenko and Aleksandrova (1960)&lt;/DisplayText&gt;&lt;record&gt;&lt;rec-number&gt;862&lt;/rec-number&gt;&lt;foreign-keys&gt;&lt;key app="EN" db-id="zwazfzfrzwx9x4e5dtsxd0z15902tx9wsfrv" timestamp="1537135115" guid="303e253a-23a9-4966-bd87-0569c3dd9018"&gt;862&lt;/key&gt;&lt;/foreign-keys&gt;&lt;ref-type name="Journal Article"&gt;17&lt;/ref-type&gt;&lt;contributors&gt;&lt;authors&gt;&lt;author&gt;Udovenko, V. V.&lt;/author&gt;&lt;author&gt;Aleksandrova, L. P.&lt;/author&gt;&lt;/authors&gt;&lt;/contributors&gt;&lt;titles&gt;&lt;title&gt;The vapor pressures of three-component systems: III&lt;/title&gt;&lt;secondary-title&gt;Zhurnal Fizicheskoi Khimii&lt;/secondary-title&gt;&lt;/titles&gt;&lt;periodical&gt;&lt;full-title&gt;Zhurnal Fizicheskoi Khimii&lt;/full-title&gt;&lt;abbr-1&gt;Zh. Fiz. Khim.&lt;/abbr-1&gt;&lt;abbr-2&gt;Zh Fiz Khim&lt;/abbr-2&gt;&lt;/periodical&gt;&lt;pages&gt;1366-1372&lt;/pages&gt;&lt;volume&gt;34&lt;/volume&gt;&lt;dates&gt;&lt;year&gt;1960&lt;/year&gt;&lt;/dates&gt;&lt;urls&gt;&lt;/urls&gt;&lt;/record&gt;&lt;/Cite&gt;&lt;/EndNote&gt;</w:instrText>
              </w:r>
              <w:r w:rsidR="00A068BD">
                <w:rPr>
                  <w:color w:val="000000"/>
                </w:rPr>
                <w:fldChar w:fldCharType="separate"/>
              </w:r>
              <w:r w:rsidR="00A068BD">
                <w:rPr>
                  <w:noProof/>
                  <w:color w:val="000000"/>
                </w:rPr>
                <w:t>Udovenko and Aleksandrova (1960)</w:t>
              </w:r>
              <w:r w:rsidR="00A068BD">
                <w:rPr>
                  <w:color w:val="000000"/>
                </w:rPr>
                <w:fldChar w:fldCharType="end"/>
              </w:r>
            </w:hyperlink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2ABD030" w14:textId="77777777" w:rsidR="004E4EB3" w:rsidRPr="006A679C" w:rsidRDefault="004E4EB3" w:rsidP="004E4EB3">
            <w:pPr>
              <w:jc w:val="center"/>
              <w:rPr>
                <w:color w:val="000000"/>
              </w:rPr>
            </w:pPr>
            <w:r w:rsidRPr="006A679C">
              <w:rPr>
                <w:color w:val="000000"/>
              </w:rPr>
              <w:t> </w:t>
            </w:r>
          </w:p>
        </w:tc>
        <w:tc>
          <w:tcPr>
            <w:tcW w:w="8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45E8EE9" w14:textId="77777777" w:rsidR="004E4EB3" w:rsidRPr="006A679C" w:rsidRDefault="004E4EB3" w:rsidP="004E4EB3">
            <w:pPr>
              <w:jc w:val="center"/>
              <w:rPr>
                <w:color w:val="000000"/>
              </w:rPr>
            </w:pPr>
            <w:r w:rsidRPr="006A679C">
              <w:rPr>
                <w:color w:val="000000"/>
              </w:rPr>
              <w:t>423.2</w:t>
            </w:r>
          </w:p>
        </w:tc>
        <w:tc>
          <w:tcPr>
            <w:tcW w:w="36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A9D79CE" w14:textId="2C75FF60" w:rsidR="004E4EB3" w:rsidRPr="006A679C" w:rsidRDefault="00622CDA" w:rsidP="00361CCA">
            <w:pPr>
              <w:jc w:val="center"/>
              <w:rPr>
                <w:color w:val="000000"/>
              </w:rPr>
            </w:pPr>
            <w:hyperlink w:anchor="_ENREF_18" w:tooltip="Román-Ramírez, 2015 #824" w:history="1">
              <w:r w:rsidR="00A068BD">
                <w:rPr>
                  <w:color w:val="000000"/>
                </w:rPr>
                <w:fldChar w:fldCharType="begin"/>
              </w:r>
              <w:r w:rsidR="00A068BD">
                <w:rPr>
                  <w:color w:val="000000"/>
                </w:rPr>
                <w:instrText xml:space="preserve"> ADDIN EN.CITE &lt;EndNote&gt;&lt;Cite AuthorYear="1"&gt;&lt;Author&gt;Román-Ramírez&lt;/Author&gt;&lt;Year&gt;2015&lt;/Year&gt;&lt;RecNum&gt;824&lt;/RecNum&gt;&lt;DisplayText&gt;Román-Ramírez et al. (2015)&lt;/DisplayText&gt;&lt;record&gt;&lt;rec-number&gt;824&lt;/rec-number&gt;&lt;foreign-keys&gt;&lt;key app="EN" db-id="zwazfzfrzwx9x4e5dtsxd0z15902tx9wsfrv" timestamp="1422458587" guid="1cc9e6c4-90b5-4ceb-8d8e-3f6e2c1fc589"&gt;824&lt;/key&gt;&lt;/foreign-keys&gt;&lt;ref-type name="Journal Article"&gt;17&lt;/ref-type&gt;&lt;contributors&gt;&lt;authors&gt;&lt;author&gt;Román-Ramírez, Luis A.&lt;/author&gt;&lt;author&gt;García-Sánchez, Fernando&lt;/author&gt;&lt;author&gt;Santos, Regina C. D.&lt;/author&gt;&lt;author&gt;Leeke, Gary A.&lt;/author&gt;&lt;/authors&gt;&lt;/contributors&gt;&lt;titles&gt;&lt;title&gt;Vapour–liquid equilibrium of propanoic acid + water at 423.2, 453.2 and 483.2 K from 1.87 to 19.38 bar. Experimental and modelling with PR, CPA, PC-SAFT and PCP-SAFT&lt;/title&gt;&lt;secondary-title&gt;Fluid Phase Equilibria&lt;/secondary-title&gt;&lt;/titles&gt;&lt;periodical&gt;&lt;full-title&gt;Fluid Phase Equilibria&lt;/full-title&gt;&lt;abbr-1&gt;Fluid Phase Equilib.&lt;/abbr-1&gt;&lt;abbr-2&gt;Fluid Phase Equilib&lt;/abbr-2&gt;&lt;/periodical&gt;&lt;pages&gt;151-159&lt;/pages&gt;&lt;volume&gt;388&lt;/volume&gt;&lt;section&gt;151&lt;/section&gt;&lt;keywords&gt;&lt;keyword&gt;Propanoic acid&lt;/keyword&gt;&lt;keyword&gt;Water&lt;/keyword&gt;&lt;keyword&gt;Vapour liquid equilibrium&lt;/keyword&gt;&lt;keyword&gt;PC-SAFT&lt;/keyword&gt;&lt;keyword&gt;CPA&lt;/keyword&gt;&lt;keyword&gt;PR&lt;/keyword&gt;&lt;/keywords&gt;&lt;dates&gt;&lt;year&gt;2015&lt;/year&gt;&lt;pub-dates&gt;&lt;date&gt;2/25/&lt;/date&gt;&lt;/pub-dates&gt;&lt;/dates&gt;&lt;isbn&gt;0378-3812&lt;/isbn&gt;&lt;urls&gt;&lt;related-urls&gt;&lt;url&gt;http://www.sciencedirect.com/science/article/pii/S0378381215000084&lt;/url&gt;&lt;/related-urls&gt;&lt;/urls&gt;&lt;electronic-resource-num&gt;10.1016/j.fluid.2015.01.004&lt;/electronic-resource-num&gt;&lt;/record&gt;&lt;/Cite&gt;&lt;/EndNote&gt;</w:instrText>
              </w:r>
              <w:r w:rsidR="00A068BD">
                <w:rPr>
                  <w:color w:val="000000"/>
                </w:rPr>
                <w:fldChar w:fldCharType="separate"/>
              </w:r>
              <w:r w:rsidR="00A068BD">
                <w:rPr>
                  <w:noProof/>
                  <w:color w:val="000000"/>
                </w:rPr>
                <w:t>Román-Ramírez et al. (2015)</w:t>
              </w:r>
              <w:r w:rsidR="00A068BD">
                <w:rPr>
                  <w:color w:val="000000"/>
                </w:rPr>
                <w:fldChar w:fldCharType="end"/>
              </w:r>
            </w:hyperlink>
          </w:p>
        </w:tc>
      </w:tr>
      <w:tr w:rsidR="004E4EB3" w:rsidRPr="006A679C" w14:paraId="415D376F" w14:textId="77777777" w:rsidTr="00861271">
        <w:trPr>
          <w:trHeight w:val="241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4AB0A87" w14:textId="77777777" w:rsidR="004E4EB3" w:rsidRPr="006A679C" w:rsidRDefault="004E4EB3" w:rsidP="004E4EB3">
            <w:pPr>
              <w:jc w:val="center"/>
              <w:rPr>
                <w:color w:val="000000"/>
              </w:rPr>
            </w:pPr>
            <w:r w:rsidRPr="006A679C">
              <w:rPr>
                <w:color w:val="000000"/>
              </w:rPr>
              <w:t>353.1</w:t>
            </w:r>
          </w:p>
        </w:tc>
        <w:tc>
          <w:tcPr>
            <w:tcW w:w="382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0BFD4C8" w14:textId="726132EA" w:rsidR="004E4EB3" w:rsidRPr="006A679C" w:rsidRDefault="00622CDA" w:rsidP="00361CCA">
            <w:pPr>
              <w:jc w:val="center"/>
              <w:rPr>
                <w:color w:val="000000"/>
              </w:rPr>
            </w:pPr>
            <w:hyperlink w:anchor="_ENREF_24" w:tooltip="Vrevskii, 1927 #865" w:history="1">
              <w:r w:rsidR="00A068BD">
                <w:rPr>
                  <w:color w:val="000000"/>
                </w:rPr>
                <w:fldChar w:fldCharType="begin"/>
              </w:r>
              <w:r w:rsidR="00A068BD">
                <w:rPr>
                  <w:color w:val="000000"/>
                </w:rPr>
                <w:instrText xml:space="preserve"> ADDIN EN.CITE &lt;EndNote&gt;&lt;Cite AuthorYear="1"&gt;&lt;Author&gt;Vrevskii&lt;/Author&gt;&lt;Year&gt;1927&lt;/Year&gt;&lt;RecNum&gt;865&lt;/RecNum&gt;&lt;DisplayText&gt;Vrevskii and Glagoleva (1927)&lt;/DisplayText&gt;&lt;record&gt;&lt;rec-number&gt;865&lt;/rec-number&gt;&lt;foreign-keys&gt;&lt;key app="EN" db-id="zwazfzfrzwx9x4e5dtsxd0z15902tx9wsfrv" timestamp="1537216645" guid="26c09e30-c685-41d8-abeb-35f62c4c3912"&gt;865&lt;/key&gt;&lt;/foreign-keys&gt;&lt;ref-type name="Journal Article"&gt;17&lt;/ref-type&gt;&lt;contributors&gt;&lt;authors&gt;&lt;author&gt;Vrevskii, M. S.&lt;/author&gt;&lt;author&gt;Glagoleva, A. A.&lt;/author&gt;&lt;/authors&gt;&lt;/contributors&gt;&lt;titles&gt;&lt;title&gt;The dissociation of formic acid vapors and the equilibrium between its aqueous solutions and their vapors&lt;/title&gt;&lt;secondary-title&gt;Zhurnal Russkogo Fiziko-Khimicheskogo Obshchestva, Chast Khimicheskaya&lt;/secondary-title&gt;&lt;/titles&gt;&lt;periodical&gt;&lt;full-title&gt;Zhurnal Russkogo Fiziko-Khimicheskogo Obshchestva, Chast Khimicheskaya&lt;/full-title&gt;&lt;abbr-1&gt;Zh. Russ. Fiz.-Khim. O-va., Chast Khim.&lt;/abbr-1&gt;&lt;abbr-2&gt;Zh Russ Fiz-Khim O-va, Chast Khim&lt;/abbr-2&gt;&lt;/periodical&gt;&lt;pages&gt;608&lt;/pages&gt;&lt;volume&gt;59&lt;/volume&gt;&lt;dates&gt;&lt;year&gt;1927&lt;/year&gt;&lt;/dates&gt;&lt;urls&gt;&lt;/urls&gt;&lt;/record&gt;&lt;/Cite&gt;&lt;/EndNote&gt;</w:instrText>
              </w:r>
              <w:r w:rsidR="00A068BD">
                <w:rPr>
                  <w:color w:val="000000"/>
                </w:rPr>
                <w:fldChar w:fldCharType="separate"/>
              </w:r>
              <w:r w:rsidR="00A068BD">
                <w:rPr>
                  <w:noProof/>
                  <w:color w:val="000000"/>
                </w:rPr>
                <w:t>Vrevskii and Glagoleva (1927)</w:t>
              </w:r>
              <w:r w:rsidR="00A068BD">
                <w:rPr>
                  <w:color w:val="000000"/>
                </w:rPr>
                <w:fldChar w:fldCharType="end"/>
              </w:r>
            </w:hyperlink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A52BA2D" w14:textId="77777777" w:rsidR="004E4EB3" w:rsidRPr="006A679C" w:rsidRDefault="004E4EB3" w:rsidP="004E4EB3">
            <w:pPr>
              <w:jc w:val="center"/>
              <w:rPr>
                <w:color w:val="000000"/>
              </w:rPr>
            </w:pPr>
            <w:r w:rsidRPr="006A679C">
              <w:rPr>
                <w:color w:val="000000"/>
              </w:rPr>
              <w:t> </w:t>
            </w:r>
          </w:p>
        </w:tc>
        <w:tc>
          <w:tcPr>
            <w:tcW w:w="8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2BD08B2" w14:textId="77777777" w:rsidR="004E4EB3" w:rsidRPr="006A679C" w:rsidRDefault="004E4EB3" w:rsidP="004E4EB3">
            <w:pPr>
              <w:jc w:val="center"/>
              <w:rPr>
                <w:color w:val="000000"/>
              </w:rPr>
            </w:pPr>
            <w:r w:rsidRPr="006A679C">
              <w:rPr>
                <w:color w:val="000000"/>
              </w:rPr>
              <w:t>453.2</w:t>
            </w:r>
          </w:p>
        </w:tc>
        <w:tc>
          <w:tcPr>
            <w:tcW w:w="36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9035EEA" w14:textId="641A516E" w:rsidR="004E4EB3" w:rsidRPr="006A679C" w:rsidRDefault="00622CDA" w:rsidP="00361CCA">
            <w:pPr>
              <w:jc w:val="center"/>
              <w:rPr>
                <w:color w:val="000000"/>
              </w:rPr>
            </w:pPr>
            <w:hyperlink w:anchor="_ENREF_18" w:tooltip="Román-Ramírez, 2015 #824" w:history="1">
              <w:r w:rsidR="00A068BD">
                <w:rPr>
                  <w:color w:val="000000"/>
                </w:rPr>
                <w:fldChar w:fldCharType="begin"/>
              </w:r>
              <w:r w:rsidR="00A068BD">
                <w:rPr>
                  <w:color w:val="000000"/>
                </w:rPr>
                <w:instrText xml:space="preserve"> ADDIN EN.CITE &lt;EndNote&gt;&lt;Cite AuthorYear="1"&gt;&lt;Author&gt;Román-Ramírez&lt;/Author&gt;&lt;Year&gt;2015&lt;/Year&gt;&lt;RecNum&gt;824&lt;/RecNum&gt;&lt;DisplayText&gt;Román-Ramírez et al. (2015)&lt;/DisplayText&gt;&lt;record&gt;&lt;rec-number&gt;824&lt;/rec-number&gt;&lt;foreign-keys&gt;&lt;key app="EN" db-id="zwazfzfrzwx9x4e5dtsxd0z15902tx9wsfrv" timestamp="1422458587" guid="1cc9e6c4-90b5-4ceb-8d8e-3f6e2c1fc589"&gt;824&lt;/key&gt;&lt;/foreign-keys&gt;&lt;ref-type name="Journal Article"&gt;17&lt;/ref-type&gt;&lt;contributors&gt;&lt;authors&gt;&lt;author&gt;Román-Ramírez, Luis A.&lt;/author&gt;&lt;author&gt;García-Sánchez, Fernando&lt;/author&gt;&lt;author&gt;Santos, Regina C. D.&lt;/author&gt;&lt;author&gt;Leeke, Gary A.&lt;/author&gt;&lt;/authors&gt;&lt;/contributors&gt;&lt;titles&gt;&lt;title&gt;Vapour–liquid equilibrium of propanoic acid + water at 423.2, 453.2 and 483.2 K from 1.87 to 19.38 bar. Experimental and modelling with PR, CPA, PC-SAFT and PCP-SAFT&lt;/title&gt;&lt;secondary-title&gt;Fluid Phase Equilibria&lt;/secondary-title&gt;&lt;/titles&gt;&lt;periodical&gt;&lt;full-title&gt;Fluid Phase Equilibria&lt;/full-title&gt;&lt;abbr-1&gt;Fluid Phase Equilib.&lt;/abbr-1&gt;&lt;abbr-2&gt;Fluid Phase Equilib&lt;/abbr-2&gt;&lt;/periodical&gt;&lt;pages&gt;151-159&lt;/pages&gt;&lt;volume&gt;388&lt;/volume&gt;&lt;section&gt;151&lt;/section&gt;&lt;keywords&gt;&lt;keyword&gt;Propanoic acid&lt;/keyword&gt;&lt;keyword&gt;Water&lt;/keyword&gt;&lt;keyword&gt;Vapour liquid equilibrium&lt;/keyword&gt;&lt;keyword&gt;PC-SAFT&lt;/keyword&gt;&lt;keyword&gt;CPA&lt;/keyword&gt;&lt;keyword&gt;PR&lt;/keyword&gt;&lt;/keywords&gt;&lt;dates&gt;&lt;year&gt;2015&lt;/year&gt;&lt;pub-dates&gt;&lt;date&gt;2/25/&lt;/date&gt;&lt;/pub-dates&gt;&lt;/dates&gt;&lt;isbn&gt;0378-3812&lt;/isbn&gt;&lt;urls&gt;&lt;related-urls&gt;&lt;url&gt;http://www.sciencedirect.com/science/article/pii/S0378381215000084&lt;/url&gt;&lt;/related-urls&gt;&lt;/urls&gt;&lt;electronic-resource-num&gt;10.1016/j.fluid.2015.01.004&lt;/electronic-resource-num&gt;&lt;/record&gt;&lt;/Cite&gt;&lt;/EndNote&gt;</w:instrText>
              </w:r>
              <w:r w:rsidR="00A068BD">
                <w:rPr>
                  <w:color w:val="000000"/>
                </w:rPr>
                <w:fldChar w:fldCharType="separate"/>
              </w:r>
              <w:r w:rsidR="00A068BD">
                <w:rPr>
                  <w:noProof/>
                  <w:color w:val="000000"/>
                </w:rPr>
                <w:t>Román-Ramírez et al. (2015)</w:t>
              </w:r>
              <w:r w:rsidR="00A068BD">
                <w:rPr>
                  <w:color w:val="000000"/>
                </w:rPr>
                <w:fldChar w:fldCharType="end"/>
              </w:r>
            </w:hyperlink>
          </w:p>
        </w:tc>
      </w:tr>
      <w:tr w:rsidR="004E4EB3" w:rsidRPr="006A679C" w14:paraId="73158CFB" w14:textId="77777777" w:rsidTr="00861271">
        <w:trPr>
          <w:trHeight w:val="241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02483E7" w14:textId="77777777" w:rsidR="004E4EB3" w:rsidRPr="006A679C" w:rsidRDefault="004E4EB3" w:rsidP="004E4EB3">
            <w:pPr>
              <w:jc w:val="center"/>
              <w:rPr>
                <w:color w:val="000000"/>
              </w:rPr>
            </w:pPr>
            <w:r w:rsidRPr="006A679C">
              <w:rPr>
                <w:color w:val="000000"/>
              </w:rPr>
              <w:t>388.2</w:t>
            </w:r>
          </w:p>
        </w:tc>
        <w:tc>
          <w:tcPr>
            <w:tcW w:w="382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3E501F3" w14:textId="7DC6B6C3" w:rsidR="004E4EB3" w:rsidRPr="006A679C" w:rsidRDefault="00622CDA" w:rsidP="00361CCA">
            <w:pPr>
              <w:jc w:val="center"/>
              <w:rPr>
                <w:color w:val="000000"/>
              </w:rPr>
            </w:pPr>
            <w:hyperlink w:anchor="_ENREF_21" w:tooltip="Sommer, 2016 #845" w:history="1">
              <w:r w:rsidR="00A068BD">
                <w:rPr>
                  <w:color w:val="000000"/>
                </w:rPr>
                <w:fldChar w:fldCharType="begin"/>
              </w:r>
              <w:r w:rsidR="00A068BD">
                <w:rPr>
                  <w:color w:val="000000"/>
                </w:rPr>
                <w:instrText xml:space="preserve"> ADDIN EN.CITE &lt;EndNote&gt;&lt;Cite AuthorYear="1"&gt;&lt;Author&gt;Sommer&lt;/Author&gt;&lt;Year&gt;2016&lt;/Year&gt;&lt;RecNum&gt;845&lt;/RecNum&gt;&lt;DisplayText&gt;Sommer et al. (2016)&lt;/DisplayText&gt;&lt;record&gt;&lt;rec-number&gt;845&lt;/rec-number&gt;&lt;foreign-keys&gt;&lt;key app="EN" db-id="zwazfzfrzwx9x4e5dtsxd0z15902tx9wsfrv" timestamp="1515946834" guid="d37cf184-27f5-4bfc-8575-ddc204e7ea3f"&gt;845&lt;/key&gt;&lt;/foreign-keys&gt;&lt;ref-type name="Journal Article"&gt;17&lt;/ref-type&gt;&lt;contributors&gt;&lt;authors&gt;&lt;author&gt;Sommer, Tomáš&lt;/author&gt;&lt;author&gt;Trejbal, Jiří&lt;/author&gt;&lt;author&gt;Kopecký, Daniel&lt;/author&gt;&lt;/authors&gt;&lt;/contributors&gt;&lt;titles&gt;&lt;title&gt;Isobaric and Isothermal Vapor–Liquid Equilibria for the Binary System of Water + Formic Acid at 99.41 kPa, 388.15 K, and 398.15 K&lt;/title&gt;&lt;secondary-title&gt;Journal of Chemical and Engineering Data&lt;/secondary-title&gt;&lt;/titles&gt;&lt;periodical&gt;&lt;full-title&gt;Journal of Chemical and Engineering Data&lt;/full-title&gt;&lt;abbr-1&gt;J. Chem. Eng. Data&lt;/abbr-1&gt;&lt;abbr-2&gt;J Chem Eng Data&lt;/abbr-2&gt;&lt;/periodical&gt;&lt;pages&gt;3398-3405&lt;/pages&gt;&lt;volume&gt;61&lt;/volume&gt;&lt;number&gt;10&lt;/number&gt;&lt;section&gt;3398&lt;/section&gt;&lt;dates&gt;&lt;year&gt;2016&lt;/year&gt;&lt;pub-dates&gt;&lt;date&gt;2016/10/13&lt;/date&gt;&lt;/pub-dates&gt;&lt;/dates&gt;&lt;publisher&gt;American Chemical Society&lt;/publisher&gt;&lt;isbn&gt;0021-9568&lt;/isbn&gt;&lt;urls&gt;&lt;related-urls&gt;&lt;url&gt;http://dx.doi.org/10.1021/acs.jced.6b00139&lt;/url&gt;&lt;/related-urls&gt;&lt;/urls&gt;&lt;electronic-resource-num&gt;10.1021/acs.jced.6b00139&lt;/electronic-resource-num&gt;&lt;/record&gt;&lt;/Cite&gt;&lt;/EndNote&gt;</w:instrText>
              </w:r>
              <w:r w:rsidR="00A068BD">
                <w:rPr>
                  <w:color w:val="000000"/>
                </w:rPr>
                <w:fldChar w:fldCharType="separate"/>
              </w:r>
              <w:r w:rsidR="00A068BD">
                <w:rPr>
                  <w:noProof/>
                  <w:color w:val="000000"/>
                </w:rPr>
                <w:t>Sommer et al. (2016)</w:t>
              </w:r>
              <w:r w:rsidR="00A068BD">
                <w:rPr>
                  <w:color w:val="000000"/>
                </w:rPr>
                <w:fldChar w:fldCharType="end"/>
              </w:r>
            </w:hyperlink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3887044" w14:textId="77777777" w:rsidR="004E4EB3" w:rsidRPr="006A679C" w:rsidRDefault="004E4EB3" w:rsidP="004E4EB3">
            <w:pPr>
              <w:jc w:val="center"/>
              <w:rPr>
                <w:color w:val="000000"/>
              </w:rPr>
            </w:pPr>
            <w:r w:rsidRPr="006A679C">
              <w:rPr>
                <w:color w:val="000000"/>
              </w:rPr>
              <w:t> </w:t>
            </w:r>
          </w:p>
        </w:tc>
        <w:tc>
          <w:tcPr>
            <w:tcW w:w="8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447A1E5" w14:textId="77777777" w:rsidR="004E4EB3" w:rsidRPr="006A679C" w:rsidRDefault="004E4EB3" w:rsidP="004E4EB3">
            <w:pPr>
              <w:jc w:val="center"/>
              <w:rPr>
                <w:color w:val="000000"/>
              </w:rPr>
            </w:pPr>
            <w:r w:rsidRPr="006A679C">
              <w:rPr>
                <w:color w:val="000000"/>
              </w:rPr>
              <w:t>483.2</w:t>
            </w:r>
          </w:p>
        </w:tc>
        <w:tc>
          <w:tcPr>
            <w:tcW w:w="36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B1A82B7" w14:textId="2F38E8AA" w:rsidR="004E4EB3" w:rsidRPr="006A679C" w:rsidRDefault="00622CDA" w:rsidP="00361CCA">
            <w:pPr>
              <w:jc w:val="center"/>
              <w:rPr>
                <w:color w:val="000000"/>
              </w:rPr>
            </w:pPr>
            <w:hyperlink w:anchor="_ENREF_18" w:tooltip="Román-Ramírez, 2015 #824" w:history="1">
              <w:r w:rsidR="00A068BD">
                <w:rPr>
                  <w:color w:val="000000"/>
                </w:rPr>
                <w:fldChar w:fldCharType="begin"/>
              </w:r>
              <w:r w:rsidR="00A068BD">
                <w:rPr>
                  <w:color w:val="000000"/>
                </w:rPr>
                <w:instrText xml:space="preserve"> ADDIN EN.CITE &lt;EndNote&gt;&lt;Cite AuthorYear="1"&gt;&lt;Author&gt;Román-Ramírez&lt;/Author&gt;&lt;Year&gt;2015&lt;/Year&gt;&lt;RecNum&gt;824&lt;/RecNum&gt;&lt;DisplayText&gt;Román-Ramírez et al. (2015)&lt;/DisplayText&gt;&lt;record&gt;&lt;rec-number&gt;824&lt;/rec-number&gt;&lt;foreign-keys&gt;&lt;key app="EN" db-id="zwazfzfrzwx9x4e5dtsxd0z15902tx9wsfrv" timestamp="1422458587" guid="1cc9e6c4-90b5-4ceb-8d8e-3f6e2c1fc589"&gt;824&lt;/key&gt;&lt;/foreign-keys&gt;&lt;ref-type name="Journal Article"&gt;17&lt;/ref-type&gt;&lt;contributors&gt;&lt;authors&gt;&lt;author&gt;Román-Ramírez, Luis A.&lt;/author&gt;&lt;author&gt;García-Sánchez, Fernando&lt;/author&gt;&lt;author&gt;Santos, Regina C. D.&lt;/author&gt;&lt;author&gt;Leeke, Gary A.&lt;/author&gt;&lt;/authors&gt;&lt;/contributors&gt;&lt;titles&gt;&lt;title&gt;Vapour–liquid equilibrium of propanoic acid + water at 423.2, 453.2 and 483.2 K from 1.87 to 19.38 bar. Experimental and modelling with PR, CPA, PC-SAFT and PCP-SAFT&lt;/title&gt;&lt;secondary-title&gt;Fluid Phase Equilibria&lt;/secondary-title&gt;&lt;/titles&gt;&lt;periodical&gt;&lt;full-title&gt;Fluid Phase Equilibria&lt;/full-title&gt;&lt;abbr-1&gt;Fluid Phase Equilib.&lt;/abbr-1&gt;&lt;abbr-2&gt;Fluid Phase Equilib&lt;/abbr-2&gt;&lt;/periodical&gt;&lt;pages&gt;151-159&lt;/pages&gt;&lt;volume&gt;388&lt;/volume&gt;&lt;section&gt;151&lt;/section&gt;&lt;keywords&gt;&lt;keyword&gt;Propanoic acid&lt;/keyword&gt;&lt;keyword&gt;Water&lt;/keyword&gt;&lt;keyword&gt;Vapour liquid equilibrium&lt;/keyword&gt;&lt;keyword&gt;PC-SAFT&lt;/keyword&gt;&lt;keyword&gt;CPA&lt;/keyword&gt;&lt;keyword&gt;PR&lt;/keyword&gt;&lt;/keywords&gt;&lt;dates&gt;&lt;year&gt;2015&lt;/year&gt;&lt;pub-dates&gt;&lt;date&gt;2/25/&lt;/date&gt;&lt;/pub-dates&gt;&lt;/dates&gt;&lt;isbn&gt;0378-3812&lt;/isbn&gt;&lt;urls&gt;&lt;related-urls&gt;&lt;url&gt;http://www.sciencedirect.com/science/article/pii/S0378381215000084&lt;/url&gt;&lt;/related-urls&gt;&lt;/urls&gt;&lt;electronic-resource-num&gt;10.1016/j.fluid.2015.01.004&lt;/electronic-resource-num&gt;&lt;/record&gt;&lt;/Cite&gt;&lt;/EndNote&gt;</w:instrText>
              </w:r>
              <w:r w:rsidR="00A068BD">
                <w:rPr>
                  <w:color w:val="000000"/>
                </w:rPr>
                <w:fldChar w:fldCharType="separate"/>
              </w:r>
              <w:r w:rsidR="00A068BD">
                <w:rPr>
                  <w:noProof/>
                  <w:color w:val="000000"/>
                </w:rPr>
                <w:t>Román-Ramírez et al. (2015)</w:t>
              </w:r>
              <w:r w:rsidR="00A068BD">
                <w:rPr>
                  <w:color w:val="000000"/>
                </w:rPr>
                <w:fldChar w:fldCharType="end"/>
              </w:r>
            </w:hyperlink>
          </w:p>
        </w:tc>
      </w:tr>
      <w:tr w:rsidR="004E4EB3" w:rsidRPr="006A679C" w14:paraId="2B1CE1BA" w14:textId="77777777" w:rsidTr="00861271">
        <w:trPr>
          <w:trHeight w:val="241"/>
        </w:trPr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CCE659B" w14:textId="77777777" w:rsidR="004E4EB3" w:rsidRPr="006A679C" w:rsidRDefault="004E4EB3" w:rsidP="004E4EB3">
            <w:pPr>
              <w:jc w:val="center"/>
              <w:rPr>
                <w:color w:val="000000"/>
              </w:rPr>
            </w:pPr>
            <w:r w:rsidRPr="006A679C">
              <w:rPr>
                <w:color w:val="000000"/>
              </w:rPr>
              <w:t>398.2</w:t>
            </w:r>
          </w:p>
        </w:tc>
        <w:tc>
          <w:tcPr>
            <w:tcW w:w="382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51CBEDB" w14:textId="1B9C2D2F" w:rsidR="004E4EB3" w:rsidRPr="006A679C" w:rsidRDefault="00622CDA" w:rsidP="00361CCA">
            <w:pPr>
              <w:jc w:val="center"/>
              <w:rPr>
                <w:color w:val="000000"/>
              </w:rPr>
            </w:pPr>
            <w:hyperlink w:anchor="_ENREF_21" w:tooltip="Sommer, 2016 #845" w:history="1">
              <w:r w:rsidR="00A068BD">
                <w:rPr>
                  <w:color w:val="000000"/>
                </w:rPr>
                <w:fldChar w:fldCharType="begin"/>
              </w:r>
              <w:r w:rsidR="00A068BD">
                <w:rPr>
                  <w:color w:val="000000"/>
                </w:rPr>
                <w:instrText xml:space="preserve"> ADDIN EN.CITE &lt;EndNote&gt;&lt;Cite AuthorYear="1"&gt;&lt;Author&gt;Sommer&lt;/Author&gt;&lt;Year&gt;2016&lt;/Year&gt;&lt;RecNum&gt;845&lt;/RecNum&gt;&lt;DisplayText&gt;Sommer et al. (2016)&lt;/DisplayText&gt;&lt;record&gt;&lt;rec-number&gt;845&lt;/rec-number&gt;&lt;foreign-keys&gt;&lt;key app="EN" db-id="zwazfzfrzwx9x4e5dtsxd0z15902tx9wsfrv" timestamp="1515946834" guid="d37cf184-27f5-4bfc-8575-ddc204e7ea3f"&gt;845&lt;/key&gt;&lt;/foreign-keys&gt;&lt;ref-type name="Journal Article"&gt;17&lt;/ref-type&gt;&lt;contributors&gt;&lt;authors&gt;&lt;author&gt;Sommer, Tomáš&lt;/author&gt;&lt;author&gt;Trejbal, Jiří&lt;/author&gt;&lt;author&gt;Kopecký, Daniel&lt;/author&gt;&lt;/authors&gt;&lt;/contributors&gt;&lt;titles&gt;&lt;title&gt;Isobaric and Isothermal Vapor–Liquid Equilibria for the Binary System of Water + Formic Acid at 99.41 kPa, 388.15 K, and 398.15 K&lt;/title&gt;&lt;secondary-title&gt;Journal of Chemical and Engineering Data&lt;/secondary-title&gt;&lt;/titles&gt;&lt;periodical&gt;&lt;full-title&gt;Journal of Chemical and Engineering Data&lt;/full-title&gt;&lt;abbr-1&gt;J. Chem. Eng. Data&lt;/abbr-1&gt;&lt;abbr-2&gt;J Chem Eng Data&lt;/abbr-2&gt;&lt;/periodical&gt;&lt;pages&gt;3398-3405&lt;/pages&gt;&lt;volume&gt;61&lt;/volume&gt;&lt;number&gt;10&lt;/number&gt;&lt;section&gt;3398&lt;/section&gt;&lt;dates&gt;&lt;year&gt;2016&lt;/year&gt;&lt;pub-dates&gt;&lt;date&gt;2016/10/13&lt;/date&gt;&lt;/pub-dates&gt;&lt;/dates&gt;&lt;publisher&gt;American Chemical Society&lt;/publisher&gt;&lt;isbn&gt;0021-9568&lt;/isbn&gt;&lt;urls&gt;&lt;related-urls&gt;&lt;url&gt;http://dx.doi.org/10.1021/acs.jced.6b00139&lt;/url&gt;&lt;/related-urls&gt;&lt;/urls&gt;&lt;electronic-resource-num&gt;10.1021/acs.jced.6b00139&lt;/electronic-resource-num&gt;&lt;/record&gt;&lt;/Cite&gt;&lt;/EndNote&gt;</w:instrText>
              </w:r>
              <w:r w:rsidR="00A068BD">
                <w:rPr>
                  <w:color w:val="000000"/>
                </w:rPr>
                <w:fldChar w:fldCharType="separate"/>
              </w:r>
              <w:r w:rsidR="00A068BD">
                <w:rPr>
                  <w:noProof/>
                  <w:color w:val="000000"/>
                </w:rPr>
                <w:t>Sommer et al. (2016)</w:t>
              </w:r>
              <w:r w:rsidR="00A068BD">
                <w:rPr>
                  <w:color w:val="000000"/>
                </w:rPr>
                <w:fldChar w:fldCharType="end"/>
              </w:r>
            </w:hyperlink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AD29F57" w14:textId="77777777" w:rsidR="004E4EB3" w:rsidRPr="006A679C" w:rsidRDefault="004E4EB3" w:rsidP="004E4EB3">
            <w:pPr>
              <w:jc w:val="center"/>
              <w:rPr>
                <w:color w:val="000000"/>
              </w:rPr>
            </w:pPr>
            <w:r w:rsidRPr="006A679C">
              <w:rPr>
                <w:color w:val="000000"/>
              </w:rPr>
              <w:t> 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D37A6E4" w14:textId="77777777" w:rsidR="004E4EB3" w:rsidRPr="006A679C" w:rsidRDefault="004E4EB3" w:rsidP="004E4EB3">
            <w:pPr>
              <w:jc w:val="center"/>
              <w:rPr>
                <w:color w:val="000000"/>
              </w:rPr>
            </w:pPr>
            <w:r w:rsidRPr="006A679C">
              <w:rPr>
                <w:color w:val="000000"/>
              </w:rPr>
              <w:t> </w:t>
            </w:r>
          </w:p>
        </w:tc>
        <w:tc>
          <w:tcPr>
            <w:tcW w:w="36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B0A7450" w14:textId="77777777" w:rsidR="004E4EB3" w:rsidRPr="006A679C" w:rsidRDefault="004E4EB3" w:rsidP="004E4EB3">
            <w:pPr>
              <w:jc w:val="center"/>
              <w:rPr>
                <w:color w:val="000000"/>
              </w:rPr>
            </w:pPr>
            <w:r w:rsidRPr="006A679C">
              <w:rPr>
                <w:color w:val="000000"/>
              </w:rPr>
              <w:t> </w:t>
            </w:r>
          </w:p>
        </w:tc>
      </w:tr>
      <w:tr w:rsidR="004E4EB3" w:rsidRPr="006A679C" w14:paraId="393C104C" w14:textId="77777777" w:rsidTr="00861271">
        <w:trPr>
          <w:trHeight w:val="241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E0C6D0C" w14:textId="77777777" w:rsidR="004E4EB3" w:rsidRPr="006A679C" w:rsidRDefault="004E4EB3" w:rsidP="004E4EB3">
            <w:pPr>
              <w:rPr>
                <w:color w:val="000000"/>
              </w:rPr>
            </w:pPr>
            <w:r w:rsidRPr="006A679C">
              <w:rPr>
                <w:color w:val="000000"/>
              </w:rPr>
              <w:t>acetic acid</w:t>
            </w:r>
          </w:p>
        </w:tc>
        <w:tc>
          <w:tcPr>
            <w:tcW w:w="382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DC01BFC" w14:textId="77777777" w:rsidR="004E4EB3" w:rsidRPr="006A679C" w:rsidRDefault="004E4EB3" w:rsidP="004E4EB3">
            <w:pPr>
              <w:jc w:val="center"/>
              <w:rPr>
                <w:color w:val="000000"/>
              </w:rPr>
            </w:pPr>
            <w:r w:rsidRPr="006A679C">
              <w:rPr>
                <w:color w:val="000000"/>
              </w:rPr>
              <w:t> 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DFE55FC" w14:textId="77777777" w:rsidR="004E4EB3" w:rsidRPr="006A679C" w:rsidRDefault="004E4EB3" w:rsidP="004E4EB3">
            <w:pPr>
              <w:jc w:val="center"/>
              <w:rPr>
                <w:color w:val="000000"/>
              </w:rPr>
            </w:pPr>
            <w:r w:rsidRPr="006A679C">
              <w:rPr>
                <w:color w:val="000000"/>
              </w:rPr>
              <w:t> </w:t>
            </w:r>
          </w:p>
        </w:tc>
        <w:tc>
          <w:tcPr>
            <w:tcW w:w="4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1356A4E" w14:textId="77777777" w:rsidR="004E4EB3" w:rsidRPr="006A679C" w:rsidRDefault="004E4EB3" w:rsidP="004E4EB3">
            <w:pPr>
              <w:rPr>
                <w:color w:val="000000"/>
              </w:rPr>
            </w:pPr>
            <w:r w:rsidRPr="006A679C">
              <w:rPr>
                <w:color w:val="000000"/>
              </w:rPr>
              <w:t>butanoic acid</w:t>
            </w:r>
          </w:p>
        </w:tc>
      </w:tr>
      <w:tr w:rsidR="004E4EB3" w:rsidRPr="006A679C" w14:paraId="2D6B1123" w14:textId="77777777" w:rsidTr="00861271">
        <w:trPr>
          <w:trHeight w:val="241"/>
        </w:trPr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04A04E8" w14:textId="77777777" w:rsidR="004E4EB3" w:rsidRPr="006A679C" w:rsidRDefault="004E4EB3" w:rsidP="004E4EB3">
            <w:pPr>
              <w:jc w:val="center"/>
              <w:rPr>
                <w:color w:val="000000"/>
              </w:rPr>
            </w:pPr>
            <w:r w:rsidRPr="006A679C">
              <w:rPr>
                <w:i/>
                <w:iCs/>
                <w:color w:val="000000"/>
              </w:rPr>
              <w:t>T</w:t>
            </w:r>
            <w:r w:rsidRPr="006A679C">
              <w:rPr>
                <w:color w:val="000000"/>
              </w:rPr>
              <w:t xml:space="preserve"> / K</w:t>
            </w:r>
          </w:p>
        </w:tc>
        <w:tc>
          <w:tcPr>
            <w:tcW w:w="382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2AB1531" w14:textId="77777777" w:rsidR="004E4EB3" w:rsidRPr="006A679C" w:rsidRDefault="004E4EB3" w:rsidP="004E4EB3">
            <w:pPr>
              <w:jc w:val="center"/>
              <w:rPr>
                <w:color w:val="000000"/>
              </w:rPr>
            </w:pPr>
            <w:r w:rsidRPr="006A679C">
              <w:rPr>
                <w:color w:val="000000"/>
              </w:rPr>
              <w:t>Reference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58DBA2" w14:textId="77777777" w:rsidR="004E4EB3" w:rsidRPr="006A679C" w:rsidRDefault="004E4EB3" w:rsidP="004E4EB3">
            <w:pPr>
              <w:jc w:val="center"/>
              <w:rPr>
                <w:color w:val="000000"/>
              </w:rPr>
            </w:pPr>
            <w:r w:rsidRPr="006A679C">
              <w:rPr>
                <w:color w:val="000000"/>
              </w:rPr>
              <w:t> </w:t>
            </w:r>
          </w:p>
        </w:tc>
        <w:tc>
          <w:tcPr>
            <w:tcW w:w="8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3EE9FBB" w14:textId="77777777" w:rsidR="004E4EB3" w:rsidRPr="006A679C" w:rsidRDefault="004E4EB3" w:rsidP="004E4EB3">
            <w:pPr>
              <w:jc w:val="center"/>
              <w:rPr>
                <w:color w:val="000000"/>
              </w:rPr>
            </w:pPr>
            <w:r w:rsidRPr="006A679C">
              <w:rPr>
                <w:i/>
                <w:iCs/>
                <w:color w:val="000000"/>
              </w:rPr>
              <w:t>T</w:t>
            </w:r>
            <w:r w:rsidRPr="006A679C">
              <w:rPr>
                <w:color w:val="000000"/>
              </w:rPr>
              <w:t xml:space="preserve"> / K</w:t>
            </w:r>
          </w:p>
        </w:tc>
        <w:tc>
          <w:tcPr>
            <w:tcW w:w="36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472A685" w14:textId="77777777" w:rsidR="004E4EB3" w:rsidRPr="006A679C" w:rsidRDefault="004E4EB3" w:rsidP="004E4EB3">
            <w:pPr>
              <w:jc w:val="center"/>
              <w:rPr>
                <w:color w:val="000000"/>
              </w:rPr>
            </w:pPr>
            <w:r w:rsidRPr="006A679C">
              <w:rPr>
                <w:color w:val="000000"/>
              </w:rPr>
              <w:t>Reference</w:t>
            </w:r>
          </w:p>
        </w:tc>
      </w:tr>
      <w:tr w:rsidR="004E4EB3" w:rsidRPr="006A679C" w14:paraId="53AD8081" w14:textId="77777777" w:rsidTr="00861271">
        <w:trPr>
          <w:trHeight w:val="241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F7D36DD" w14:textId="77777777" w:rsidR="004E4EB3" w:rsidRPr="006A679C" w:rsidRDefault="004E4EB3" w:rsidP="004E4EB3">
            <w:pPr>
              <w:jc w:val="center"/>
              <w:rPr>
                <w:color w:val="000000"/>
              </w:rPr>
            </w:pPr>
            <w:r w:rsidRPr="006A679C">
              <w:rPr>
                <w:color w:val="000000"/>
              </w:rPr>
              <w:t>293.2</w:t>
            </w:r>
          </w:p>
        </w:tc>
        <w:tc>
          <w:tcPr>
            <w:tcW w:w="382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1AEC39C" w14:textId="266474B0" w:rsidR="004E4EB3" w:rsidRPr="006A679C" w:rsidRDefault="00622CDA" w:rsidP="00361CCA">
            <w:pPr>
              <w:jc w:val="center"/>
              <w:rPr>
                <w:color w:val="000000"/>
              </w:rPr>
            </w:pPr>
            <w:hyperlink w:anchor="_ENREF_13" w:tooltip="Lazeeva, 1973 #315" w:history="1">
              <w:r w:rsidR="00A068BD">
                <w:rPr>
                  <w:color w:val="000000"/>
                </w:rPr>
                <w:fldChar w:fldCharType="begin"/>
              </w:r>
              <w:r w:rsidR="00A068BD">
                <w:rPr>
                  <w:color w:val="000000"/>
                </w:rPr>
                <w:instrText xml:space="preserve"> ADDIN EN.CITE &lt;EndNote&gt;&lt;Cite AuthorYear="1"&gt;&lt;Author&gt;Lazeeva&lt;/Author&gt;&lt;Year&gt;1973&lt;/Year&gt;&lt;RecNum&gt;315&lt;/RecNum&gt;&lt;DisplayText&gt;Lazeeva and Markuzin (1973)&lt;/DisplayText&gt;&lt;record&gt;&lt;rec-number&gt;315&lt;/rec-number&gt;&lt;foreign-keys&gt;&lt;key app="EN" db-id="zwazfzfrzwx9x4e5dtsxd0z15902tx9wsfrv" timestamp="1309568853" guid="e7bd4305-a770-4d0f-9d3e-996eea25dd99"&gt;315&lt;/key&gt;&lt;/foreign-keys&gt;&lt;ref-type name="Journal Article"&gt;17&lt;/ref-type&gt;&lt;contributors&gt;&lt;authors&gt;&lt;author&gt;Lazeeva, M. S.&lt;/author&gt;&lt;author&gt;Markuzin, N. P.&lt;/author&gt;&lt;/authors&gt;&lt;/contributors&gt;&lt;titles&gt;&lt;title&gt;Experimental data on equilibrium between phases and chemical equilibrium in vapor in acetic acid–water system at 20, 40 and 80°C&lt;/title&gt;&lt;secondary-title&gt;Zhurnal Prikladnoi Khimii&lt;/secondary-title&gt;&lt;/titles&gt;&lt;periodical&gt;&lt;full-title&gt;Zhurnal Prikladnoi Khimii&lt;/full-title&gt;&lt;abbr-1&gt;Zh. Prikl. Khim.&lt;/abbr-1&gt;&lt;abbr-2&gt;Zh Prikl Khim&lt;/abbr-2&gt;&lt;/periodical&gt;&lt;pages&gt;360-363&lt;/pages&gt;&lt;volume&gt;46&lt;/volume&gt;&lt;number&gt;2&lt;/number&gt;&lt;dates&gt;&lt;year&gt;1973&lt;/year&gt;&lt;/dates&gt;&lt;isbn&gt;0044-4618&lt;/isbn&gt;&lt;accession-num&gt;WOS:A1973O988200028&lt;/accession-num&gt;&lt;urls&gt;&lt;related-urls&gt;&lt;url&gt;&amp;lt;Go to ISI&amp;gt;://WOS:A1973O988200028&lt;/url&gt;&lt;/related-urls&gt;&lt;/urls&gt;&lt;/record&gt;&lt;/Cite&gt;&lt;/EndNote&gt;</w:instrText>
              </w:r>
              <w:r w:rsidR="00A068BD">
                <w:rPr>
                  <w:color w:val="000000"/>
                </w:rPr>
                <w:fldChar w:fldCharType="separate"/>
              </w:r>
              <w:r w:rsidR="00A068BD">
                <w:rPr>
                  <w:noProof/>
                  <w:color w:val="000000"/>
                </w:rPr>
                <w:t>Lazeeva and Markuzin (1973)</w:t>
              </w:r>
              <w:r w:rsidR="00A068BD">
                <w:rPr>
                  <w:color w:val="000000"/>
                </w:rPr>
                <w:fldChar w:fldCharType="end"/>
              </w:r>
            </w:hyperlink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892ECF3" w14:textId="77777777" w:rsidR="004E4EB3" w:rsidRPr="006A679C" w:rsidRDefault="004E4EB3" w:rsidP="004E4EB3">
            <w:pPr>
              <w:jc w:val="center"/>
              <w:rPr>
                <w:color w:val="000000"/>
              </w:rPr>
            </w:pPr>
            <w:r w:rsidRPr="006A679C">
              <w:rPr>
                <w:color w:val="000000"/>
              </w:rPr>
              <w:t> </w:t>
            </w:r>
          </w:p>
        </w:tc>
        <w:tc>
          <w:tcPr>
            <w:tcW w:w="8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798DF60" w14:textId="77777777" w:rsidR="004E4EB3" w:rsidRPr="006A679C" w:rsidRDefault="004E4EB3" w:rsidP="004E4EB3">
            <w:pPr>
              <w:jc w:val="center"/>
              <w:rPr>
                <w:color w:val="000000"/>
              </w:rPr>
            </w:pPr>
            <w:r w:rsidRPr="006A679C">
              <w:rPr>
                <w:color w:val="000000"/>
              </w:rPr>
              <w:t>303.2</w:t>
            </w:r>
          </w:p>
        </w:tc>
        <w:tc>
          <w:tcPr>
            <w:tcW w:w="36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EBE4017" w14:textId="75C6ACCD" w:rsidR="004E4EB3" w:rsidRPr="006A679C" w:rsidRDefault="00622CDA" w:rsidP="00361CCA">
            <w:pPr>
              <w:jc w:val="center"/>
              <w:rPr>
                <w:color w:val="000000"/>
              </w:rPr>
            </w:pPr>
            <w:hyperlink w:anchor="_ENREF_25" w:tooltip="Wright, 1970 #843" w:history="1">
              <w:r w:rsidR="00A068BD">
                <w:rPr>
                  <w:color w:val="000000"/>
                </w:rPr>
                <w:fldChar w:fldCharType="begin"/>
              </w:r>
              <w:r w:rsidR="00A068BD">
                <w:rPr>
                  <w:color w:val="000000"/>
                </w:rPr>
                <w:instrText xml:space="preserve"> ADDIN EN.CITE &lt;EndNote&gt;&lt;Cite AuthorYear="1"&gt;&lt;Author&gt;Wright&lt;/Author&gt;&lt;Year&gt;1970&lt;/Year&gt;&lt;RecNum&gt;843&lt;/RecNum&gt;&lt;DisplayText&gt;Wright and Akhtar (1970)&lt;/DisplayText&gt;&lt;record&gt;&lt;rec-number&gt;843&lt;/rec-number&gt;&lt;foreign-keys&gt;&lt;key app="EN" db-id="zwazfzfrzwx9x4e5dtsxd0z15902tx9wsfrv" timestamp="1515267375" guid="4293b6c3-da8d-40a8-93c9-2bf55a8638ee"&gt;843&lt;/key&gt;&lt;/foreign-keys&gt;&lt;ref-type name="Journal Article"&gt;17&lt;/ref-type&gt;&lt;contributors&gt;&lt;authors&gt;&lt;author&gt;Wright, E. H. M.&lt;/author&gt;&lt;author&gt;Akhtar, B. A.&lt;/author&gt;&lt;/authors&gt;&lt;/contributors&gt;&lt;titles&gt;&lt;title&gt;Soluble surface films of short-chain monocarboxylic acids on organic and aqueous substrates&lt;/title&gt;&lt;secondary-title&gt;Journal of the Chemical Society B: Physical Organic&lt;/secondary-title&gt;&lt;/titles&gt;&lt;periodical&gt;&lt;full-title&gt;Journal of the Chemical Society B: Physical Organic&lt;/full-title&gt;&lt;abbr-1&gt;J. Chem. Soc. B&lt;/abbr-1&gt;&lt;abbr-2&gt;J Chem Soc B&lt;/abbr-2&gt;&lt;/periodical&gt;&lt;pages&gt;151-157&lt;/pages&gt;&lt;number&gt;0&lt;/number&gt;&lt;dates&gt;&lt;year&gt;1970&lt;/year&gt;&lt;/dates&gt;&lt;publisher&gt;The Royal Society of Chemistry&lt;/publisher&gt;&lt;isbn&gt;0045-6470&lt;/isbn&gt;&lt;work-type&gt;10.1039/J29700000151&lt;/work-type&gt;&lt;urls&gt;&lt;related-urls&gt;&lt;url&gt;http://dx.doi.org/10.1039/J29700000151&lt;/url&gt;&lt;/related-urls&gt;&lt;/urls&gt;&lt;electronic-resource-num&gt;10.1039/J29700000151&lt;/electronic-resource-num&gt;&lt;/record&gt;&lt;/Cite&gt;&lt;/EndNote&gt;</w:instrText>
              </w:r>
              <w:r w:rsidR="00A068BD">
                <w:rPr>
                  <w:color w:val="000000"/>
                </w:rPr>
                <w:fldChar w:fldCharType="separate"/>
              </w:r>
              <w:r w:rsidR="00A068BD">
                <w:rPr>
                  <w:noProof/>
                  <w:color w:val="000000"/>
                </w:rPr>
                <w:t>Wright and Akhtar (1970)</w:t>
              </w:r>
              <w:r w:rsidR="00A068BD">
                <w:rPr>
                  <w:color w:val="000000"/>
                </w:rPr>
                <w:fldChar w:fldCharType="end"/>
              </w:r>
            </w:hyperlink>
          </w:p>
        </w:tc>
      </w:tr>
      <w:tr w:rsidR="004E4EB3" w:rsidRPr="006A679C" w14:paraId="070620E8" w14:textId="77777777" w:rsidTr="00861271">
        <w:trPr>
          <w:trHeight w:val="241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227C003" w14:textId="77777777" w:rsidR="004E4EB3" w:rsidRPr="006A679C" w:rsidRDefault="004E4EB3" w:rsidP="004E4EB3">
            <w:pPr>
              <w:jc w:val="center"/>
              <w:rPr>
                <w:color w:val="000000"/>
              </w:rPr>
            </w:pPr>
            <w:r w:rsidRPr="006A679C">
              <w:rPr>
                <w:color w:val="000000"/>
              </w:rPr>
              <w:t>303.2</w:t>
            </w:r>
          </w:p>
        </w:tc>
        <w:tc>
          <w:tcPr>
            <w:tcW w:w="382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9FE0331" w14:textId="695F57F2" w:rsidR="004E4EB3" w:rsidRPr="006A679C" w:rsidRDefault="00622CDA" w:rsidP="00361CCA">
            <w:pPr>
              <w:jc w:val="center"/>
              <w:rPr>
                <w:color w:val="000000"/>
              </w:rPr>
            </w:pPr>
            <w:hyperlink w:anchor="_ENREF_25" w:tooltip="Wright, 1970 #843" w:history="1">
              <w:r w:rsidR="00A068BD">
                <w:rPr>
                  <w:color w:val="000000"/>
                </w:rPr>
                <w:fldChar w:fldCharType="begin"/>
              </w:r>
              <w:r w:rsidR="00A068BD">
                <w:rPr>
                  <w:color w:val="000000"/>
                </w:rPr>
                <w:instrText xml:space="preserve"> ADDIN EN.CITE &lt;EndNote&gt;&lt;Cite AuthorYear="1"&gt;&lt;Author&gt;Wright&lt;/Author&gt;&lt;Year&gt;1970&lt;/Year&gt;&lt;RecNum&gt;843&lt;/RecNum&gt;&lt;DisplayText&gt;Wright and Akhtar (1970)&lt;/DisplayText&gt;&lt;record&gt;&lt;rec-number&gt;843&lt;/rec-number&gt;&lt;foreign-keys&gt;&lt;key app="EN" db-id="zwazfzfrzwx9x4e5dtsxd0z15902tx9wsfrv" timestamp="1515267375" guid="4293b6c3-da8d-40a8-93c9-2bf55a8638ee"&gt;843&lt;/key&gt;&lt;/foreign-keys&gt;&lt;ref-type name="Journal Article"&gt;17&lt;/ref-type&gt;&lt;contributors&gt;&lt;authors&gt;&lt;author&gt;Wright, E. H. M.&lt;/author&gt;&lt;author&gt;Akhtar, B. A.&lt;/author&gt;&lt;/authors&gt;&lt;/contributors&gt;&lt;titles&gt;&lt;title&gt;Soluble surface films of short-chain monocarboxylic acids on organic and aqueous substrates&lt;/title&gt;&lt;secondary-title&gt;Journal of the Chemical Society B: Physical Organic&lt;/secondary-title&gt;&lt;/titles&gt;&lt;periodical&gt;&lt;full-title&gt;Journal of the Chemical Society B: Physical Organic&lt;/full-title&gt;&lt;abbr-1&gt;J. Chem. Soc. B&lt;/abbr-1&gt;&lt;abbr-2&gt;J Chem Soc B&lt;/abbr-2&gt;&lt;/periodical&gt;&lt;pages&gt;151-157&lt;/pages&gt;&lt;number&gt;0&lt;/number&gt;&lt;dates&gt;&lt;year&gt;1970&lt;/year&gt;&lt;/dates&gt;&lt;publisher&gt;The Royal Society of Chemistry&lt;/publisher&gt;&lt;isbn&gt;0045-6470&lt;/isbn&gt;&lt;work-type&gt;10.1039/J29700000151&lt;/work-type&gt;&lt;urls&gt;&lt;related-urls&gt;&lt;url&gt;http://dx.doi.org/10.1039/J29700000151&lt;/url&gt;&lt;/related-urls&gt;&lt;/urls&gt;&lt;electronic-resource-num&gt;10.1039/J29700000151&lt;/electronic-resource-num&gt;&lt;/record&gt;&lt;/Cite&gt;&lt;/EndNote&gt;</w:instrText>
              </w:r>
              <w:r w:rsidR="00A068BD">
                <w:rPr>
                  <w:color w:val="000000"/>
                </w:rPr>
                <w:fldChar w:fldCharType="separate"/>
              </w:r>
              <w:r w:rsidR="00A068BD">
                <w:rPr>
                  <w:noProof/>
                  <w:color w:val="000000"/>
                </w:rPr>
                <w:t>Wright and Akhtar (1970)</w:t>
              </w:r>
              <w:r w:rsidR="00A068BD">
                <w:rPr>
                  <w:color w:val="000000"/>
                </w:rPr>
                <w:fldChar w:fldCharType="end"/>
              </w:r>
            </w:hyperlink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0CD28F1" w14:textId="77777777" w:rsidR="004E4EB3" w:rsidRPr="006A679C" w:rsidRDefault="004E4EB3" w:rsidP="004E4EB3">
            <w:pPr>
              <w:jc w:val="center"/>
              <w:rPr>
                <w:color w:val="000000"/>
              </w:rPr>
            </w:pPr>
            <w:r w:rsidRPr="006A679C">
              <w:rPr>
                <w:color w:val="000000"/>
              </w:rPr>
              <w:t> </w:t>
            </w:r>
          </w:p>
        </w:tc>
        <w:tc>
          <w:tcPr>
            <w:tcW w:w="8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9A8A3F5" w14:textId="77777777" w:rsidR="004E4EB3" w:rsidRPr="006A679C" w:rsidRDefault="004E4EB3" w:rsidP="004E4EB3">
            <w:pPr>
              <w:jc w:val="center"/>
              <w:rPr>
                <w:color w:val="000000"/>
              </w:rPr>
            </w:pPr>
            <w:r w:rsidRPr="006A679C">
              <w:rPr>
                <w:color w:val="000000"/>
              </w:rPr>
              <w:t> </w:t>
            </w:r>
          </w:p>
        </w:tc>
        <w:tc>
          <w:tcPr>
            <w:tcW w:w="36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5A6B1F7" w14:textId="77777777" w:rsidR="004E4EB3" w:rsidRPr="006A679C" w:rsidRDefault="004E4EB3" w:rsidP="004E4EB3">
            <w:pPr>
              <w:jc w:val="center"/>
              <w:rPr>
                <w:color w:val="000000"/>
              </w:rPr>
            </w:pPr>
            <w:r w:rsidRPr="006A679C">
              <w:rPr>
                <w:color w:val="000000"/>
              </w:rPr>
              <w:t> </w:t>
            </w:r>
          </w:p>
        </w:tc>
      </w:tr>
      <w:tr w:rsidR="004E4EB3" w:rsidRPr="006A679C" w14:paraId="3CAF6678" w14:textId="77777777" w:rsidTr="00861271">
        <w:trPr>
          <w:trHeight w:val="241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1292566" w14:textId="77777777" w:rsidR="004E4EB3" w:rsidRPr="006A679C" w:rsidRDefault="004E4EB3" w:rsidP="004E4EB3">
            <w:pPr>
              <w:jc w:val="center"/>
              <w:rPr>
                <w:color w:val="000000"/>
              </w:rPr>
            </w:pPr>
            <w:r w:rsidRPr="006A679C">
              <w:rPr>
                <w:color w:val="000000"/>
              </w:rPr>
              <w:t>313.2</w:t>
            </w:r>
          </w:p>
        </w:tc>
        <w:tc>
          <w:tcPr>
            <w:tcW w:w="382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28C679C" w14:textId="2C52E1A4" w:rsidR="004E4EB3" w:rsidRPr="006A679C" w:rsidRDefault="00622CDA" w:rsidP="00361CCA">
            <w:pPr>
              <w:jc w:val="center"/>
              <w:rPr>
                <w:color w:val="000000"/>
              </w:rPr>
            </w:pPr>
            <w:hyperlink w:anchor="_ENREF_13" w:tooltip="Lazeeva, 1973 #315" w:history="1">
              <w:r w:rsidR="00A068BD">
                <w:rPr>
                  <w:color w:val="000000"/>
                </w:rPr>
                <w:fldChar w:fldCharType="begin"/>
              </w:r>
              <w:r w:rsidR="00A068BD">
                <w:rPr>
                  <w:color w:val="000000"/>
                </w:rPr>
                <w:instrText xml:space="preserve"> ADDIN EN.CITE &lt;EndNote&gt;&lt;Cite AuthorYear="1"&gt;&lt;Author&gt;Lazeeva&lt;/Author&gt;&lt;Year&gt;1973&lt;/Year&gt;&lt;RecNum&gt;315&lt;/RecNum&gt;&lt;DisplayText&gt;Lazeeva and Markuzin (1973)&lt;/DisplayText&gt;&lt;record&gt;&lt;rec-number&gt;315&lt;/rec-number&gt;&lt;foreign-keys&gt;&lt;key app="EN" db-id="zwazfzfrzwx9x4e5dtsxd0z15902tx9wsfrv" timestamp="1309568853" guid="e7bd4305-a770-4d0f-9d3e-996eea25dd99"&gt;315&lt;/key&gt;&lt;/foreign-keys&gt;&lt;ref-type name="Journal Article"&gt;17&lt;/ref-type&gt;&lt;contributors&gt;&lt;authors&gt;&lt;author&gt;Lazeeva, M. S.&lt;/author&gt;&lt;author&gt;Markuzin, N. P.&lt;/author&gt;&lt;/authors&gt;&lt;/contributors&gt;&lt;titles&gt;&lt;title&gt;Experimental data on equilibrium between phases and chemical equilibrium in vapor in acetic acid–water system at 20, 40 and 80°C&lt;/title&gt;&lt;secondary-title&gt;Zhurnal Prikladnoi Khimii&lt;/secondary-title&gt;&lt;/titles&gt;&lt;periodical&gt;&lt;full-title&gt;Zhurnal Prikladnoi Khimii&lt;/full-title&gt;&lt;abbr-1&gt;Zh. Prikl. Khim.&lt;/abbr-1&gt;&lt;abbr-2&gt;Zh Prikl Khim&lt;/abbr-2&gt;&lt;/periodical&gt;&lt;pages&gt;360-363&lt;/pages&gt;&lt;volume&gt;46&lt;/volume&gt;&lt;number&gt;2&lt;/number&gt;&lt;dates&gt;&lt;year&gt;1973&lt;/year&gt;&lt;/dates&gt;&lt;isbn&gt;0044-4618&lt;/isbn&gt;&lt;accession-num&gt;WOS:A1973O988200028&lt;/accession-num&gt;&lt;urls&gt;&lt;related-urls&gt;&lt;url&gt;&amp;lt;Go to ISI&amp;gt;://WOS:A1973O988200028&lt;/url&gt;&lt;/related-urls&gt;&lt;/urls&gt;&lt;/record&gt;&lt;/Cite&gt;&lt;/EndNote&gt;</w:instrText>
              </w:r>
              <w:r w:rsidR="00A068BD">
                <w:rPr>
                  <w:color w:val="000000"/>
                </w:rPr>
                <w:fldChar w:fldCharType="separate"/>
              </w:r>
              <w:r w:rsidR="00A068BD">
                <w:rPr>
                  <w:noProof/>
                  <w:color w:val="000000"/>
                </w:rPr>
                <w:t>Lazeeva and Markuzin (1973)</w:t>
              </w:r>
              <w:r w:rsidR="00A068BD">
                <w:rPr>
                  <w:color w:val="000000"/>
                </w:rPr>
                <w:fldChar w:fldCharType="end"/>
              </w:r>
            </w:hyperlink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F6FB64C" w14:textId="77777777" w:rsidR="004E4EB3" w:rsidRPr="006A679C" w:rsidRDefault="004E4EB3" w:rsidP="004E4EB3">
            <w:pPr>
              <w:jc w:val="center"/>
              <w:rPr>
                <w:color w:val="000000"/>
              </w:rPr>
            </w:pPr>
            <w:r w:rsidRPr="006A679C">
              <w:rPr>
                <w:color w:val="000000"/>
              </w:rPr>
              <w:t> </w:t>
            </w:r>
          </w:p>
        </w:tc>
        <w:tc>
          <w:tcPr>
            <w:tcW w:w="8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BB1475E" w14:textId="77777777" w:rsidR="004E4EB3" w:rsidRPr="006A679C" w:rsidRDefault="004E4EB3" w:rsidP="004E4EB3">
            <w:pPr>
              <w:jc w:val="center"/>
              <w:rPr>
                <w:color w:val="000000"/>
              </w:rPr>
            </w:pPr>
            <w:r w:rsidRPr="006A679C">
              <w:rPr>
                <w:i/>
                <w:iCs/>
                <w:color w:val="000000"/>
              </w:rPr>
              <w:t>P</w:t>
            </w:r>
            <w:r w:rsidRPr="006A679C">
              <w:rPr>
                <w:color w:val="000000"/>
              </w:rPr>
              <w:t xml:space="preserve"> / bar</w:t>
            </w:r>
          </w:p>
        </w:tc>
        <w:tc>
          <w:tcPr>
            <w:tcW w:w="36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B0BBF1B" w14:textId="77777777" w:rsidR="004E4EB3" w:rsidRPr="006A679C" w:rsidRDefault="004E4EB3" w:rsidP="004E4EB3">
            <w:pPr>
              <w:jc w:val="center"/>
              <w:rPr>
                <w:color w:val="000000"/>
              </w:rPr>
            </w:pPr>
            <w:r w:rsidRPr="006A679C">
              <w:rPr>
                <w:color w:val="000000"/>
              </w:rPr>
              <w:t>Reference</w:t>
            </w:r>
          </w:p>
        </w:tc>
      </w:tr>
      <w:tr w:rsidR="004E4EB3" w:rsidRPr="006A679C" w14:paraId="2CDF00EA" w14:textId="77777777" w:rsidTr="00861271">
        <w:trPr>
          <w:trHeight w:val="241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FFAE695" w14:textId="77777777" w:rsidR="004E4EB3" w:rsidRPr="006A679C" w:rsidRDefault="004E4EB3" w:rsidP="004E4EB3">
            <w:pPr>
              <w:jc w:val="center"/>
              <w:rPr>
                <w:color w:val="000000"/>
              </w:rPr>
            </w:pPr>
            <w:r w:rsidRPr="006A679C">
              <w:rPr>
                <w:color w:val="000000"/>
              </w:rPr>
              <w:t>343.2</w:t>
            </w:r>
          </w:p>
        </w:tc>
        <w:tc>
          <w:tcPr>
            <w:tcW w:w="382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76CA590" w14:textId="2A0114C3" w:rsidR="004E4EB3" w:rsidRPr="006A679C" w:rsidRDefault="00622CDA" w:rsidP="00361CCA">
            <w:pPr>
              <w:jc w:val="center"/>
              <w:rPr>
                <w:color w:val="000000"/>
              </w:rPr>
            </w:pPr>
            <w:hyperlink w:anchor="_ENREF_15" w:tooltip="Miyamoto, 2001 #328" w:history="1">
              <w:r w:rsidR="00A068BD">
                <w:rPr>
                  <w:color w:val="000000"/>
                </w:rPr>
                <w:fldChar w:fldCharType="begin"/>
              </w:r>
              <w:r w:rsidR="00A068BD">
                <w:rPr>
                  <w:color w:val="000000"/>
                </w:rPr>
                <w:instrText xml:space="preserve"> ADDIN EN.CITE &lt;EndNote&gt;&lt;Cite AuthorYear="1"&gt;&lt;Author&gt;Miyamoto&lt;/Author&gt;&lt;Year&gt;2001&lt;/Year&gt;&lt;RecNum&gt;328&lt;/RecNum&gt;&lt;DisplayText&gt;Miyamoto et al. (2001)&lt;/DisplayText&gt;&lt;record&gt;&lt;rec-number&gt;328&lt;/rec-number&gt;&lt;foreign-keys&gt;&lt;key app="EN" db-id="zwazfzfrzwx9x4e5dtsxd0z15902tx9wsfrv" timestamp="1309780280" guid="99473865-b8dd-4fd3-978b-1495dda89715"&gt;328&lt;/key&gt;&lt;/foreign-keys&gt;&lt;ref-type name="Journal Article"&gt;17&lt;/ref-type&gt;&lt;contributors&gt;&lt;authors&gt;&lt;author&gt;Miyamoto, S.&lt;/author&gt;&lt;author&gt;Nakamura, S.&lt;/author&gt;&lt;author&gt;Iwai, Y.&lt;/author&gt;&lt;author&gt;Arai, Y.&lt;/author&gt;&lt;/authors&gt;&lt;/contributors&gt;&lt;auth-address&gt;Kyushu Univ, Fac Engn, Dept Chem Engn, Higashi Ku, Fukuoka 8128581, Japan. Idemitsu Petrochem Co Ltd, Yamaguchi, Japan.&amp;#xD;Iwai, Y, Kyushu Univ, Fac Engn, Dept Chem Engn, Higashi Ku, 6-10-1 Hakozaki, Fukuoka 8128581, Japan.&lt;/auth-address&gt;&lt;titles&gt;&lt;title&gt;Measurement of isothermal vapor–liquid equilibria for binary and ternary systems containing monocarboxylic acid&lt;/title&gt;&lt;secondary-title&gt;Journal of Chemical and Engineering Data&lt;/secondary-title&gt;&lt;alt-title&gt;J. Chem. Eng. Data&lt;/alt-title&gt;&lt;/titles&gt;&lt;periodical&gt;&lt;full-title&gt;Journal of Chemical and Engineering Data&lt;/full-title&gt;&lt;abbr-1&gt;J. Chem. Eng. Data&lt;/abbr-1&gt;&lt;abbr-2&gt;J Chem Eng Data&lt;/abbr-2&gt;&lt;/periodical&gt;&lt;alt-periodical&gt;&lt;full-title&gt;Journal of Chemical and Engineering Data&lt;/full-title&gt;&lt;abbr-1&gt;J. Chem. Eng. Data&lt;/abbr-1&gt;&lt;abbr-2&gt;J Chem Eng Data&lt;/abbr-2&gt;&lt;/alt-periodical&gt;&lt;pages&gt;1225-1230&lt;/pages&gt;&lt;volume&gt;46&lt;/volume&gt;&lt;number&gt;5&lt;/number&gt;&lt;section&gt;1225&lt;/section&gt;&lt;keywords&gt;&lt;keyword&gt;flow-type apparatus&lt;/keyword&gt;&lt;/keywords&gt;&lt;dates&gt;&lt;year&gt;2001&lt;/year&gt;&lt;pub-dates&gt;&lt;date&gt;Sep-Oct&lt;/date&gt;&lt;/pub-dates&gt;&lt;/dates&gt;&lt;isbn&gt;0021-9568&lt;/isbn&gt;&lt;accession-num&gt;ISI:000171213400049&lt;/accession-num&gt;&lt;work-type&gt;Article&lt;/work-type&gt;&lt;urls&gt;&lt;related-urls&gt;&lt;url&gt;&lt;style face="underline" font="default" size="100%"&gt;&amp;lt;Go to ISI&amp;gt;://000171213400049&lt;/style&gt;&lt;/url&gt;&lt;/related-urls&gt;&lt;/urls&gt;&lt;language&gt;English&lt;/language&gt;&lt;/record&gt;&lt;/Cite&gt;&lt;/EndNote&gt;</w:instrText>
              </w:r>
              <w:r w:rsidR="00A068BD">
                <w:rPr>
                  <w:color w:val="000000"/>
                </w:rPr>
                <w:fldChar w:fldCharType="separate"/>
              </w:r>
              <w:r w:rsidR="00A068BD">
                <w:rPr>
                  <w:noProof/>
                  <w:color w:val="000000"/>
                </w:rPr>
                <w:t>Miyamoto et al. (2001)</w:t>
              </w:r>
              <w:r w:rsidR="00A068BD">
                <w:rPr>
                  <w:color w:val="000000"/>
                </w:rPr>
                <w:fldChar w:fldCharType="end"/>
              </w:r>
            </w:hyperlink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E18716F" w14:textId="77777777" w:rsidR="004E4EB3" w:rsidRPr="006A679C" w:rsidRDefault="004E4EB3" w:rsidP="004E4EB3">
            <w:pPr>
              <w:jc w:val="center"/>
              <w:rPr>
                <w:color w:val="000000"/>
              </w:rPr>
            </w:pPr>
            <w:r w:rsidRPr="006A679C">
              <w:rPr>
                <w:color w:val="000000"/>
              </w:rPr>
              <w:t> </w:t>
            </w:r>
          </w:p>
        </w:tc>
        <w:tc>
          <w:tcPr>
            <w:tcW w:w="8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AC48D48" w14:textId="77777777" w:rsidR="004E4EB3" w:rsidRPr="006A679C" w:rsidRDefault="004E4EB3" w:rsidP="004E4EB3">
            <w:pPr>
              <w:jc w:val="center"/>
              <w:rPr>
                <w:color w:val="000000"/>
              </w:rPr>
            </w:pPr>
            <w:r w:rsidRPr="006A679C">
              <w:rPr>
                <w:color w:val="000000"/>
              </w:rPr>
              <w:t>0.1333</w:t>
            </w:r>
          </w:p>
        </w:tc>
        <w:tc>
          <w:tcPr>
            <w:tcW w:w="36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16CFAD1" w14:textId="334EAB63" w:rsidR="004E4EB3" w:rsidRPr="006A679C" w:rsidRDefault="00622CDA" w:rsidP="00361CCA">
            <w:pPr>
              <w:jc w:val="center"/>
              <w:rPr>
                <w:color w:val="000000"/>
              </w:rPr>
            </w:pPr>
            <w:hyperlink w:anchor="_ENREF_17" w:tooltip="Rivenq, 1962 #861" w:history="1">
              <w:r w:rsidR="00A068BD">
                <w:rPr>
                  <w:color w:val="000000"/>
                </w:rPr>
                <w:fldChar w:fldCharType="begin"/>
              </w:r>
              <w:r w:rsidR="00A068BD">
                <w:rPr>
                  <w:color w:val="000000"/>
                </w:rPr>
                <w:instrText xml:space="preserve"> ADDIN EN.CITE &lt;EndNote&gt;&lt;Cite AuthorYear="1"&gt;&lt;Author&gt;Rivenq&lt;/Author&gt;&lt;Year&gt;1962&lt;/Year&gt;&lt;RecNum&gt;861&lt;/RecNum&gt;&lt;DisplayText&gt;Rivenq (1962)&lt;/DisplayText&gt;&lt;record&gt;&lt;rec-number&gt;861&lt;/rec-number&gt;&lt;foreign-keys&gt;&lt;key app="EN" db-id="zwazfzfrzwx9x4e5dtsxd0z15902tx9wsfrv" timestamp="1531064106" guid="dd8ded60-59d0-4d06-9000-e3f7a293f2ee"&gt;861&lt;/key&gt;&lt;/foreign-keys&gt;&lt;ref-type name="Journal Article"&gt;17&lt;/ref-type&gt;&lt;contributors&gt;&lt;authors&gt;&lt;author&gt;Rivenq, F.&lt;/author&gt;&lt;/authors&gt;&lt;/contributors&gt;&lt;titles&gt;&lt;title&gt;Ebulliometry of mixtures of water and butyric acid&lt;/title&gt;&lt;secondary-title&gt;Bulletin De La Societe Chimique De France&lt;/secondary-title&gt;&lt;/titles&gt;&lt;periodical&gt;&lt;full-title&gt;Bulletin de la Societe Chimique de France&lt;/full-title&gt;&lt;abbr-1&gt;Bull. Soc. Chim. Fr.&lt;/abbr-1&gt;&lt;abbr-2&gt;Bull Soc Chim Fr&lt;/abbr-2&gt;&lt;/periodical&gt;&lt;pages&gt;1192-1195&lt;/pages&gt;&lt;section&gt;1192&lt;/section&gt;&lt;dates&gt;&lt;year&gt;1962&lt;/year&gt;&lt;pub-dates&gt;&lt;date&gt;1962&lt;/date&gt;&lt;/pub-dates&gt;&lt;/dates&gt;&lt;urls&gt;&lt;/urls&gt;&lt;/record&gt;&lt;/Cite&gt;&lt;/EndNote&gt;</w:instrText>
              </w:r>
              <w:r w:rsidR="00A068BD">
                <w:rPr>
                  <w:color w:val="000000"/>
                </w:rPr>
                <w:fldChar w:fldCharType="separate"/>
              </w:r>
              <w:r w:rsidR="00A068BD">
                <w:rPr>
                  <w:noProof/>
                  <w:color w:val="000000"/>
                </w:rPr>
                <w:t>Rivenq (1962)</w:t>
              </w:r>
              <w:r w:rsidR="00A068BD">
                <w:rPr>
                  <w:color w:val="000000"/>
                </w:rPr>
                <w:fldChar w:fldCharType="end"/>
              </w:r>
            </w:hyperlink>
          </w:p>
        </w:tc>
      </w:tr>
      <w:tr w:rsidR="004E4EB3" w:rsidRPr="006A679C" w14:paraId="20BBFD33" w14:textId="77777777" w:rsidTr="00861271">
        <w:trPr>
          <w:trHeight w:val="241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232D473" w14:textId="77777777" w:rsidR="004E4EB3" w:rsidRPr="006A679C" w:rsidRDefault="004E4EB3" w:rsidP="004E4EB3">
            <w:pPr>
              <w:jc w:val="center"/>
              <w:rPr>
                <w:color w:val="000000"/>
              </w:rPr>
            </w:pPr>
            <w:r w:rsidRPr="006A679C">
              <w:rPr>
                <w:color w:val="000000"/>
              </w:rPr>
              <w:t>363.0</w:t>
            </w:r>
          </w:p>
        </w:tc>
        <w:tc>
          <w:tcPr>
            <w:tcW w:w="382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30CDF2B" w14:textId="567204D3" w:rsidR="004E4EB3" w:rsidRPr="006A679C" w:rsidRDefault="00622CDA" w:rsidP="00361CCA">
            <w:pPr>
              <w:jc w:val="center"/>
              <w:rPr>
                <w:color w:val="000000"/>
              </w:rPr>
            </w:pPr>
            <w:hyperlink w:anchor="_ENREF_2" w:tooltip="Arich, 1958 #340" w:history="1">
              <w:r w:rsidR="00A068BD">
                <w:rPr>
                  <w:color w:val="000000"/>
                </w:rPr>
                <w:fldChar w:fldCharType="begin"/>
              </w:r>
              <w:r w:rsidR="00A068BD">
                <w:rPr>
                  <w:color w:val="000000"/>
                </w:rPr>
                <w:instrText xml:space="preserve"> ADDIN EN.CITE &lt;EndNote&gt;&lt;Cite AuthorYear="1"&gt;&lt;Author&gt;Arich&lt;/Author&gt;&lt;Year&gt;1958&lt;/Year&gt;&lt;RecNum&gt;340&lt;/RecNum&gt;&lt;DisplayText&gt;Arich and Tagliavini (1958)&lt;/DisplayText&gt;&lt;record&gt;&lt;rec-number&gt;340&lt;/rec-number&gt;&lt;foreign-keys&gt;&lt;key app="EN" db-id="zwazfzfrzwx9x4e5dtsxd0z15902tx9wsfrv" timestamp="1316168922" guid="0c0f5f35-d0da-4fa2-9504-fc9a5fad12aa"&gt;340&lt;/key&gt;&lt;/foreign-keys&gt;&lt;ref-type name="Journal Article"&gt;17&lt;/ref-type&gt;&lt;contributors&gt;&lt;authors&gt;&lt;author&gt;Arich, G.&lt;/author&gt;&lt;author&gt;Tagliavini, G.&lt;/author&gt;&lt;/authors&gt;&lt;/contributors&gt;&lt;titles&gt;&lt;title&gt;Liquid–vapor equilibrium isotherms for the water–acetic acid system&lt;/title&gt;&lt;secondary-title&gt;La Ricerca Scientifica&lt;/secondary-title&gt;&lt;/titles&gt;&lt;periodical&gt;&lt;full-title&gt;La Ricerca Scientifica&lt;/full-title&gt;&lt;abbr-1&gt;Ric. Sci.&lt;/abbr-1&gt;&lt;abbr-2&gt;Ric. Sci.&lt;/abbr-2&gt;&lt;/periodical&gt;&lt;pages&gt;2493-2500&lt;/pages&gt;&lt;volume&gt;28&lt;/volume&gt;&lt;dates&gt;&lt;year&gt;1958&lt;/year&gt;&lt;/dates&gt;&lt;urls&gt;&lt;/urls&gt;&lt;/record&gt;&lt;/Cite&gt;&lt;/EndNote&gt;</w:instrText>
              </w:r>
              <w:r w:rsidR="00A068BD">
                <w:rPr>
                  <w:color w:val="000000"/>
                </w:rPr>
                <w:fldChar w:fldCharType="separate"/>
              </w:r>
              <w:r w:rsidR="00A068BD">
                <w:rPr>
                  <w:noProof/>
                  <w:color w:val="000000"/>
                </w:rPr>
                <w:t>Arich and Tagliavini (1958)</w:t>
              </w:r>
              <w:r w:rsidR="00A068BD">
                <w:rPr>
                  <w:color w:val="000000"/>
                </w:rPr>
                <w:fldChar w:fldCharType="end"/>
              </w:r>
            </w:hyperlink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FDA78F2" w14:textId="77777777" w:rsidR="004E4EB3" w:rsidRPr="006A679C" w:rsidRDefault="004E4EB3" w:rsidP="004E4EB3">
            <w:pPr>
              <w:jc w:val="center"/>
              <w:rPr>
                <w:color w:val="000000"/>
              </w:rPr>
            </w:pPr>
            <w:r w:rsidRPr="006A679C">
              <w:rPr>
                <w:color w:val="000000"/>
              </w:rPr>
              <w:t> </w:t>
            </w:r>
          </w:p>
        </w:tc>
        <w:tc>
          <w:tcPr>
            <w:tcW w:w="8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B5EC44B" w14:textId="77777777" w:rsidR="004E4EB3" w:rsidRPr="006A679C" w:rsidRDefault="004E4EB3" w:rsidP="004E4EB3">
            <w:pPr>
              <w:jc w:val="center"/>
              <w:rPr>
                <w:color w:val="000000"/>
              </w:rPr>
            </w:pPr>
            <w:r w:rsidRPr="006A679C">
              <w:rPr>
                <w:color w:val="000000"/>
              </w:rPr>
              <w:t>0.5333</w:t>
            </w:r>
          </w:p>
        </w:tc>
        <w:tc>
          <w:tcPr>
            <w:tcW w:w="36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D9D25B2" w14:textId="70BB5FC4" w:rsidR="004E4EB3" w:rsidRPr="006A679C" w:rsidRDefault="00622CDA" w:rsidP="00361CCA">
            <w:pPr>
              <w:jc w:val="center"/>
              <w:rPr>
                <w:color w:val="000000"/>
              </w:rPr>
            </w:pPr>
            <w:hyperlink w:anchor="_ENREF_17" w:tooltip="Rivenq, 1962 #861" w:history="1">
              <w:r w:rsidR="00A068BD">
                <w:rPr>
                  <w:color w:val="000000"/>
                </w:rPr>
                <w:fldChar w:fldCharType="begin"/>
              </w:r>
              <w:r w:rsidR="00A068BD">
                <w:rPr>
                  <w:color w:val="000000"/>
                </w:rPr>
                <w:instrText xml:space="preserve"> ADDIN EN.CITE &lt;EndNote&gt;&lt;Cite AuthorYear="1"&gt;&lt;Author&gt;Rivenq&lt;/Author&gt;&lt;Year&gt;1962&lt;/Year&gt;&lt;RecNum&gt;861&lt;/RecNum&gt;&lt;DisplayText&gt;Rivenq (1962)&lt;/DisplayText&gt;&lt;record&gt;&lt;rec-number&gt;861&lt;/rec-number&gt;&lt;foreign-keys&gt;&lt;key app="EN" db-id="zwazfzfrzwx9x4e5dtsxd0z15902tx9wsfrv" timestamp="1531064106" guid="dd8ded60-59d0-4d06-9000-e3f7a293f2ee"&gt;861&lt;/key&gt;&lt;/foreign-keys&gt;&lt;ref-type name="Journal Article"&gt;17&lt;/ref-type&gt;&lt;contributors&gt;&lt;authors&gt;&lt;author&gt;Rivenq, F.&lt;/author&gt;&lt;/authors&gt;&lt;/contributors&gt;&lt;titles&gt;&lt;title&gt;Ebulliometry of mixtures of water and butyric acid&lt;/title&gt;&lt;secondary-title&gt;Bulletin De La Societe Chimique De France&lt;/secondary-title&gt;&lt;/titles&gt;&lt;periodical&gt;&lt;full-title&gt;Bulletin de la Societe Chimique de France&lt;/full-title&gt;&lt;abbr-1&gt;Bull. Soc. Chim. Fr.&lt;/abbr-1&gt;&lt;abbr-2&gt;Bull Soc Chim Fr&lt;/abbr-2&gt;&lt;/periodical&gt;&lt;pages&gt;1192-1195&lt;/pages&gt;&lt;section&gt;1192&lt;/section&gt;&lt;dates&gt;&lt;year&gt;1962&lt;/year&gt;&lt;pub-dates&gt;&lt;date&gt;1962&lt;/date&gt;&lt;/pub-dates&gt;&lt;/dates&gt;&lt;urls&gt;&lt;/urls&gt;&lt;/record&gt;&lt;/Cite&gt;&lt;/EndNote&gt;</w:instrText>
              </w:r>
              <w:r w:rsidR="00A068BD">
                <w:rPr>
                  <w:color w:val="000000"/>
                </w:rPr>
                <w:fldChar w:fldCharType="separate"/>
              </w:r>
              <w:r w:rsidR="00A068BD">
                <w:rPr>
                  <w:noProof/>
                  <w:color w:val="000000"/>
                </w:rPr>
                <w:t>Rivenq (1962)</w:t>
              </w:r>
              <w:r w:rsidR="00A068BD">
                <w:rPr>
                  <w:color w:val="000000"/>
                </w:rPr>
                <w:fldChar w:fldCharType="end"/>
              </w:r>
            </w:hyperlink>
          </w:p>
        </w:tc>
      </w:tr>
      <w:tr w:rsidR="004E4EB3" w:rsidRPr="006A679C" w14:paraId="03750F96" w14:textId="77777777" w:rsidTr="00861271">
        <w:trPr>
          <w:trHeight w:val="241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6ED57B4" w14:textId="77777777" w:rsidR="004E4EB3" w:rsidRPr="006A679C" w:rsidRDefault="004E4EB3" w:rsidP="004E4EB3">
            <w:pPr>
              <w:jc w:val="center"/>
              <w:rPr>
                <w:color w:val="000000"/>
              </w:rPr>
            </w:pPr>
            <w:r w:rsidRPr="006A679C">
              <w:rPr>
                <w:color w:val="000000"/>
              </w:rPr>
              <w:t>373.1</w:t>
            </w:r>
          </w:p>
        </w:tc>
        <w:tc>
          <w:tcPr>
            <w:tcW w:w="382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4A8DDA" w14:textId="66F49022" w:rsidR="004E4EB3" w:rsidRPr="006A679C" w:rsidRDefault="00622CDA" w:rsidP="00361CCA">
            <w:pPr>
              <w:jc w:val="center"/>
              <w:rPr>
                <w:color w:val="000000"/>
              </w:rPr>
            </w:pPr>
            <w:hyperlink w:anchor="_ENREF_1" w:tooltip="Achary, 1947 #662" w:history="1">
              <w:r w:rsidR="00A068BD">
                <w:rPr>
                  <w:color w:val="000000"/>
                </w:rPr>
                <w:fldChar w:fldCharType="begin"/>
              </w:r>
              <w:r w:rsidR="00A068BD">
                <w:rPr>
                  <w:color w:val="000000"/>
                </w:rPr>
                <w:instrText xml:space="preserve"> ADDIN EN.CITE &lt;EndNote&gt;&lt;Cite AuthorYear="1"&gt;&lt;Author&gt;Achary&lt;/Author&gt;&lt;Year&gt;1947&lt;/Year&gt;&lt;RecNum&gt;662&lt;/RecNum&gt;&lt;DisplayText&gt;Achary and Narasingrao (1947)&lt;/DisplayText&gt;&lt;record&gt;&lt;rec-number&gt;662&lt;/rec-number&gt;&lt;foreign-keys&gt;&lt;key app="EN" db-id="zwazfzfrzwx9x4e5dtsxd0z15902tx9wsfrv" timestamp="1411317718" guid="a8efbb19-7d37-4a60-8ae5-54cb0c0759f1"&gt;662&lt;/key&gt;&lt;/foreign-keys&gt;&lt;ref-type name="Journal Article"&gt;17&lt;/ref-type&gt;&lt;contributors&gt;&lt;authors&gt;&lt;author&gt;Achary, M. V. R.&lt;/author&gt;&lt;author&gt;Narasingrao, M.&lt;/author&gt;&lt;/authors&gt;&lt;/contributors&gt;&lt;titles&gt;&lt;title&gt;Vapour–Liquid Equilibria of Non-ideal Solutions - I&lt;/title&gt;&lt;secondary-title&gt;Transactions of the Indian Institute of Chemical Engineers&lt;/secondary-title&gt;&lt;/titles&gt;&lt;periodical&gt;&lt;full-title&gt;Transactions of the Indian Institute of Chemical Engineers&lt;/full-title&gt;&lt;abbr-1&gt;Trans. Indian Inst. Chem. Eng.&lt;/abbr-1&gt;&lt;abbr-2&gt;Trans Indian Inst Chem Eng&lt;/abbr-2&gt;&lt;/periodical&gt;&lt;pages&gt;29-37&lt;/pages&gt;&lt;volume&gt;1&lt;/volume&gt;&lt;dates&gt;&lt;year&gt;1947&lt;/year&gt;&lt;/dates&gt;&lt;urls&gt;&lt;/urls&gt;&lt;/record&gt;&lt;/Cite&gt;&lt;/EndNote&gt;</w:instrText>
              </w:r>
              <w:r w:rsidR="00A068BD">
                <w:rPr>
                  <w:color w:val="000000"/>
                </w:rPr>
                <w:fldChar w:fldCharType="separate"/>
              </w:r>
              <w:r w:rsidR="00A068BD">
                <w:rPr>
                  <w:noProof/>
                  <w:color w:val="000000"/>
                </w:rPr>
                <w:t>Achary and Narasingrao (1947)</w:t>
              </w:r>
              <w:r w:rsidR="00A068BD">
                <w:rPr>
                  <w:color w:val="000000"/>
                </w:rPr>
                <w:fldChar w:fldCharType="end"/>
              </w:r>
            </w:hyperlink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30A887" w14:textId="77777777" w:rsidR="004E4EB3" w:rsidRPr="006A679C" w:rsidRDefault="004E4EB3" w:rsidP="004E4EB3">
            <w:pPr>
              <w:jc w:val="center"/>
              <w:rPr>
                <w:color w:val="000000"/>
              </w:rPr>
            </w:pPr>
            <w:r w:rsidRPr="006A679C">
              <w:rPr>
                <w:color w:val="000000"/>
              </w:rPr>
              <w:t> </w:t>
            </w:r>
          </w:p>
        </w:tc>
        <w:tc>
          <w:tcPr>
            <w:tcW w:w="8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BE360F" w14:textId="77777777" w:rsidR="004E4EB3" w:rsidRPr="006A679C" w:rsidRDefault="004E4EB3" w:rsidP="004E4EB3">
            <w:pPr>
              <w:jc w:val="center"/>
              <w:rPr>
                <w:color w:val="000000"/>
              </w:rPr>
            </w:pPr>
            <w:r w:rsidRPr="006A679C">
              <w:rPr>
                <w:color w:val="000000"/>
              </w:rPr>
              <w:t>1.0132</w:t>
            </w:r>
          </w:p>
        </w:tc>
        <w:tc>
          <w:tcPr>
            <w:tcW w:w="36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E2CB052" w14:textId="681B102A" w:rsidR="004E4EB3" w:rsidRPr="006A679C" w:rsidRDefault="00622CDA" w:rsidP="00361CCA">
            <w:pPr>
              <w:jc w:val="center"/>
              <w:rPr>
                <w:color w:val="000000"/>
              </w:rPr>
            </w:pPr>
            <w:hyperlink w:anchor="_ENREF_17" w:tooltip="Rivenq, 1962 #861" w:history="1">
              <w:r w:rsidR="00A068BD">
                <w:rPr>
                  <w:color w:val="000000"/>
                </w:rPr>
                <w:fldChar w:fldCharType="begin"/>
              </w:r>
              <w:r w:rsidR="00A068BD">
                <w:rPr>
                  <w:color w:val="000000"/>
                </w:rPr>
                <w:instrText xml:space="preserve"> ADDIN EN.CITE &lt;EndNote&gt;&lt;Cite AuthorYear="1"&gt;&lt;Author&gt;Rivenq&lt;/Author&gt;&lt;Year&gt;1962&lt;/Year&gt;&lt;RecNum&gt;861&lt;/RecNum&gt;&lt;DisplayText&gt;Rivenq (1962)&lt;/DisplayText&gt;&lt;record&gt;&lt;rec-number&gt;861&lt;/rec-number&gt;&lt;foreign-keys&gt;&lt;key app="EN" db-id="zwazfzfrzwx9x4e5dtsxd0z15902tx9wsfrv" timestamp="1531064106" guid="dd8ded60-59d0-4d06-9000-e3f7a293f2ee"&gt;861&lt;/key&gt;&lt;/foreign-keys&gt;&lt;ref-type name="Journal Article"&gt;17&lt;/ref-type&gt;&lt;contributors&gt;&lt;authors&gt;&lt;author&gt;Rivenq, F.&lt;/author&gt;&lt;/authors&gt;&lt;/contributors&gt;&lt;titles&gt;&lt;title&gt;Ebulliometry of mixtures of water and butyric acid&lt;/title&gt;&lt;secondary-title&gt;Bulletin De La Societe Chimique De France&lt;/secondary-title&gt;&lt;/titles&gt;&lt;periodical&gt;&lt;full-title&gt;Bulletin de la Societe Chimique de France&lt;/full-title&gt;&lt;abbr-1&gt;Bull. Soc. Chim. Fr.&lt;/abbr-1&gt;&lt;abbr-2&gt;Bull Soc Chim Fr&lt;/abbr-2&gt;&lt;/periodical&gt;&lt;pages&gt;1192-1195&lt;/pages&gt;&lt;section&gt;1192&lt;/section&gt;&lt;dates&gt;&lt;year&gt;1962&lt;/year&gt;&lt;pub-dates&gt;&lt;date&gt;1962&lt;/date&gt;&lt;/pub-dates&gt;&lt;/dates&gt;&lt;urls&gt;&lt;/urls&gt;&lt;/record&gt;&lt;/Cite&gt;&lt;/EndNote&gt;</w:instrText>
              </w:r>
              <w:r w:rsidR="00A068BD">
                <w:rPr>
                  <w:color w:val="000000"/>
                </w:rPr>
                <w:fldChar w:fldCharType="separate"/>
              </w:r>
              <w:r w:rsidR="00A068BD">
                <w:rPr>
                  <w:noProof/>
                  <w:color w:val="000000"/>
                </w:rPr>
                <w:t>Rivenq (1962)</w:t>
              </w:r>
              <w:r w:rsidR="00A068BD">
                <w:rPr>
                  <w:color w:val="000000"/>
                </w:rPr>
                <w:fldChar w:fldCharType="end"/>
              </w:r>
            </w:hyperlink>
          </w:p>
        </w:tc>
      </w:tr>
      <w:tr w:rsidR="004E4EB3" w:rsidRPr="006A679C" w14:paraId="2A793AA1" w14:textId="77777777" w:rsidTr="00861271">
        <w:trPr>
          <w:trHeight w:val="241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CE3A025" w14:textId="77777777" w:rsidR="004E4EB3" w:rsidRPr="006A679C" w:rsidRDefault="004E4EB3" w:rsidP="004E4EB3">
            <w:pPr>
              <w:jc w:val="center"/>
              <w:rPr>
                <w:color w:val="000000"/>
              </w:rPr>
            </w:pPr>
            <w:r w:rsidRPr="006A679C">
              <w:rPr>
                <w:color w:val="000000"/>
              </w:rPr>
              <w:t>412.6</w:t>
            </w:r>
          </w:p>
        </w:tc>
        <w:tc>
          <w:tcPr>
            <w:tcW w:w="382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3837D31" w14:textId="76883D71" w:rsidR="004E4EB3" w:rsidRPr="006A679C" w:rsidRDefault="00622CDA" w:rsidP="00361CCA">
            <w:pPr>
              <w:jc w:val="center"/>
              <w:rPr>
                <w:color w:val="000000"/>
              </w:rPr>
            </w:pPr>
            <w:hyperlink w:anchor="_ENREF_19" w:tooltip="Román-Ramírez, 2016 #834" w:history="1">
              <w:r w:rsidR="00A068BD">
                <w:rPr>
                  <w:color w:val="000000"/>
                </w:rPr>
                <w:fldChar w:fldCharType="begin"/>
              </w:r>
              <w:r w:rsidR="00A068BD">
                <w:rPr>
                  <w:color w:val="000000"/>
                </w:rPr>
                <w:instrText xml:space="preserve"> ADDIN EN.CITE &lt;EndNote&gt;&lt;Cite AuthorYear="1"&gt;&lt;Author&gt;Román-Ramírez&lt;/Author&gt;&lt;Year&gt;2016&lt;/Year&gt;&lt;RecNum&gt;834&lt;/RecNum&gt;&lt;DisplayText&gt;Román-Ramírez and Leeke (2016)&lt;/DisplayText&gt;&lt;record&gt;&lt;rec-number&gt;834&lt;/rec-number&gt;&lt;foreign-keys&gt;&lt;key app="EN" db-id="zwazfzfrzwx9x4e5dtsxd0z15902tx9wsfrv" timestamp="1506262189" guid="22046c1f-0e29-4518-90dd-f596d0b53d58"&gt;834&lt;/key&gt;&lt;/foreign-keys&gt;&lt;ref-type name="Journal Article"&gt;17&lt;/ref-type&gt;&lt;contributors&gt;&lt;authors&gt;&lt;author&gt;Román-Ramírez, Luis A.&lt;/author&gt;&lt;author&gt;Leeke, Gary A.&lt;/author&gt;&lt;/authors&gt;&lt;/contributors&gt;&lt;titles&gt;&lt;title&gt;p–x Data of (Acetic Acid + Water) at T = (412.6, 443.2, 483.2) K&lt;/title&gt;&lt;secondary-title&gt;Journal of Chemical and Engineering Data&lt;/secondary-title&gt;&lt;/titles&gt;&lt;periodical&gt;&lt;full-title&gt;Journal of Chemical and Engineering Data&lt;/full-title&gt;&lt;abbr-1&gt;J. Chem. Eng. Data&lt;/abbr-1&gt;&lt;abbr-2&gt;J Chem Eng Data&lt;/abbr-2&gt;&lt;/periodical&gt;&lt;pages&gt;2078-2082&lt;/pages&gt;&lt;volume&gt;61&lt;/volume&gt;&lt;number&gt;6&lt;/number&gt;&lt;section&gt;2078&lt;/section&gt;&lt;dates&gt;&lt;year&gt;2016&lt;/year&gt;&lt;pub-dates&gt;&lt;date&gt;2016/06/09&lt;/date&gt;&lt;/pub-dates&gt;&lt;/dates&gt;&lt;publisher&gt;American Chemical Society&lt;/publisher&gt;&lt;isbn&gt;0021-9568&lt;/isbn&gt;&lt;urls&gt;&lt;related-urls&gt;&lt;url&gt;http://dx.doi.org/10.1021/acs.jced.5b01104&lt;/url&gt;&lt;/related-urls&gt;&lt;/urls&gt;&lt;electronic-resource-num&gt;10.1021/acs.jced.5b01104&lt;/electronic-resource-num&gt;&lt;/record&gt;&lt;/Cite&gt;&lt;/EndNote&gt;</w:instrText>
              </w:r>
              <w:r w:rsidR="00A068BD">
                <w:rPr>
                  <w:color w:val="000000"/>
                </w:rPr>
                <w:fldChar w:fldCharType="separate"/>
              </w:r>
              <w:r w:rsidR="00A068BD">
                <w:rPr>
                  <w:noProof/>
                  <w:color w:val="000000"/>
                </w:rPr>
                <w:t>Román-Ramírez and Leeke (2016)</w:t>
              </w:r>
              <w:r w:rsidR="00A068BD">
                <w:rPr>
                  <w:color w:val="000000"/>
                </w:rPr>
                <w:fldChar w:fldCharType="end"/>
              </w:r>
            </w:hyperlink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6667ACB" w14:textId="77777777" w:rsidR="004E4EB3" w:rsidRPr="006A679C" w:rsidRDefault="004E4EB3" w:rsidP="004E4EB3">
            <w:pPr>
              <w:jc w:val="center"/>
              <w:rPr>
                <w:color w:val="000000"/>
              </w:rPr>
            </w:pPr>
            <w:r w:rsidRPr="006A679C">
              <w:rPr>
                <w:color w:val="000000"/>
              </w:rPr>
              <w:t> </w:t>
            </w:r>
          </w:p>
        </w:tc>
        <w:tc>
          <w:tcPr>
            <w:tcW w:w="8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81AE38" w14:textId="77777777" w:rsidR="004E4EB3" w:rsidRPr="006A679C" w:rsidRDefault="004E4EB3" w:rsidP="004E4EB3">
            <w:pPr>
              <w:jc w:val="center"/>
              <w:rPr>
                <w:color w:val="000000"/>
              </w:rPr>
            </w:pPr>
          </w:p>
        </w:tc>
        <w:tc>
          <w:tcPr>
            <w:tcW w:w="36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E05401B" w14:textId="77777777" w:rsidR="004E4EB3" w:rsidRPr="006A679C" w:rsidRDefault="004E4EB3" w:rsidP="004E4EB3">
            <w:pPr>
              <w:rPr>
                <w:color w:val="000000"/>
              </w:rPr>
            </w:pPr>
            <w:r w:rsidRPr="006A679C">
              <w:rPr>
                <w:color w:val="000000"/>
              </w:rPr>
              <w:t> </w:t>
            </w:r>
          </w:p>
        </w:tc>
      </w:tr>
      <w:tr w:rsidR="004E4EB3" w:rsidRPr="006A679C" w14:paraId="7E95039C" w14:textId="77777777" w:rsidTr="00861271">
        <w:trPr>
          <w:trHeight w:val="241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7CAFED8" w14:textId="77777777" w:rsidR="004E4EB3" w:rsidRPr="006A679C" w:rsidRDefault="004E4EB3" w:rsidP="004E4EB3">
            <w:pPr>
              <w:jc w:val="center"/>
              <w:rPr>
                <w:color w:val="000000"/>
              </w:rPr>
            </w:pPr>
            <w:r w:rsidRPr="006A679C">
              <w:rPr>
                <w:color w:val="000000"/>
              </w:rPr>
              <w:t>443.2</w:t>
            </w:r>
          </w:p>
        </w:tc>
        <w:tc>
          <w:tcPr>
            <w:tcW w:w="382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19F5B78" w14:textId="142E8389" w:rsidR="004E4EB3" w:rsidRPr="006A679C" w:rsidRDefault="00622CDA" w:rsidP="00361CCA">
            <w:pPr>
              <w:jc w:val="center"/>
              <w:rPr>
                <w:color w:val="000000"/>
              </w:rPr>
            </w:pPr>
            <w:hyperlink w:anchor="_ENREF_19" w:tooltip="Román-Ramírez, 2016 #834" w:history="1">
              <w:r w:rsidR="00A068BD">
                <w:rPr>
                  <w:color w:val="000000"/>
                </w:rPr>
                <w:fldChar w:fldCharType="begin"/>
              </w:r>
              <w:r w:rsidR="00A068BD">
                <w:rPr>
                  <w:color w:val="000000"/>
                </w:rPr>
                <w:instrText xml:space="preserve"> ADDIN EN.CITE &lt;EndNote&gt;&lt;Cite AuthorYear="1"&gt;&lt;Author&gt;Román-Ramírez&lt;/Author&gt;&lt;Year&gt;2016&lt;/Year&gt;&lt;RecNum&gt;834&lt;/RecNum&gt;&lt;DisplayText&gt;Román-Ramírez and Leeke (2016)&lt;/DisplayText&gt;&lt;record&gt;&lt;rec-number&gt;834&lt;/rec-number&gt;&lt;foreign-keys&gt;&lt;key app="EN" db-id="zwazfzfrzwx9x4e5dtsxd0z15902tx9wsfrv" timestamp="1506262189" guid="22046c1f-0e29-4518-90dd-f596d0b53d58"&gt;834&lt;/key&gt;&lt;/foreign-keys&gt;&lt;ref-type name="Journal Article"&gt;17&lt;/ref-type&gt;&lt;contributors&gt;&lt;authors&gt;&lt;author&gt;Román-Ramírez, Luis A.&lt;/author&gt;&lt;author&gt;Leeke, Gary A.&lt;/author&gt;&lt;/authors&gt;&lt;/contributors&gt;&lt;titles&gt;&lt;title&gt;p–x Data of (Acetic Acid + Water) at T = (412.6, 443.2, 483.2) K&lt;/title&gt;&lt;secondary-title&gt;Journal of Chemical and Engineering Data&lt;/secondary-title&gt;&lt;/titles&gt;&lt;periodical&gt;&lt;full-title&gt;Journal of Chemical and Engineering Data&lt;/full-title&gt;&lt;abbr-1&gt;J. Chem. Eng. Data&lt;/abbr-1&gt;&lt;abbr-2&gt;J Chem Eng Data&lt;/abbr-2&gt;&lt;/periodical&gt;&lt;pages&gt;2078-2082&lt;/pages&gt;&lt;volume&gt;61&lt;/volume&gt;&lt;number&gt;6&lt;/number&gt;&lt;section&gt;2078&lt;/section&gt;&lt;dates&gt;&lt;year&gt;2016&lt;/year&gt;&lt;pub-dates&gt;&lt;date&gt;2016/06/09&lt;/date&gt;&lt;/pub-dates&gt;&lt;/dates&gt;&lt;publisher&gt;American Chemical Society&lt;/publisher&gt;&lt;isbn&gt;0021-9568&lt;/isbn&gt;&lt;urls&gt;&lt;related-urls&gt;&lt;url&gt;http://dx.doi.org/10.1021/acs.jced.5b01104&lt;/url&gt;&lt;/related-urls&gt;&lt;/urls&gt;&lt;electronic-resource-num&gt;10.1021/acs.jced.5b01104&lt;/electronic-resource-num&gt;&lt;/record&gt;&lt;/Cite&gt;&lt;/EndNote&gt;</w:instrText>
              </w:r>
              <w:r w:rsidR="00A068BD">
                <w:rPr>
                  <w:color w:val="000000"/>
                </w:rPr>
                <w:fldChar w:fldCharType="separate"/>
              </w:r>
              <w:r w:rsidR="00A068BD">
                <w:rPr>
                  <w:noProof/>
                  <w:color w:val="000000"/>
                </w:rPr>
                <w:t>Román-Ramírez and Leeke (2016)</w:t>
              </w:r>
              <w:r w:rsidR="00A068BD">
                <w:rPr>
                  <w:color w:val="000000"/>
                </w:rPr>
                <w:fldChar w:fldCharType="end"/>
              </w:r>
            </w:hyperlink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984CA82" w14:textId="77777777" w:rsidR="004E4EB3" w:rsidRPr="006A679C" w:rsidRDefault="004E4EB3" w:rsidP="004E4EB3">
            <w:pPr>
              <w:jc w:val="center"/>
              <w:rPr>
                <w:color w:val="000000"/>
              </w:rPr>
            </w:pPr>
            <w:r w:rsidRPr="006A679C">
              <w:rPr>
                <w:color w:val="000000"/>
              </w:rPr>
              <w:t> </w:t>
            </w:r>
          </w:p>
        </w:tc>
        <w:tc>
          <w:tcPr>
            <w:tcW w:w="8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659B4BE" w14:textId="77777777" w:rsidR="004E4EB3" w:rsidRPr="006A679C" w:rsidRDefault="004E4EB3" w:rsidP="004E4EB3">
            <w:pPr>
              <w:rPr>
                <w:color w:val="000000"/>
              </w:rPr>
            </w:pPr>
            <w:r w:rsidRPr="006A679C">
              <w:rPr>
                <w:color w:val="000000"/>
              </w:rPr>
              <w:t> </w:t>
            </w:r>
          </w:p>
        </w:tc>
        <w:tc>
          <w:tcPr>
            <w:tcW w:w="36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A77BCDC" w14:textId="77777777" w:rsidR="004E4EB3" w:rsidRPr="006A679C" w:rsidRDefault="004E4EB3" w:rsidP="004E4EB3">
            <w:pPr>
              <w:rPr>
                <w:color w:val="000000"/>
              </w:rPr>
            </w:pPr>
            <w:r w:rsidRPr="006A679C">
              <w:rPr>
                <w:color w:val="000000"/>
              </w:rPr>
              <w:t> </w:t>
            </w:r>
          </w:p>
        </w:tc>
      </w:tr>
      <w:tr w:rsidR="004E4EB3" w:rsidRPr="006A679C" w14:paraId="463A219F" w14:textId="77777777" w:rsidTr="00861271">
        <w:trPr>
          <w:trHeight w:val="241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5B860A6" w14:textId="77777777" w:rsidR="004E4EB3" w:rsidRPr="006A679C" w:rsidRDefault="004E4EB3" w:rsidP="004E4EB3">
            <w:pPr>
              <w:jc w:val="center"/>
              <w:rPr>
                <w:color w:val="000000"/>
              </w:rPr>
            </w:pPr>
            <w:r w:rsidRPr="006A679C">
              <w:rPr>
                <w:color w:val="000000"/>
              </w:rPr>
              <w:t>483.2</w:t>
            </w:r>
          </w:p>
        </w:tc>
        <w:tc>
          <w:tcPr>
            <w:tcW w:w="382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D608636" w14:textId="58339700" w:rsidR="004E4EB3" w:rsidRPr="006A679C" w:rsidRDefault="00622CDA" w:rsidP="00361CCA">
            <w:pPr>
              <w:jc w:val="center"/>
              <w:rPr>
                <w:color w:val="000000"/>
              </w:rPr>
            </w:pPr>
            <w:hyperlink w:anchor="_ENREF_19" w:tooltip="Román-Ramírez, 2016 #834" w:history="1">
              <w:r w:rsidR="00A068BD">
                <w:rPr>
                  <w:color w:val="000000"/>
                </w:rPr>
                <w:fldChar w:fldCharType="begin"/>
              </w:r>
              <w:r w:rsidR="00A068BD">
                <w:rPr>
                  <w:color w:val="000000"/>
                </w:rPr>
                <w:instrText xml:space="preserve"> ADDIN EN.CITE &lt;EndNote&gt;&lt;Cite AuthorYear="1"&gt;&lt;Author&gt;Román-Ramírez&lt;/Author&gt;&lt;Year&gt;2016&lt;/Year&gt;&lt;RecNum&gt;834&lt;/RecNum&gt;&lt;DisplayText&gt;Román-Ramírez and Leeke (2016)&lt;/DisplayText&gt;&lt;record&gt;&lt;rec-number&gt;834&lt;/rec-number&gt;&lt;foreign-keys&gt;&lt;key app="EN" db-id="zwazfzfrzwx9x4e5dtsxd0z15902tx9wsfrv" timestamp="1506262189" guid="22046c1f-0e29-4518-90dd-f596d0b53d58"&gt;834&lt;/key&gt;&lt;/foreign-keys&gt;&lt;ref-type name="Journal Article"&gt;17&lt;/ref-type&gt;&lt;contributors&gt;&lt;authors&gt;&lt;author&gt;Román-Ramírez, Luis A.&lt;/author&gt;&lt;author&gt;Leeke, Gary A.&lt;/author&gt;&lt;/authors&gt;&lt;/contributors&gt;&lt;titles&gt;&lt;title&gt;p–x Data of (Acetic Acid + Water) at T = (412.6, 443.2, 483.2) K&lt;/title&gt;&lt;secondary-title&gt;Journal of Chemical and Engineering Data&lt;/secondary-title&gt;&lt;/titles&gt;&lt;periodical&gt;&lt;full-title&gt;Journal of Chemical and Engineering Data&lt;/full-title&gt;&lt;abbr-1&gt;J. Chem. Eng. Data&lt;/abbr-1&gt;&lt;abbr-2&gt;J Chem Eng Data&lt;/abbr-2&gt;&lt;/periodical&gt;&lt;pages&gt;2078-2082&lt;/pages&gt;&lt;volume&gt;61&lt;/volume&gt;&lt;number&gt;6&lt;/number&gt;&lt;section&gt;2078&lt;/section&gt;&lt;dates&gt;&lt;year&gt;2016&lt;/year&gt;&lt;pub-dates&gt;&lt;date&gt;2016/06/09&lt;/date&gt;&lt;/pub-dates&gt;&lt;/dates&gt;&lt;publisher&gt;American Chemical Society&lt;/publisher&gt;&lt;isbn&gt;0021-9568&lt;/isbn&gt;&lt;urls&gt;&lt;related-urls&gt;&lt;url&gt;http://dx.doi.org/10.1021/acs.jced.5b01104&lt;/url&gt;&lt;/related-urls&gt;&lt;/urls&gt;&lt;electronic-resource-num&gt;10.1021/acs.jced.5b01104&lt;/electronic-resource-num&gt;&lt;/record&gt;&lt;/Cite&gt;&lt;/EndNote&gt;</w:instrText>
              </w:r>
              <w:r w:rsidR="00A068BD">
                <w:rPr>
                  <w:color w:val="000000"/>
                </w:rPr>
                <w:fldChar w:fldCharType="separate"/>
              </w:r>
              <w:r w:rsidR="00A068BD">
                <w:rPr>
                  <w:noProof/>
                  <w:color w:val="000000"/>
                </w:rPr>
                <w:t>Román-Ramírez and Leeke (2016)</w:t>
              </w:r>
              <w:r w:rsidR="00A068BD">
                <w:rPr>
                  <w:color w:val="000000"/>
                </w:rPr>
                <w:fldChar w:fldCharType="end"/>
              </w:r>
            </w:hyperlink>
          </w:p>
        </w:tc>
        <w:tc>
          <w:tcPr>
            <w:tcW w:w="28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B09B183" w14:textId="77777777" w:rsidR="004E4EB3" w:rsidRPr="006A679C" w:rsidRDefault="004E4EB3" w:rsidP="004E4EB3">
            <w:pPr>
              <w:jc w:val="center"/>
              <w:rPr>
                <w:color w:val="000000"/>
              </w:rPr>
            </w:pPr>
            <w:r w:rsidRPr="006A679C">
              <w:rPr>
                <w:color w:val="000000"/>
              </w:rPr>
              <w:t> 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DEBDE02" w14:textId="77777777" w:rsidR="004E4EB3" w:rsidRPr="006A679C" w:rsidRDefault="004E4EB3" w:rsidP="004E4EB3">
            <w:pPr>
              <w:rPr>
                <w:color w:val="000000"/>
              </w:rPr>
            </w:pPr>
            <w:r w:rsidRPr="006A679C">
              <w:rPr>
                <w:color w:val="000000"/>
              </w:rPr>
              <w:t> </w:t>
            </w:r>
          </w:p>
        </w:tc>
        <w:tc>
          <w:tcPr>
            <w:tcW w:w="36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CB0D077" w14:textId="77777777" w:rsidR="004E4EB3" w:rsidRPr="006A679C" w:rsidRDefault="004E4EB3" w:rsidP="004E4EB3">
            <w:pPr>
              <w:rPr>
                <w:color w:val="000000"/>
              </w:rPr>
            </w:pPr>
            <w:r w:rsidRPr="006A679C">
              <w:rPr>
                <w:color w:val="000000"/>
              </w:rPr>
              <w:t> </w:t>
            </w:r>
          </w:p>
        </w:tc>
      </w:tr>
      <w:tr w:rsidR="004E4EB3" w:rsidRPr="006A679C" w14:paraId="0446940C" w14:textId="77777777" w:rsidTr="00861271">
        <w:trPr>
          <w:trHeight w:val="241"/>
        </w:trPr>
        <w:tc>
          <w:tcPr>
            <w:tcW w:w="12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F28BA09" w14:textId="77777777" w:rsidR="004E4EB3" w:rsidRPr="006A679C" w:rsidRDefault="004E4EB3" w:rsidP="004E4EB3">
            <w:pPr>
              <w:rPr>
                <w:color w:val="000000"/>
              </w:rPr>
            </w:pPr>
            <w:r w:rsidRPr="006A679C">
              <w:rPr>
                <w:color w:val="000000"/>
              </w:rPr>
              <w:t> </w:t>
            </w:r>
          </w:p>
        </w:tc>
        <w:tc>
          <w:tcPr>
            <w:tcW w:w="382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875CCFB" w14:textId="77777777" w:rsidR="004E4EB3" w:rsidRPr="006A679C" w:rsidRDefault="004E4EB3" w:rsidP="004E4EB3">
            <w:pPr>
              <w:rPr>
                <w:color w:val="000000"/>
              </w:rPr>
            </w:pPr>
            <w:r w:rsidRPr="006A679C">
              <w:rPr>
                <w:color w:val="000000"/>
              </w:rPr>
              <w:t> 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A456743" w14:textId="77777777" w:rsidR="004E4EB3" w:rsidRPr="006A679C" w:rsidRDefault="004E4EB3" w:rsidP="004E4EB3">
            <w:pPr>
              <w:rPr>
                <w:color w:val="000000"/>
              </w:rPr>
            </w:pPr>
            <w:r w:rsidRPr="006A679C">
              <w:rPr>
                <w:color w:val="000000"/>
              </w:rPr>
              <w:t> </w:t>
            </w:r>
          </w:p>
        </w:tc>
        <w:tc>
          <w:tcPr>
            <w:tcW w:w="8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976A61" w14:textId="77777777" w:rsidR="004E4EB3" w:rsidRPr="006A679C" w:rsidRDefault="004E4EB3" w:rsidP="004E4EB3">
            <w:pPr>
              <w:rPr>
                <w:color w:val="000000"/>
              </w:rPr>
            </w:pPr>
            <w:r w:rsidRPr="006A679C">
              <w:rPr>
                <w:color w:val="000000"/>
              </w:rPr>
              <w:t> </w:t>
            </w:r>
          </w:p>
        </w:tc>
        <w:tc>
          <w:tcPr>
            <w:tcW w:w="36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2D8DA96" w14:textId="77777777" w:rsidR="004E4EB3" w:rsidRPr="006A679C" w:rsidRDefault="004E4EB3" w:rsidP="004E4EB3">
            <w:pPr>
              <w:jc w:val="center"/>
              <w:rPr>
                <w:color w:val="000000"/>
              </w:rPr>
            </w:pPr>
            <w:r w:rsidRPr="006A679C">
              <w:rPr>
                <w:color w:val="000000"/>
              </w:rPr>
              <w:t> </w:t>
            </w:r>
          </w:p>
        </w:tc>
      </w:tr>
    </w:tbl>
    <w:p w14:paraId="5A14DEEE" w14:textId="6DB944E6" w:rsidR="004E4EB3" w:rsidRDefault="004E4EB3" w:rsidP="006E7B3A">
      <w:pPr>
        <w:rPr>
          <w:lang w:eastAsia="es-ES"/>
        </w:rPr>
      </w:pPr>
    </w:p>
    <w:p w14:paraId="77950FBB" w14:textId="77777777" w:rsidR="004E4EB3" w:rsidRDefault="004E4EB3" w:rsidP="006E7B3A">
      <w:pPr>
        <w:rPr>
          <w:lang w:eastAsia="es-ES"/>
        </w:rPr>
      </w:pPr>
    </w:p>
    <w:p w14:paraId="0FB525EA" w14:textId="3DF5DA7B" w:rsidR="004E4EB3" w:rsidRDefault="004E4EB3" w:rsidP="006E7B3A">
      <w:pPr>
        <w:rPr>
          <w:lang w:eastAsia="es-ES"/>
        </w:rPr>
        <w:sectPr w:rsidR="004E4EB3" w:rsidSect="00702DE0">
          <w:pgSz w:w="12240" w:h="15840"/>
          <w:pgMar w:top="1440" w:right="1440" w:bottom="1440" w:left="1440" w:header="720" w:footer="720" w:gutter="0"/>
          <w:cols w:space="720"/>
          <w:noEndnote/>
          <w:docGrid w:linePitch="326"/>
        </w:sectPr>
      </w:pPr>
    </w:p>
    <w:p w14:paraId="170C3A3A" w14:textId="09255211" w:rsidR="00537A7E" w:rsidRDefault="00537A7E" w:rsidP="00537A7E">
      <w:pPr>
        <w:pStyle w:val="Heading1"/>
        <w:rPr>
          <w:lang w:val="en-GB"/>
        </w:rPr>
      </w:pPr>
      <w:bookmarkStart w:id="25" w:name="_Toc35958347"/>
      <w:r>
        <w:lastRenderedPageBreak/>
        <w:t>Calculated deviations</w:t>
      </w:r>
      <w:r w:rsidR="00BE16E0">
        <w:t xml:space="preserve"> and binary interaction parameters</w:t>
      </w:r>
      <w:bookmarkEnd w:id="25"/>
    </w:p>
    <w:p w14:paraId="5E67055A" w14:textId="7D0E58B4" w:rsidR="00013230" w:rsidRPr="00013230" w:rsidRDefault="00013230" w:rsidP="00622CDA">
      <w:pPr>
        <w:pStyle w:val="Caption"/>
        <w:keepNext/>
        <w:ind w:left="-851" w:firstLine="141"/>
        <w:rPr>
          <w:lang w:val="en-GB"/>
        </w:rPr>
      </w:pPr>
      <w:r w:rsidRPr="00013230">
        <w:rPr>
          <w:lang w:val="en-GB"/>
        </w:rPr>
        <w:t>Table S</w:t>
      </w:r>
      <w:r>
        <w:fldChar w:fldCharType="begin"/>
      </w:r>
      <w:r w:rsidRPr="00013230">
        <w:rPr>
          <w:lang w:val="en-GB"/>
        </w:rPr>
        <w:instrText xml:space="preserve"> SEQ Table \* ARABIC </w:instrText>
      </w:r>
      <w:r>
        <w:fldChar w:fldCharType="separate"/>
      </w:r>
      <w:r w:rsidR="008E61B8">
        <w:rPr>
          <w:noProof/>
          <w:lang w:val="en-GB"/>
        </w:rPr>
        <w:t>2</w:t>
      </w:r>
      <w:r>
        <w:fldChar w:fldCharType="end"/>
      </w:r>
      <w:r w:rsidRPr="00013230">
        <w:rPr>
          <w:lang w:val="en-GB"/>
        </w:rPr>
        <w:t xml:space="preserve">. </w:t>
      </w:r>
      <w:r w:rsidR="00DA79A0">
        <w:rPr>
          <w:lang w:val="en-GB"/>
        </w:rPr>
        <w:t>D</w:t>
      </w:r>
      <w:r w:rsidRPr="00013230">
        <w:rPr>
          <w:lang w:val="en-GB"/>
        </w:rPr>
        <w:t>eviation</w:t>
      </w:r>
      <w:r w:rsidR="00DA79A0">
        <w:rPr>
          <w:lang w:val="en-GB"/>
        </w:rPr>
        <w:t>s</w:t>
      </w:r>
      <w:r w:rsidRPr="00013230">
        <w:rPr>
          <w:lang w:val="en-GB"/>
        </w:rPr>
        <w:t xml:space="preserve"> (</w:t>
      </w:r>
      <m:oMath>
        <m:r>
          <w:rPr>
            <w:rFonts w:ascii="Cambria Math" w:hAnsi="Cambria Math"/>
            <w:lang w:val="en-GB"/>
          </w:rPr>
          <m:t>∆P</m:t>
        </m:r>
      </m:oMath>
      <w:r w:rsidR="00DA79A0">
        <w:rPr>
          <w:lang w:val="en-GB"/>
        </w:rPr>
        <w:t xml:space="preserve">, </w:t>
      </w:r>
      <m:oMath>
        <m:r>
          <w:rPr>
            <w:rFonts w:ascii="Cambria Math" w:hAnsi="Cambria Math"/>
            <w:lang w:val="en-GB"/>
          </w:rPr>
          <m:t>∆</m:t>
        </m:r>
        <m:r>
          <w:rPr>
            <w:rFonts w:ascii="Cambria Math" w:hAnsi="Cambria Math"/>
            <w:lang w:val="en-GB"/>
          </w:rPr>
          <m:t>T</m:t>
        </m:r>
      </m:oMath>
      <w:r w:rsidR="00DA79A0">
        <w:rPr>
          <w:lang w:val="en-GB"/>
        </w:rPr>
        <w:t xml:space="preserve"> and </w:t>
      </w:r>
      <m:oMath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∆y</m:t>
            </m:r>
          </m:e>
          <m:sub>
            <m:r>
              <w:rPr>
                <w:rFonts w:ascii="Cambria Math" w:hAnsi="Cambria Math"/>
                <w:lang w:val="en-GB"/>
              </w:rPr>
              <m:t>1</m:t>
            </m:r>
          </m:sub>
        </m:sSub>
      </m:oMath>
      <w:r w:rsidR="00DA79A0">
        <w:rPr>
          <w:lang w:val="en-GB"/>
        </w:rPr>
        <w:t>)</w:t>
      </w:r>
      <w:r w:rsidRPr="00013230">
        <w:rPr>
          <w:lang w:val="en-GB"/>
        </w:rPr>
        <w:t xml:space="preserve"> for predictions (</w:t>
      </w:r>
      <m:oMath>
        <m:r>
          <w:rPr>
            <w:rFonts w:ascii="Cambria Math" w:hAnsi="Cambria Math"/>
            <w:lang w:val="en-GB"/>
          </w:rPr>
          <m:t>kij=0</m:t>
        </m:r>
      </m:oMath>
      <w:r w:rsidRPr="00013230">
        <w:rPr>
          <w:lang w:val="en-GB"/>
        </w:rPr>
        <w:t>) with the EoS studied.</w:t>
      </w:r>
      <w:r w:rsidR="001B08AA" w:rsidRPr="001B08AA">
        <w:rPr>
          <w:vertAlign w:val="superscript"/>
          <w:lang w:val="en-GB"/>
        </w:rPr>
        <w:t>a</w:t>
      </w:r>
      <w:r w:rsidR="00E96C5C">
        <w:rPr>
          <w:vertAlign w:val="superscript"/>
          <w:lang w:val="en-GB"/>
        </w:rPr>
        <w:t>,b</w:t>
      </w:r>
    </w:p>
    <w:tbl>
      <w:tblPr>
        <w:tblW w:w="12758" w:type="dxa"/>
        <w:tblInd w:w="-567" w:type="dxa"/>
        <w:tblLook w:val="04A0" w:firstRow="1" w:lastRow="0" w:firstColumn="1" w:lastColumn="0" w:noHBand="0" w:noVBand="1"/>
      </w:tblPr>
      <w:tblGrid>
        <w:gridCol w:w="1276"/>
        <w:gridCol w:w="960"/>
        <w:gridCol w:w="960"/>
        <w:gridCol w:w="960"/>
        <w:gridCol w:w="960"/>
        <w:gridCol w:w="960"/>
        <w:gridCol w:w="960"/>
        <w:gridCol w:w="960"/>
        <w:gridCol w:w="960"/>
        <w:gridCol w:w="960"/>
        <w:gridCol w:w="960"/>
        <w:gridCol w:w="960"/>
        <w:gridCol w:w="922"/>
      </w:tblGrid>
      <w:tr w:rsidR="00411190" w:rsidRPr="00411190" w14:paraId="4B650331" w14:textId="77777777" w:rsidTr="00411190">
        <w:trPr>
          <w:trHeight w:val="120"/>
        </w:trPr>
        <w:tc>
          <w:tcPr>
            <w:tcW w:w="1276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D0ABE58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CPA-CR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0352C6E" w14:textId="77777777" w:rsidR="00411190" w:rsidRPr="00411190" w:rsidRDefault="00411190" w:rsidP="00411190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411190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2F6588C" w14:textId="77777777" w:rsidR="00411190" w:rsidRPr="00411190" w:rsidRDefault="00411190" w:rsidP="00411190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411190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FAFAB81" w14:textId="77777777" w:rsidR="00411190" w:rsidRPr="00411190" w:rsidRDefault="00411190" w:rsidP="00411190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411190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15359FD" w14:textId="77777777" w:rsidR="00411190" w:rsidRPr="00411190" w:rsidRDefault="00411190" w:rsidP="00411190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411190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5B02EDB" w14:textId="77777777" w:rsidR="00411190" w:rsidRPr="00411190" w:rsidRDefault="00411190" w:rsidP="00411190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411190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302496B" w14:textId="77777777" w:rsidR="00411190" w:rsidRPr="00411190" w:rsidRDefault="00411190" w:rsidP="00411190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411190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9C7811D" w14:textId="77777777" w:rsidR="00411190" w:rsidRPr="00411190" w:rsidRDefault="00411190" w:rsidP="00411190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411190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5B0F719" w14:textId="77777777" w:rsidR="00411190" w:rsidRPr="00411190" w:rsidRDefault="00411190" w:rsidP="00411190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411190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1045172" w14:textId="77777777" w:rsidR="00411190" w:rsidRPr="00411190" w:rsidRDefault="00411190" w:rsidP="00411190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411190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DB57AAC" w14:textId="77777777" w:rsidR="00411190" w:rsidRPr="00411190" w:rsidRDefault="00411190" w:rsidP="00411190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411190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63006C8" w14:textId="77777777" w:rsidR="00411190" w:rsidRPr="00411190" w:rsidRDefault="00411190" w:rsidP="00411190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411190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2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B80E884" w14:textId="77777777" w:rsidR="00411190" w:rsidRPr="00411190" w:rsidRDefault="00411190" w:rsidP="00411190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411190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</w:tr>
      <w:tr w:rsidR="00411190" w:rsidRPr="00411190" w14:paraId="4AE93096" w14:textId="77777777" w:rsidTr="00411190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D3856B9" w14:textId="77777777" w:rsidR="00411190" w:rsidRPr="00411190" w:rsidRDefault="00411190" w:rsidP="00411190">
            <w:pPr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formic acid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563F4EF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1A-2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6B86D3D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1A-3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C436CBD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1A-4C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1AF759E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2B-2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33FD18A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2B-3B</w:t>
            </w:r>
          </w:p>
        </w:tc>
        <w:tc>
          <w:tcPr>
            <w:tcW w:w="1882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2567C3F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2B-4C</w:t>
            </w:r>
          </w:p>
        </w:tc>
      </w:tr>
      <w:tr w:rsidR="00411190" w:rsidRPr="00411190" w14:paraId="7F97D81B" w14:textId="77777777" w:rsidTr="00411190">
        <w:trPr>
          <w:trHeight w:val="120"/>
        </w:trPr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EF9D112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  <w:r w:rsidRPr="00411190">
              <w:rPr>
                <w:rFonts w:ascii="Cambria" w:hAnsi="Cambria"/>
                <w:color w:val="000000"/>
                <w:sz w:val="16"/>
                <w:szCs w:val="16"/>
              </w:rPr>
              <w:t xml:space="preserve"> </w:t>
            </w:r>
            <w:r w:rsidRPr="00411190">
              <w:rPr>
                <w:color w:val="000000"/>
                <w:sz w:val="16"/>
                <w:szCs w:val="16"/>
              </w:rPr>
              <w:t>/ K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0D68393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411190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0823E66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FA09809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411190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EF5736D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959F47E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411190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B053BB9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2D0F9A8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411190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6066685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E97B08B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411190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C5CA620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95E0D78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411190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2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837612C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</w:tr>
      <w:tr w:rsidR="00411190" w:rsidRPr="00411190" w14:paraId="28E18BD8" w14:textId="77777777" w:rsidTr="00411190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F4A7F36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303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7FF411D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44.8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671D12C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7726472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15.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A842CA1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BB0CD57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43.3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8C26CEE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5D9B6A2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86.6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C404C54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BD066F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105.7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3ACBAF3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48CC1F6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61.62</w:t>
            </w:r>
          </w:p>
        </w:tc>
        <w:tc>
          <w:tcPr>
            <w:tcW w:w="92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6F9D15C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13</w:t>
            </w:r>
          </w:p>
        </w:tc>
      </w:tr>
      <w:tr w:rsidR="00411190" w:rsidRPr="00411190" w14:paraId="06C7A9B3" w14:textId="77777777" w:rsidTr="00411190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FBE93A4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318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D32E0ED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37.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3EBE919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C5A2772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13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9A7FF35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CF64FF8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40.8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066D461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3EE6DAC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70.5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CF230A1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24085D3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86.8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05ADABA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885DAB4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52.91</w:t>
            </w:r>
          </w:p>
        </w:tc>
        <w:tc>
          <w:tcPr>
            <w:tcW w:w="92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223E9A9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09</w:t>
            </w:r>
          </w:p>
        </w:tc>
      </w:tr>
      <w:tr w:rsidR="00411190" w:rsidRPr="00411190" w14:paraId="07C231B3" w14:textId="77777777" w:rsidTr="00411190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4C5FF6F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323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AE52323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31.4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381B914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2A5F30F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12.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36A422C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E793C8C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33.7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C1480EE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9A2FB89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61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987EC6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1446120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67.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74ED162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5C35E64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44.97</w:t>
            </w:r>
          </w:p>
        </w:tc>
        <w:tc>
          <w:tcPr>
            <w:tcW w:w="92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308E83E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09</w:t>
            </w:r>
          </w:p>
        </w:tc>
      </w:tr>
      <w:tr w:rsidR="00411190" w:rsidRPr="00411190" w14:paraId="41225CDF" w14:textId="77777777" w:rsidTr="00411190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FF942B9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328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881817F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28.6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B51CEEF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C7C92F3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10.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21E2BF4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A88E18A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31.7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0416A49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89755CD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57.3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0C366E1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34E6B33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58.2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2737CD6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38905F8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42.17</w:t>
            </w:r>
          </w:p>
        </w:tc>
        <w:tc>
          <w:tcPr>
            <w:tcW w:w="92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AB6C7F9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06</w:t>
            </w:r>
          </w:p>
        </w:tc>
      </w:tr>
      <w:tr w:rsidR="00411190" w:rsidRPr="00411190" w14:paraId="0E48ADAE" w14:textId="77777777" w:rsidTr="00411190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E51A071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333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C84E930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29.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1F2C3FC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955639B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9.6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BDAE89B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81A5E19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33.6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698AC1E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A0FB5DD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56.6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7C0DD9D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D02B377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68.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BABB77D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5AB3FC2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43.25</w:t>
            </w:r>
          </w:p>
        </w:tc>
        <w:tc>
          <w:tcPr>
            <w:tcW w:w="92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5B9A702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06</w:t>
            </w:r>
          </w:p>
        </w:tc>
      </w:tr>
      <w:tr w:rsidR="00411190" w:rsidRPr="00411190" w14:paraId="2FD80F31" w14:textId="77777777" w:rsidTr="00411190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53B974C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353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A280318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28.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C0B8A4E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1C5C354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7.4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AE3440E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BB6C56B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36.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DC08F23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F3FEF75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53.6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2D228C1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372585F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73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4B4E957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B686441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43.32</w:t>
            </w:r>
          </w:p>
        </w:tc>
        <w:tc>
          <w:tcPr>
            <w:tcW w:w="92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EDAED8C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01</w:t>
            </w:r>
          </w:p>
        </w:tc>
      </w:tr>
      <w:tr w:rsidR="00411190" w:rsidRPr="00411190" w14:paraId="6332C9AC" w14:textId="77777777" w:rsidTr="00411190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ECBA40B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388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560FA49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17.8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46E9683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191112F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4.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54CF9A3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511B995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28.2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4096686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7AF1FA9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34.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45E6F57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5E20106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46.5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4E014C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D948A56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28.79</w:t>
            </w:r>
          </w:p>
        </w:tc>
        <w:tc>
          <w:tcPr>
            <w:tcW w:w="92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68BFB42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10</w:t>
            </w:r>
          </w:p>
        </w:tc>
      </w:tr>
      <w:tr w:rsidR="00411190" w:rsidRPr="00411190" w14:paraId="5FC8BB36" w14:textId="77777777" w:rsidTr="00411190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E6FBC41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398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F95CB41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15.6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0A33497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0252C45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2.8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D201B5F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C6FBB7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26.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3B388CE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993FAD5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31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D0ABFD4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06E0AEC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40.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8A5D095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C3FBD97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25.92</w:t>
            </w:r>
          </w:p>
        </w:tc>
        <w:tc>
          <w:tcPr>
            <w:tcW w:w="92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459456A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09</w:t>
            </w:r>
          </w:p>
        </w:tc>
      </w:tr>
      <w:tr w:rsidR="00411190" w:rsidRPr="00411190" w14:paraId="3CB3DEBB" w14:textId="77777777" w:rsidTr="00411190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2C3004D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Average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DEF6335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29.1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3BDF544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9772C37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9.3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BE7ECC8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0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B739457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34.3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C0EA5B9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0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8F8750F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56.4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EAFABE5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4625C2A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68.3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C76875B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0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A338E91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42.87</w:t>
            </w:r>
          </w:p>
        </w:tc>
        <w:tc>
          <w:tcPr>
            <w:tcW w:w="92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6F128B8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08</w:t>
            </w:r>
          </w:p>
        </w:tc>
      </w:tr>
      <w:tr w:rsidR="00411190" w:rsidRPr="00411190" w14:paraId="512F4BB8" w14:textId="77777777" w:rsidTr="00411190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B747523" w14:textId="77777777" w:rsidR="00411190" w:rsidRPr="00411190" w:rsidRDefault="00411190" w:rsidP="00411190">
            <w:pPr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acetic acid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DBEAB50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1A-2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6BEEF9C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1A-3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5FAFB74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1A-4C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88D6B6F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2B-2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45F3015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2B-3B</w:t>
            </w:r>
          </w:p>
        </w:tc>
        <w:tc>
          <w:tcPr>
            <w:tcW w:w="1882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2C4564B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2B-4C</w:t>
            </w:r>
          </w:p>
        </w:tc>
      </w:tr>
      <w:tr w:rsidR="00411190" w:rsidRPr="00411190" w14:paraId="1B5C7467" w14:textId="77777777" w:rsidTr="00411190">
        <w:trPr>
          <w:trHeight w:val="120"/>
        </w:trPr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E78AED5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  <w:r w:rsidRPr="00411190">
              <w:rPr>
                <w:rFonts w:ascii="Cambria" w:hAnsi="Cambria"/>
                <w:color w:val="000000"/>
                <w:sz w:val="16"/>
                <w:szCs w:val="16"/>
              </w:rPr>
              <w:t xml:space="preserve"> </w:t>
            </w:r>
            <w:r w:rsidRPr="00411190">
              <w:rPr>
                <w:color w:val="000000"/>
                <w:sz w:val="16"/>
                <w:szCs w:val="16"/>
              </w:rPr>
              <w:t>/ K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6D7E4D1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411190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371EBAE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46B7688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411190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9AF3737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1E623E8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411190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4FC3679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AC2ACD4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411190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96D17EE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93BFA46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411190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CFD3017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82AA1F8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411190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2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6948919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</w:tr>
      <w:tr w:rsidR="00411190" w:rsidRPr="00411190" w14:paraId="3AB3BEF7" w14:textId="77777777" w:rsidTr="00411190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4EA519C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29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499E5E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74.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F4D6E0A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835312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24.3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116A06C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C1522A0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42.3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1DE5AB2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A4A4132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75.5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DB3EF88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2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AF9227A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67.4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2AC75B7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D2CCDB1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31.74</w:t>
            </w:r>
          </w:p>
        </w:tc>
        <w:tc>
          <w:tcPr>
            <w:tcW w:w="92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ADBBB78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13</w:t>
            </w:r>
          </w:p>
        </w:tc>
      </w:tr>
      <w:tr w:rsidR="00411190" w:rsidRPr="00411190" w14:paraId="66D860EC" w14:textId="77777777" w:rsidTr="00411190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CB1D170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30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BC8901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91.5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7E0EAF8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2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AA2EC75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35.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7561F77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E0205B3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58.8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EA18C54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691465C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92.2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E451B14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C2C9812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82.7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5D2C128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148F478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45.12</w:t>
            </w:r>
          </w:p>
        </w:tc>
        <w:tc>
          <w:tcPr>
            <w:tcW w:w="92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6D790BD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14</w:t>
            </w:r>
          </w:p>
        </w:tc>
      </w:tr>
      <w:tr w:rsidR="00411190" w:rsidRPr="00411190" w14:paraId="5D0D7A6B" w14:textId="77777777" w:rsidTr="00411190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60B3BC4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31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800959C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49.9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785F7B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9F3DB67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17.3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B3509F0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CCAF80E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35.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19B0FF1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4BF8F1A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56.5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3E1D0B5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91077B0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48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7CC5CCC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610F159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25.25</w:t>
            </w:r>
          </w:p>
        </w:tc>
        <w:tc>
          <w:tcPr>
            <w:tcW w:w="92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307CB43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13</w:t>
            </w:r>
          </w:p>
        </w:tc>
      </w:tr>
      <w:tr w:rsidR="00411190" w:rsidRPr="00411190" w14:paraId="5279CCE6" w14:textId="77777777" w:rsidTr="00411190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91E33BC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34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6B3B479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34.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71F657D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A855CF5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13.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94BCFE3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C7309BD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24.9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4495C12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D5DF229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39.3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1FDDA5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986D91C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30.3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543DCAB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7754944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17.09</w:t>
            </w:r>
          </w:p>
        </w:tc>
        <w:tc>
          <w:tcPr>
            <w:tcW w:w="92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9887193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09</w:t>
            </w:r>
          </w:p>
        </w:tc>
      </w:tr>
      <w:tr w:rsidR="00411190" w:rsidRPr="00411190" w14:paraId="126AF2EE" w14:textId="77777777" w:rsidTr="00411190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5B66BBF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363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2505035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29.3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E21E895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5E4621D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12.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594BF0A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671A792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28.9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13643B6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9D07562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35.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D340964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0592489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28.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6DB6221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95054F7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18.49</w:t>
            </w:r>
          </w:p>
        </w:tc>
        <w:tc>
          <w:tcPr>
            <w:tcW w:w="92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9D884C9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09</w:t>
            </w:r>
          </w:p>
        </w:tc>
      </w:tr>
      <w:tr w:rsidR="00411190" w:rsidRPr="00411190" w14:paraId="0063AA2A" w14:textId="77777777" w:rsidTr="00411190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BF65B1F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373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51272C1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28.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FC91C52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1505731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9.8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22DF819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893B651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33.4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5C61618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B4A7A4C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35.4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429ECF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DD345F0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28.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D2EE0C0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711A6A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21.17</w:t>
            </w:r>
          </w:p>
        </w:tc>
        <w:tc>
          <w:tcPr>
            <w:tcW w:w="92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00F274E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07</w:t>
            </w:r>
          </w:p>
        </w:tc>
      </w:tr>
      <w:tr w:rsidR="00411190" w:rsidRPr="00411190" w14:paraId="3860D340" w14:textId="77777777" w:rsidTr="00411190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A83C409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412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C043847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15.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8EFEE0D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78C336D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8.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89DBA1C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5F99205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20.5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263BF75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7B4A5DF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17.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84C48F5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197D3E5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14.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8A8B974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BDF78FF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10.74</w:t>
            </w:r>
          </w:p>
        </w:tc>
        <w:tc>
          <w:tcPr>
            <w:tcW w:w="92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731B105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 </w:t>
            </w:r>
          </w:p>
        </w:tc>
      </w:tr>
      <w:tr w:rsidR="00411190" w:rsidRPr="00411190" w14:paraId="6E073B62" w14:textId="77777777" w:rsidTr="00411190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5950E32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44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24E8D18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10.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A87D884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88A1119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7.5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3BEE16B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CDAB0F2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17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CC2FD0B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7273A1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11.5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4CA98CC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B546B27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9.9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09F94FB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523248C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8.14</w:t>
            </w:r>
          </w:p>
        </w:tc>
        <w:tc>
          <w:tcPr>
            <w:tcW w:w="92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03DCDA6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 </w:t>
            </w:r>
          </w:p>
        </w:tc>
      </w:tr>
      <w:tr w:rsidR="00411190" w:rsidRPr="00411190" w14:paraId="28A7E49C" w14:textId="77777777" w:rsidTr="00411190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67E15E4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48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E1A85E6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8.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A8F99A0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2057D7F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5.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7AC39F8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538A7DA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16.7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8C17FB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E80E474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9.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1C92209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C2BA2AF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7.5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10D1799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E4F2484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7.41</w:t>
            </w:r>
          </w:p>
        </w:tc>
        <w:tc>
          <w:tcPr>
            <w:tcW w:w="92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D38D74A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 </w:t>
            </w:r>
          </w:p>
        </w:tc>
      </w:tr>
      <w:tr w:rsidR="00411190" w:rsidRPr="00411190" w14:paraId="6D28F33E" w14:textId="77777777" w:rsidTr="00411190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BFA0D63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Average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2E06B33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38.0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67D7460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1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5E6291F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15.0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9C43E1D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0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88FACB0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30.9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AE0A0B8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682A94F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41.3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DA5F5EC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2D81761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35.3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705CA5E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1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43141BA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20.57</w:t>
            </w:r>
          </w:p>
        </w:tc>
        <w:tc>
          <w:tcPr>
            <w:tcW w:w="92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0B364A6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11</w:t>
            </w:r>
          </w:p>
        </w:tc>
      </w:tr>
      <w:tr w:rsidR="00411190" w:rsidRPr="00411190" w14:paraId="7CB90F2A" w14:textId="77777777" w:rsidTr="00411190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708818A" w14:textId="77777777" w:rsidR="00411190" w:rsidRPr="00411190" w:rsidRDefault="00411190" w:rsidP="00411190">
            <w:pPr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propanoic acid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C5E7A40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1A-2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F84D166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1A-3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562227A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1A-4C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0D175CB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2B-2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EA0AD8F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2B-3B</w:t>
            </w:r>
          </w:p>
        </w:tc>
        <w:tc>
          <w:tcPr>
            <w:tcW w:w="1882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52F255D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2B-4C</w:t>
            </w:r>
          </w:p>
        </w:tc>
      </w:tr>
      <w:tr w:rsidR="00411190" w:rsidRPr="00411190" w14:paraId="1C912C2A" w14:textId="77777777" w:rsidTr="00411190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287A8CE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  <w:r w:rsidRPr="00411190">
              <w:rPr>
                <w:rFonts w:ascii="Cambria" w:hAnsi="Cambria"/>
                <w:color w:val="000000"/>
                <w:sz w:val="16"/>
                <w:szCs w:val="16"/>
              </w:rPr>
              <w:t xml:space="preserve"> </w:t>
            </w:r>
            <w:r w:rsidRPr="00411190">
              <w:rPr>
                <w:color w:val="000000"/>
                <w:sz w:val="16"/>
                <w:szCs w:val="16"/>
              </w:rPr>
              <w:t>/ K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963CC11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411190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4986ADC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6486D15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411190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38DC5CC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0EA1707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411190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F821AF2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D50809F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411190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463166A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85F96A4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411190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62307A1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8E878D0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411190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2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96FAECA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</w:tr>
      <w:tr w:rsidR="00411190" w:rsidRPr="00411190" w14:paraId="60EF06C0" w14:textId="77777777" w:rsidTr="00411190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8580441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30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3A7DF8C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35.8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A37BE99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797CB06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60.8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5547E0B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574562B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75.4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B1A984C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6516BEE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128.6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CA67EDF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A5E230D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130.3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8739519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52B9ECC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49.97</w:t>
            </w:r>
          </w:p>
        </w:tc>
        <w:tc>
          <w:tcPr>
            <w:tcW w:w="92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577D33A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07</w:t>
            </w:r>
          </w:p>
        </w:tc>
      </w:tr>
      <w:tr w:rsidR="00411190" w:rsidRPr="00411190" w14:paraId="3D100FC8" w14:textId="77777777" w:rsidTr="00411190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CE2D3CF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313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4E480CB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42.4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D2DC85C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06C3862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46.6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2BBBB99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718DF09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33.5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03118E4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6949447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95.2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D096380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3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C3B0988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112.5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FE96CB0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3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8FB844F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15.91</w:t>
            </w:r>
          </w:p>
        </w:tc>
        <w:tc>
          <w:tcPr>
            <w:tcW w:w="92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40FCBF4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07</w:t>
            </w:r>
          </w:p>
        </w:tc>
      </w:tr>
      <w:tr w:rsidR="00411190" w:rsidRPr="00411190" w14:paraId="0277FC31" w14:textId="77777777" w:rsidTr="00411190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C3A31B7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34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F920CF3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23.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107AD74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E96198E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20.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F5F0AF8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349047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26.2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78FD8DF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47FBE34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39.4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B0868A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6263812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31.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341DF81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1285751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13.23</w:t>
            </w:r>
          </w:p>
        </w:tc>
        <w:tc>
          <w:tcPr>
            <w:tcW w:w="92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3AA9737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06</w:t>
            </w:r>
          </w:p>
        </w:tc>
      </w:tr>
      <w:tr w:rsidR="00411190" w:rsidRPr="00411190" w14:paraId="525EABCD" w14:textId="77777777" w:rsidTr="00411190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01283CB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373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156F217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17.2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F924A0D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A2FAB91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15.8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1D5A129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B94604F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24.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63F9C4E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15C1B80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26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597DC10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DE20E22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28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444EA4B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2DD2512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9.05</w:t>
            </w:r>
          </w:p>
        </w:tc>
        <w:tc>
          <w:tcPr>
            <w:tcW w:w="92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8E41DF9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05</w:t>
            </w:r>
          </w:p>
        </w:tc>
      </w:tr>
      <w:tr w:rsidR="00411190" w:rsidRPr="00411190" w14:paraId="3EBA72D3" w14:textId="77777777" w:rsidTr="00411190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4F1C937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42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AC1127B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18.8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BEEC7CE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27422D9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15.4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C699FCC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B241B18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21.4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3303438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B5033A5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16.3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ED9F89D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B23774D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11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AA49DC4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845250C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10.91</w:t>
            </w:r>
          </w:p>
        </w:tc>
        <w:tc>
          <w:tcPr>
            <w:tcW w:w="92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FAB03B7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07</w:t>
            </w:r>
          </w:p>
        </w:tc>
      </w:tr>
      <w:tr w:rsidR="00411190" w:rsidRPr="00411190" w14:paraId="34C4CAA1" w14:textId="77777777" w:rsidTr="00411190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1D3DF59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45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82C12E1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15.2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DDD0866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397EF8C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14.3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6CD9411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7B63196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18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399000F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FA444F9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12.3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BF6D24E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6EEEFF8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13.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7790430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8A29276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10.18</w:t>
            </w:r>
          </w:p>
        </w:tc>
        <w:tc>
          <w:tcPr>
            <w:tcW w:w="92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FD9775B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10</w:t>
            </w:r>
          </w:p>
        </w:tc>
      </w:tr>
      <w:tr w:rsidR="00411190" w:rsidRPr="00411190" w14:paraId="296E9594" w14:textId="77777777" w:rsidTr="00411190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C9E63E4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48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36B2720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11.7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0C8D5DC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C12D97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12.5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4FEDD70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081D486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14.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FC2F36A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501286F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9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8791F23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9AC6272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10.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5499C5D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400534F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8.29</w:t>
            </w:r>
          </w:p>
        </w:tc>
        <w:tc>
          <w:tcPr>
            <w:tcW w:w="92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B88C807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15</w:t>
            </w:r>
          </w:p>
        </w:tc>
      </w:tr>
      <w:tr w:rsidR="00411190" w:rsidRPr="00411190" w14:paraId="1D04CFE2" w14:textId="77777777" w:rsidTr="00411190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26D0ADC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Average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C466752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23.4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3F6A6FB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870BE22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26.5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83AD4C0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4009EA5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30.4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6D2F210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59D2CA6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46.7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9C6B82B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1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79417A0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48.1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75B0BF9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1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AE727CC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16.79</w:t>
            </w:r>
          </w:p>
        </w:tc>
        <w:tc>
          <w:tcPr>
            <w:tcW w:w="92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0EE9CDE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08</w:t>
            </w:r>
          </w:p>
        </w:tc>
      </w:tr>
      <w:tr w:rsidR="00411190" w:rsidRPr="00411190" w14:paraId="1B80165B" w14:textId="77777777" w:rsidTr="00411190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CA7E5C5" w14:textId="77777777" w:rsidR="00411190" w:rsidRPr="00411190" w:rsidRDefault="00411190" w:rsidP="00411190">
            <w:pPr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butanoic acid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0269A26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1A-2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3F466A4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1A-3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2127C51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1A-4C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A3807FD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2B-2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2976993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2B-3B</w:t>
            </w:r>
          </w:p>
        </w:tc>
        <w:tc>
          <w:tcPr>
            <w:tcW w:w="18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5B9FF33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2B-4C</w:t>
            </w:r>
          </w:p>
        </w:tc>
      </w:tr>
      <w:tr w:rsidR="00411190" w:rsidRPr="00411190" w14:paraId="3B7A2C1E" w14:textId="77777777" w:rsidTr="00411190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BE657D5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  <w:r w:rsidRPr="00411190">
              <w:rPr>
                <w:rFonts w:ascii="Cambria" w:hAnsi="Cambria"/>
                <w:color w:val="000000"/>
                <w:sz w:val="16"/>
                <w:szCs w:val="16"/>
              </w:rPr>
              <w:t xml:space="preserve"> </w:t>
            </w:r>
            <w:r w:rsidRPr="00411190">
              <w:rPr>
                <w:color w:val="000000"/>
                <w:sz w:val="16"/>
                <w:szCs w:val="16"/>
              </w:rPr>
              <w:t>/ K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EC457C0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411190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D6744A0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DC0B345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411190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4AA55BA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5A79D8E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411190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A543A63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C50ADB9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411190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E25702B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D4CF2EC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411190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C0FFE48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C9AF2FC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411190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2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F689DCB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</w:tr>
      <w:tr w:rsidR="00411190" w:rsidRPr="00411190" w14:paraId="7F7E5FAA" w14:textId="77777777" w:rsidTr="00411190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8FB5DA7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30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E44B8F1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86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D77D741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989D36C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51.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780A4FC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D462DB8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70.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8549AF9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0CA25F6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106.8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61F309A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5983C72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73.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C53933F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D448357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44.86</w:t>
            </w:r>
          </w:p>
        </w:tc>
        <w:tc>
          <w:tcPr>
            <w:tcW w:w="92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86FAE4B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08</w:t>
            </w:r>
          </w:p>
        </w:tc>
      </w:tr>
      <w:tr w:rsidR="00411190" w:rsidRPr="00411190" w14:paraId="56C2721B" w14:textId="77777777" w:rsidTr="00411190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E28F698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Average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488E62E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86.1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2F35F0F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D928F1B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51.9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A88AB51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8211837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70.6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8AAF55C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1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1939C2B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106.8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6DAFDFA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1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A4E504A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73.9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96AF303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1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6F9828C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44.86</w:t>
            </w:r>
          </w:p>
        </w:tc>
        <w:tc>
          <w:tcPr>
            <w:tcW w:w="92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D120124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08</w:t>
            </w:r>
          </w:p>
        </w:tc>
      </w:tr>
      <w:tr w:rsidR="00411190" w:rsidRPr="00411190" w14:paraId="09997AF0" w14:textId="77777777" w:rsidTr="00411190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CA06034" w14:textId="77777777" w:rsidR="00411190" w:rsidRPr="00411190" w:rsidRDefault="00411190" w:rsidP="00411190">
            <w:pPr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F97A866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1A-2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8240E1E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1A-3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A3E9686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1A-4C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E2175A9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2B-2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4ABAC36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2B-3B</w:t>
            </w:r>
          </w:p>
        </w:tc>
        <w:tc>
          <w:tcPr>
            <w:tcW w:w="18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8FA68F7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2B-4C</w:t>
            </w:r>
          </w:p>
        </w:tc>
      </w:tr>
      <w:tr w:rsidR="00411190" w:rsidRPr="00411190" w14:paraId="2659CE90" w14:textId="77777777" w:rsidTr="00411190">
        <w:trPr>
          <w:trHeight w:val="120"/>
        </w:trPr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00E0D4C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411190">
              <w:rPr>
                <w:color w:val="000000"/>
                <w:sz w:val="16"/>
                <w:szCs w:val="16"/>
              </w:rPr>
              <w:t xml:space="preserve"> / bar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620FAB9" w14:textId="4902E1BE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A3F4415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82387EF" w14:textId="19F65B0A" w:rsidR="00411190" w:rsidRPr="00411190" w:rsidRDefault="00FD0326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622BF67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E15BB9E" w14:textId="36C0974E" w:rsidR="00411190" w:rsidRPr="00411190" w:rsidRDefault="00FD0326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2CB7723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2A65248" w14:textId="6D08C292" w:rsidR="00411190" w:rsidRPr="00411190" w:rsidRDefault="00FD0326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1AF6275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060F53A" w14:textId="711A9B1E" w:rsidR="00411190" w:rsidRPr="00411190" w:rsidRDefault="00FD0326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2AC79EE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DCE5A5A" w14:textId="201CF2AE" w:rsidR="00411190" w:rsidRPr="00411190" w:rsidRDefault="00FD0326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</w:p>
        </w:tc>
        <w:tc>
          <w:tcPr>
            <w:tcW w:w="92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06D260E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</w:tr>
      <w:tr w:rsidR="00C53B2F" w:rsidRPr="00411190" w14:paraId="7FC5AB7E" w14:textId="77777777" w:rsidTr="00FD0326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E563E4E" w14:textId="77777777" w:rsidR="00C53B2F" w:rsidRPr="00411190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133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2DA127EE" w14:textId="5C4E637C" w:rsidR="00C53B2F" w:rsidRPr="00411190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9.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1A859707" w14:textId="464B7BEA" w:rsidR="00C53B2F" w:rsidRPr="00411190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11FF988D" w14:textId="58DDA11D" w:rsidR="00C53B2F" w:rsidRPr="00411190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36.3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158C04C2" w14:textId="497ABEF6" w:rsidR="00C53B2F" w:rsidRPr="00411190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379F4E69" w14:textId="04FCACA7" w:rsidR="00C53B2F" w:rsidRPr="00411190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6.3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758FD401" w14:textId="6C782881" w:rsidR="00C53B2F" w:rsidRPr="00411190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29C51D9B" w14:textId="58B6D2A6" w:rsidR="00C53B2F" w:rsidRPr="00411190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1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0A0D84E0" w14:textId="78BC18D2" w:rsidR="00C53B2F" w:rsidRPr="00411190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43AF3661" w14:textId="63112D6B" w:rsidR="00C53B2F" w:rsidRPr="00411190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6.4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33C5F923" w14:textId="250848E6" w:rsidR="00C53B2F" w:rsidRPr="00411190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4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4CF37BA5" w14:textId="49E17007" w:rsidR="00C53B2F" w:rsidRPr="00411190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3.67</w:t>
            </w:r>
          </w:p>
        </w:tc>
        <w:tc>
          <w:tcPr>
            <w:tcW w:w="92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33DB512B" w14:textId="68939987" w:rsidR="00C53B2F" w:rsidRPr="00411190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6</w:t>
            </w:r>
          </w:p>
        </w:tc>
      </w:tr>
      <w:tr w:rsidR="00C53B2F" w:rsidRPr="00411190" w14:paraId="44C9C5E5" w14:textId="77777777" w:rsidTr="00FD0326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D510EE9" w14:textId="77777777" w:rsidR="00C53B2F" w:rsidRPr="00411190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533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09B5F084" w14:textId="0175B9D9" w:rsidR="00C53B2F" w:rsidRPr="00411190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8.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23D8B2B3" w14:textId="1C67593B" w:rsidR="00C53B2F" w:rsidRPr="00411190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4B4C4016" w14:textId="43D6E408" w:rsidR="00C53B2F" w:rsidRPr="00411190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3.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47437BA3" w14:textId="25F6E3B5" w:rsidR="00C53B2F" w:rsidRPr="00411190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02EAE86C" w14:textId="0B8A5BFE" w:rsidR="00C53B2F" w:rsidRPr="00411190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6.8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08E3204C" w14:textId="55F7CC74" w:rsidR="00C53B2F" w:rsidRPr="00411190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0C5ACBC5" w14:textId="1E6B6C4A" w:rsidR="00C53B2F" w:rsidRPr="00411190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8.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12480BF8" w14:textId="1A2606D0" w:rsidR="00C53B2F" w:rsidRPr="00411190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70FFD148" w14:textId="3FE00851" w:rsidR="00C53B2F" w:rsidRPr="00411190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8.4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210CA634" w14:textId="10ABF275" w:rsidR="00C53B2F" w:rsidRPr="00411190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7D50D3DB" w14:textId="2F811C9D" w:rsidR="00C53B2F" w:rsidRPr="00411190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3.76</w:t>
            </w:r>
          </w:p>
        </w:tc>
        <w:tc>
          <w:tcPr>
            <w:tcW w:w="92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20DC76E4" w14:textId="07339006" w:rsidR="00C53B2F" w:rsidRPr="00411190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5</w:t>
            </w:r>
          </w:p>
        </w:tc>
      </w:tr>
      <w:tr w:rsidR="00C53B2F" w:rsidRPr="00411190" w14:paraId="421654D1" w14:textId="77777777" w:rsidTr="00FD0326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BB9BD75" w14:textId="77777777" w:rsidR="00C53B2F" w:rsidRPr="00411190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1.013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6FA5EE1E" w14:textId="6028F99D" w:rsidR="00C53B2F" w:rsidRPr="00411190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7.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4BACF314" w14:textId="1EFCE829" w:rsidR="00C53B2F" w:rsidRPr="00411190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44F61B9C" w14:textId="6763247D" w:rsidR="00C53B2F" w:rsidRPr="00411190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6.3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308E053E" w14:textId="617BC712" w:rsidR="00C53B2F" w:rsidRPr="00411190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536BDFA2" w14:textId="6490DA73" w:rsidR="00C53B2F" w:rsidRPr="00411190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6.3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6C6F27F6" w14:textId="2419509C" w:rsidR="00C53B2F" w:rsidRPr="00411190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7F5CE799" w14:textId="7A363A8C" w:rsidR="00C53B2F" w:rsidRPr="00411190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7.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2A2DD3B1" w14:textId="0D7110D0" w:rsidR="00C53B2F" w:rsidRPr="00411190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3B1EF190" w14:textId="459EAA18" w:rsidR="00C53B2F" w:rsidRPr="00411190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2D25E6FF" w14:textId="72F02CD6" w:rsidR="00C53B2F" w:rsidRPr="00411190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221B9BA1" w14:textId="02F510F2" w:rsidR="00C53B2F" w:rsidRPr="00411190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3.35</w:t>
            </w:r>
          </w:p>
        </w:tc>
        <w:tc>
          <w:tcPr>
            <w:tcW w:w="92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182E44E9" w14:textId="0E97C97E" w:rsidR="00C53B2F" w:rsidRPr="00411190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4</w:t>
            </w:r>
          </w:p>
        </w:tc>
      </w:tr>
      <w:tr w:rsidR="00C53B2F" w:rsidRPr="00411190" w14:paraId="7C9F3209" w14:textId="77777777" w:rsidTr="00FD0326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DC0BC46" w14:textId="77777777" w:rsidR="00C53B2F" w:rsidRPr="00411190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Average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1603CE48" w14:textId="70199561" w:rsidR="00C53B2F" w:rsidRPr="00411190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8.1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2B0D5595" w14:textId="20849A55" w:rsidR="00C53B2F" w:rsidRPr="00411190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3998FC29" w14:textId="1A217E88" w:rsidR="00C53B2F" w:rsidRPr="00411190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5.2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3D0E923A" w14:textId="11FFDE1B" w:rsidR="00C53B2F" w:rsidRPr="00411190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730C9309" w14:textId="1FF87C37" w:rsidR="00C53B2F" w:rsidRPr="00411190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6.5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4471A38D" w14:textId="1AC20B9F" w:rsidR="00C53B2F" w:rsidRPr="00411190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569C259F" w14:textId="21448ABC" w:rsidR="00C53B2F" w:rsidRPr="00411190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8.9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3F5C36F4" w14:textId="5D8B1C12" w:rsidR="00C53B2F" w:rsidRPr="00411190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4FB50196" w14:textId="3CC0CD35" w:rsidR="00C53B2F" w:rsidRPr="00411190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4.9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6E0AB440" w14:textId="4B8D4EF5" w:rsidR="00C53B2F" w:rsidRPr="00411190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2BB1F682" w14:textId="071AEBA4" w:rsidR="00C53B2F" w:rsidRPr="00411190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3.59</w:t>
            </w:r>
          </w:p>
        </w:tc>
        <w:tc>
          <w:tcPr>
            <w:tcW w:w="92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654AAB6C" w14:textId="2ECEB5DD" w:rsidR="00C53B2F" w:rsidRPr="00411190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5</w:t>
            </w:r>
          </w:p>
        </w:tc>
      </w:tr>
      <w:tr w:rsidR="00411190" w:rsidRPr="00411190" w14:paraId="1DF59D10" w14:textId="77777777" w:rsidTr="00411190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24F8161" w14:textId="77777777" w:rsidR="00411190" w:rsidRPr="00411190" w:rsidRDefault="00411190" w:rsidP="00411190">
            <w:pPr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Overall average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F230E53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33.0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EE966D0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B1A102F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17.9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1EB8DA6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1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4A60A72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33.5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0EB9BE6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9C869EB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50.3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8945262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1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D296220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51.0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7A64E60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2199052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27.62</w:t>
            </w:r>
          </w:p>
        </w:tc>
        <w:tc>
          <w:tcPr>
            <w:tcW w:w="92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9C24C4B" w14:textId="77777777" w:rsidR="00411190" w:rsidRPr="00411190" w:rsidRDefault="00411190" w:rsidP="00411190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color w:val="000000"/>
                <w:sz w:val="16"/>
                <w:szCs w:val="16"/>
              </w:rPr>
              <w:t>0.09</w:t>
            </w:r>
          </w:p>
        </w:tc>
      </w:tr>
    </w:tbl>
    <w:p w14:paraId="7B9A8849" w14:textId="77777777" w:rsidR="00411190" w:rsidRDefault="00411190" w:rsidP="004C4442">
      <w:pPr>
        <w:ind w:left="-567" w:firstLine="141"/>
        <w:rPr>
          <w:lang w:eastAsia="es-ES"/>
        </w:rPr>
      </w:pPr>
    </w:p>
    <w:p w14:paraId="4D25C01D" w14:textId="2E90946B" w:rsidR="00E947CF" w:rsidRDefault="00E947CF" w:rsidP="004C4442">
      <w:pPr>
        <w:ind w:left="-567" w:firstLine="141"/>
        <w:rPr>
          <w:lang w:eastAsia="es-ES"/>
        </w:rPr>
      </w:pPr>
      <w:r>
        <w:rPr>
          <w:lang w:eastAsia="es-ES"/>
        </w:rPr>
        <w:t xml:space="preserve">Table </w:t>
      </w:r>
      <w:r w:rsidR="003B5B2D">
        <w:rPr>
          <w:lang w:eastAsia="es-ES"/>
        </w:rPr>
        <w:t>S</w:t>
      </w:r>
      <w:r w:rsidR="00F911A3">
        <w:rPr>
          <w:lang w:eastAsia="es-ES"/>
        </w:rPr>
        <w:t>2</w:t>
      </w:r>
      <w:r>
        <w:rPr>
          <w:lang w:eastAsia="es-ES"/>
        </w:rPr>
        <w:t>. Continuation.</w:t>
      </w:r>
    </w:p>
    <w:tbl>
      <w:tblPr>
        <w:tblW w:w="12900" w:type="dxa"/>
        <w:tblInd w:w="-567" w:type="dxa"/>
        <w:tblLook w:val="04A0" w:firstRow="1" w:lastRow="0" w:firstColumn="1" w:lastColumn="0" w:noHBand="0" w:noVBand="1"/>
      </w:tblPr>
      <w:tblGrid>
        <w:gridCol w:w="1276"/>
        <w:gridCol w:w="960"/>
        <w:gridCol w:w="960"/>
        <w:gridCol w:w="960"/>
        <w:gridCol w:w="960"/>
        <w:gridCol w:w="960"/>
        <w:gridCol w:w="960"/>
        <w:gridCol w:w="960"/>
        <w:gridCol w:w="960"/>
        <w:gridCol w:w="960"/>
        <w:gridCol w:w="960"/>
        <w:gridCol w:w="960"/>
        <w:gridCol w:w="1064"/>
      </w:tblGrid>
      <w:tr w:rsidR="001541D7" w:rsidRPr="001541D7" w14:paraId="4B1E3C8E" w14:textId="77777777" w:rsidTr="001541D7">
        <w:trPr>
          <w:trHeight w:val="120"/>
        </w:trPr>
        <w:tc>
          <w:tcPr>
            <w:tcW w:w="1276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39DAF97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CPA-ECR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3662886" w14:textId="77777777" w:rsidR="001541D7" w:rsidRPr="001541D7" w:rsidRDefault="001541D7" w:rsidP="001541D7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1541D7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12D491E" w14:textId="77777777" w:rsidR="001541D7" w:rsidRPr="001541D7" w:rsidRDefault="001541D7" w:rsidP="001541D7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1541D7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15AAC5C" w14:textId="77777777" w:rsidR="001541D7" w:rsidRPr="001541D7" w:rsidRDefault="001541D7" w:rsidP="001541D7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1541D7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E93228F" w14:textId="77777777" w:rsidR="001541D7" w:rsidRPr="001541D7" w:rsidRDefault="001541D7" w:rsidP="001541D7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1541D7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DA1A4C8" w14:textId="77777777" w:rsidR="001541D7" w:rsidRPr="001541D7" w:rsidRDefault="001541D7" w:rsidP="001541D7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1541D7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D3B8EE2" w14:textId="77777777" w:rsidR="001541D7" w:rsidRPr="001541D7" w:rsidRDefault="001541D7" w:rsidP="001541D7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1541D7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0E54241" w14:textId="77777777" w:rsidR="001541D7" w:rsidRPr="001541D7" w:rsidRDefault="001541D7" w:rsidP="001541D7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1541D7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62B7C65" w14:textId="77777777" w:rsidR="001541D7" w:rsidRPr="001541D7" w:rsidRDefault="001541D7" w:rsidP="001541D7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1541D7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D502528" w14:textId="77777777" w:rsidR="001541D7" w:rsidRPr="001541D7" w:rsidRDefault="001541D7" w:rsidP="001541D7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1541D7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6AE29AC" w14:textId="77777777" w:rsidR="001541D7" w:rsidRPr="001541D7" w:rsidRDefault="001541D7" w:rsidP="001541D7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1541D7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281A9E4" w14:textId="77777777" w:rsidR="001541D7" w:rsidRPr="001541D7" w:rsidRDefault="001541D7" w:rsidP="001541D7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1541D7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06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35F53CB" w14:textId="77777777" w:rsidR="001541D7" w:rsidRPr="001541D7" w:rsidRDefault="001541D7" w:rsidP="001541D7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1541D7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</w:tr>
      <w:tr w:rsidR="001541D7" w:rsidRPr="001541D7" w14:paraId="41563A6D" w14:textId="77777777" w:rsidTr="001541D7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205FB0F" w14:textId="77777777" w:rsidR="001541D7" w:rsidRPr="001541D7" w:rsidRDefault="001541D7" w:rsidP="001541D7">
            <w:pPr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formic acid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A7D68BC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1A-2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827B88E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1A-3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6E00BA3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1A-4C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C2B1CD8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2B-2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CFE5FE2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2B-3B</w:t>
            </w:r>
          </w:p>
        </w:tc>
        <w:tc>
          <w:tcPr>
            <w:tcW w:w="2024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5B16400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2B-4C</w:t>
            </w:r>
          </w:p>
        </w:tc>
      </w:tr>
      <w:tr w:rsidR="001541D7" w:rsidRPr="001541D7" w14:paraId="67534B20" w14:textId="77777777" w:rsidTr="001541D7">
        <w:trPr>
          <w:trHeight w:val="120"/>
        </w:trPr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40C4D0D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  <w:r w:rsidRPr="001541D7">
              <w:rPr>
                <w:rFonts w:ascii="Cambria" w:hAnsi="Cambria"/>
                <w:color w:val="000000"/>
                <w:sz w:val="16"/>
                <w:szCs w:val="16"/>
              </w:rPr>
              <w:t xml:space="preserve"> </w:t>
            </w:r>
            <w:r w:rsidRPr="001541D7">
              <w:rPr>
                <w:color w:val="000000"/>
                <w:sz w:val="16"/>
                <w:szCs w:val="16"/>
              </w:rPr>
              <w:t>/ K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6F4C351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541D7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1541D7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6F5BADC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541D7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1541D7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C0E9237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541D7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1541D7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60C3167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541D7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1541D7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CD02C0F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541D7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1541D7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9372E03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541D7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1541D7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4ED1EF4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541D7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1541D7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7C945C5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541D7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1541D7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F8642D9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541D7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1541D7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CBF6615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541D7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1541D7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5BC1903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541D7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1541D7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106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C18326D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541D7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1541D7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</w:tr>
      <w:tr w:rsidR="001541D7" w:rsidRPr="001541D7" w14:paraId="3F704144" w14:textId="77777777" w:rsidTr="001541D7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175E811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303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35474B2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47.8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A0DA40F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85BBF28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16.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2C152BF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D9054E8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47.4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5163B4C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0EDA58E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92.8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7F5155A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040CC3A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109.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0E79F31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0D2F7A4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67.85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8730415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14</w:t>
            </w:r>
          </w:p>
        </w:tc>
      </w:tr>
      <w:tr w:rsidR="001541D7" w:rsidRPr="001541D7" w14:paraId="759AA0C5" w14:textId="77777777" w:rsidTr="001541D7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084AAEA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318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C9DAB5A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39.4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7C35518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BA43271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14.7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52FDFC9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A8E77B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42.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2C51BC5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EC7365A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75.3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B7CCFBE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E3A9CF0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89.5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9A39921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43636B7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58.34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EDDFF5F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10</w:t>
            </w:r>
          </w:p>
        </w:tc>
      </w:tr>
      <w:tr w:rsidR="001541D7" w:rsidRPr="001541D7" w14:paraId="7CEFC36C" w14:textId="77777777" w:rsidTr="001541D7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816ADC9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323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915DA8D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33.3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66E2798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AF1B9EE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13.5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6768C6A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CF5BE1C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36.5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8B1EE6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62D3886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65.4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FDE0D6D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4B5D089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69.6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E0DEB9D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714C9B0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49.62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8A551B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10</w:t>
            </w:r>
          </w:p>
        </w:tc>
      </w:tr>
      <w:tr w:rsidR="001541D7" w:rsidRPr="001541D7" w14:paraId="7A965A37" w14:textId="77777777" w:rsidTr="001541D7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529058A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328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1C649FC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30.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F1133FF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204833F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11.3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22BD7EA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706DF30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34.5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DACEA3D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DA2E9AB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61.7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DEB3836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D84975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60.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B86DF2D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02C9ABC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46.78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A3912E2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07</w:t>
            </w:r>
          </w:p>
        </w:tc>
      </w:tr>
      <w:tr w:rsidR="001541D7" w:rsidRPr="001541D7" w14:paraId="7138292B" w14:textId="77777777" w:rsidTr="001541D7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50FE265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333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D6D249D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31.2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F2298D7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D4E490B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10.9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F551C23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F254F32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36.7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55BFAE5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4B4F2D7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60.8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CD4FF2B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24DDF06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70.8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071D12F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972B00B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48.02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FD88A23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07</w:t>
            </w:r>
          </w:p>
        </w:tc>
      </w:tr>
      <w:tr w:rsidR="001541D7" w:rsidRPr="001541D7" w14:paraId="1C71A506" w14:textId="77777777" w:rsidTr="001541D7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2904944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353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45765E2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30.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7EC6112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254E4CD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8.9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DDA7094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01DAB05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39.9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D369CB6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326A6F2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57.5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CDF55F0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EF0C671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75.4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5F99014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2191D7E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48.48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8D3687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02</w:t>
            </w:r>
          </w:p>
        </w:tc>
      </w:tr>
      <w:tr w:rsidR="001541D7" w:rsidRPr="001541D7" w14:paraId="20ADF475" w14:textId="77777777" w:rsidTr="001541D7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ED491B3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388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BE6548C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19.3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E465480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B24A3F1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5.3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7B22E8A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9B043BD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30.6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A23A12C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3EAE3F6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37.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5381913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426DD65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48.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2085052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FE3174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32.79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BC1CE9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11</w:t>
            </w:r>
          </w:p>
        </w:tc>
      </w:tr>
      <w:tr w:rsidR="001541D7" w:rsidRPr="001541D7" w14:paraId="51958CEA" w14:textId="77777777" w:rsidTr="001541D7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C87EFDD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398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609D671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17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27468C6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6E41E7E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4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87281D8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BEC0C8A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28.8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A9F880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8AF35C4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33.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4AE964B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8C878E9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41.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DD36F4B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615242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29.74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79D88CA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10</w:t>
            </w:r>
          </w:p>
        </w:tc>
      </w:tr>
      <w:tr w:rsidR="001541D7" w:rsidRPr="001541D7" w14:paraId="7897E072" w14:textId="77777777" w:rsidTr="001541D7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14BDD8C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Average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67F3D52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31.1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A603733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0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8327326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10.6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278478F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0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B5DE8C1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37.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CB7099C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0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4F879D1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60.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B662017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7E9F209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70.6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4F741BF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CA22D9A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47.70</w:t>
            </w:r>
          </w:p>
        </w:tc>
        <w:tc>
          <w:tcPr>
            <w:tcW w:w="106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4BC5864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09</w:t>
            </w:r>
          </w:p>
        </w:tc>
      </w:tr>
      <w:tr w:rsidR="001541D7" w:rsidRPr="001541D7" w14:paraId="04808321" w14:textId="77777777" w:rsidTr="001541D7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58A79CF" w14:textId="77777777" w:rsidR="001541D7" w:rsidRPr="001541D7" w:rsidRDefault="001541D7" w:rsidP="001541D7">
            <w:pPr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acetic acid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C6FF8E7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1A-2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EAC95C0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1A-3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DF9CCCD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1A-4C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332BD74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2B-2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C9AAA9C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2B-3B</w:t>
            </w:r>
          </w:p>
        </w:tc>
        <w:tc>
          <w:tcPr>
            <w:tcW w:w="2024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490079A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2B-4C</w:t>
            </w:r>
          </w:p>
        </w:tc>
      </w:tr>
      <w:tr w:rsidR="001541D7" w:rsidRPr="001541D7" w14:paraId="2253B6B3" w14:textId="77777777" w:rsidTr="001541D7">
        <w:trPr>
          <w:trHeight w:val="120"/>
        </w:trPr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13336D8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  <w:r w:rsidRPr="001541D7">
              <w:rPr>
                <w:rFonts w:ascii="Cambria" w:hAnsi="Cambria"/>
                <w:color w:val="000000"/>
                <w:sz w:val="16"/>
                <w:szCs w:val="16"/>
              </w:rPr>
              <w:t xml:space="preserve"> </w:t>
            </w:r>
            <w:r w:rsidRPr="001541D7">
              <w:rPr>
                <w:color w:val="000000"/>
                <w:sz w:val="16"/>
                <w:szCs w:val="16"/>
              </w:rPr>
              <w:t>/ K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4CBDC9A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541D7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1541D7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BDADB83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541D7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1541D7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623E2B7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541D7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1541D7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9BD742E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541D7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1541D7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41EB931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541D7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1541D7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9B35448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541D7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1541D7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FB532F0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541D7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1541D7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56FE06E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541D7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1541D7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0019B20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541D7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1541D7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8A8F92F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541D7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1541D7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56C62C2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541D7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1541D7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106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A15686A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541D7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1541D7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</w:tr>
      <w:tr w:rsidR="001541D7" w:rsidRPr="001541D7" w14:paraId="7F0A4BE2" w14:textId="77777777" w:rsidTr="001541D7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094C52D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29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65D0226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88.9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9284B7E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2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9E4DDFE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31.5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C251C1D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6B438E9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55.5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AF81B35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B38B4EA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93.5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9816E17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5695694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82.8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52B26A9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76F264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47.87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53DCDBB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18</w:t>
            </w:r>
          </w:p>
        </w:tc>
      </w:tr>
      <w:tr w:rsidR="001541D7" w:rsidRPr="001541D7" w14:paraId="585892E7" w14:textId="77777777" w:rsidTr="001541D7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90E0BD8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30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E9494B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87.8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2AD8456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3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5BA92A8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44.4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19938CF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E2527C1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72.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272E6B0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D08C407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112.5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455356E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3EFA496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98.4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B89F058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5D668B6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62.50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D7BFAFD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18</w:t>
            </w:r>
          </w:p>
        </w:tc>
      </w:tr>
      <w:tr w:rsidR="001541D7" w:rsidRPr="001541D7" w14:paraId="71C518B2" w14:textId="77777777" w:rsidTr="001541D7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087D56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31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5BD28C8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60.8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4D240A5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106D86E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22.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EA9A94E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DD12220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47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B1716B1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FCE61CF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71.7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B8B3669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6B34FDC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62.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80B6C1C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3F490F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40.56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BE2AAF3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17</w:t>
            </w:r>
          </w:p>
        </w:tc>
      </w:tr>
      <w:tr w:rsidR="001541D7" w:rsidRPr="001541D7" w14:paraId="30738D47" w14:textId="77777777" w:rsidTr="001541D7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1515E93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34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9A5F543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41.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EBEC63D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7C7BCCB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15.9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4A29F25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DC041C1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31.3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A777DB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AADF861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51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F1E89B0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19506B8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41.8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D2F9C42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68A5A87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26.82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4BFE2FA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13</w:t>
            </w:r>
          </w:p>
        </w:tc>
      </w:tr>
      <w:tr w:rsidR="001541D7" w:rsidRPr="001541D7" w14:paraId="39690D20" w14:textId="77777777" w:rsidTr="001541D7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BFFAB51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363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A5C2A0C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35.5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CC61694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65D0E4D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15.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AFA4DFB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F8E5DE4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36.6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B4C726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48D60B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45.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A484AA6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264964D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38.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7E6D334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D413374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29.79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95FC083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12</w:t>
            </w:r>
          </w:p>
        </w:tc>
      </w:tr>
      <w:tr w:rsidR="001541D7" w:rsidRPr="001541D7" w14:paraId="0567174D" w14:textId="77777777" w:rsidTr="001541D7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E294C8F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373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16ACBCF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35.4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19B770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A9F2B76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15.5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7533DA9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F715689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42.3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A118CF4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E59358B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46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F680B95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5913729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39.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EFDE62C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D7434B8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34.33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E177819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10</w:t>
            </w:r>
          </w:p>
        </w:tc>
      </w:tr>
      <w:tr w:rsidR="001541D7" w:rsidRPr="001541D7" w14:paraId="11457FEC" w14:textId="77777777" w:rsidTr="001541D7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EF58BA2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412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CFABB91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17.4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9FA6ADE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6E27B2C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9.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99C2D7D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789DA79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24.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E8F0111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F28A9FC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23.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60E2D53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8ED7788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19.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90F86F3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3B923B8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18.31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09C2508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 </w:t>
            </w:r>
          </w:p>
        </w:tc>
      </w:tr>
      <w:tr w:rsidR="001541D7" w:rsidRPr="001541D7" w14:paraId="4F70C788" w14:textId="77777777" w:rsidTr="001541D7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249364F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44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DB549AB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12.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ED7FE35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F403654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7.3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D71371E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B5C4474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19.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DBAE5B7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60B7392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16.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05D9CEE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25A17BA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12.9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54CF611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488A632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13.72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5C9298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 </w:t>
            </w:r>
          </w:p>
        </w:tc>
      </w:tr>
      <w:tr w:rsidR="001541D7" w:rsidRPr="001541D7" w14:paraId="101439B4" w14:textId="77777777" w:rsidTr="001541D7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4A37EFA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48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F4B1D1A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9.3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FA857F1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842AF29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5.5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146A66A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E6B0759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19.6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B05CF2D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8E9D646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13.4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DCE2F0C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9EF9D41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10.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8707B70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E3C53B4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13.25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B63D5F8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 </w:t>
            </w:r>
          </w:p>
        </w:tc>
      </w:tr>
      <w:tr w:rsidR="001541D7" w:rsidRPr="001541D7" w14:paraId="0EB2AA48" w14:textId="77777777" w:rsidTr="001541D7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2F6611D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Average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0F8949C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43.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B6A2747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27172FD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18.5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554FD1F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87F645C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38.7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A39DC97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1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8D0450D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52.7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8F5E668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C94DFBA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45.1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657A208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AF00757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31.91</w:t>
            </w:r>
          </w:p>
        </w:tc>
        <w:tc>
          <w:tcPr>
            <w:tcW w:w="106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55666CD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14</w:t>
            </w:r>
          </w:p>
        </w:tc>
      </w:tr>
      <w:tr w:rsidR="001541D7" w:rsidRPr="001541D7" w14:paraId="0884FFAA" w14:textId="77777777" w:rsidTr="001541D7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73B3D88" w14:textId="77777777" w:rsidR="001541D7" w:rsidRPr="001541D7" w:rsidRDefault="001541D7" w:rsidP="001541D7">
            <w:pPr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propanoic acid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6B47F25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1A-2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57E8848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1A-3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23F03D5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1A-4C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682B567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2B-2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F762502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2B-3B</w:t>
            </w:r>
          </w:p>
        </w:tc>
        <w:tc>
          <w:tcPr>
            <w:tcW w:w="2024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276897B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2B-4C</w:t>
            </w:r>
          </w:p>
        </w:tc>
      </w:tr>
      <w:tr w:rsidR="001541D7" w:rsidRPr="001541D7" w14:paraId="06254CFC" w14:textId="77777777" w:rsidTr="001541D7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150D746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  <w:r w:rsidRPr="001541D7">
              <w:rPr>
                <w:rFonts w:ascii="Cambria" w:hAnsi="Cambria"/>
                <w:color w:val="000000"/>
                <w:sz w:val="16"/>
                <w:szCs w:val="16"/>
              </w:rPr>
              <w:t xml:space="preserve"> </w:t>
            </w:r>
            <w:r w:rsidRPr="001541D7">
              <w:rPr>
                <w:color w:val="000000"/>
                <w:sz w:val="16"/>
                <w:szCs w:val="16"/>
              </w:rPr>
              <w:t>/ K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55F9350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541D7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1541D7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EA339B4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541D7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1541D7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6E99FD5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541D7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1541D7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BA58884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541D7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1541D7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8731D7F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541D7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1541D7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33F8067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541D7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1541D7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62DE594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541D7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1541D7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9CD49D7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541D7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1541D7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396863D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541D7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1541D7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0A8906D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541D7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1541D7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DB97D44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541D7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1541D7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106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007611D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541D7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1541D7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</w:tr>
      <w:tr w:rsidR="001541D7" w:rsidRPr="001541D7" w14:paraId="6B01ED1E" w14:textId="77777777" w:rsidTr="001541D7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00722E8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30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CD30370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57.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6379B69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E51B5B4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84.5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FB49AD3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EA461CC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102.5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348C472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9A5347C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176.9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1DB688A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2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9465AC2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159.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B14C281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676BCA1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83.96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42F70A9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11</w:t>
            </w:r>
          </w:p>
        </w:tc>
      </w:tr>
      <w:tr w:rsidR="001541D7" w:rsidRPr="001541D7" w14:paraId="7817712A" w14:textId="77777777" w:rsidTr="001541D7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3F27D0D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313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8B43DF4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35.6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5B99880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C1C3EB0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58.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29DDE1F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D5F3296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46.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82490D7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DD5549C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71.6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C1BA99C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3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467D57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62.7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743713B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3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15BE3BD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30.51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D3C9470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11</w:t>
            </w:r>
          </w:p>
        </w:tc>
      </w:tr>
      <w:tr w:rsidR="001541D7" w:rsidRPr="001541D7" w14:paraId="4F25F4DC" w14:textId="77777777" w:rsidTr="001541D7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65D485A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34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3AD7458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24.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0553108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F46CA4E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25.5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CC20B3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70F515E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26.8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1B12A8F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4BA9E9F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58.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663F82D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434BBF3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49.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61B3ECF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E454378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15.77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23A3C3E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09</w:t>
            </w:r>
          </w:p>
        </w:tc>
      </w:tr>
      <w:tr w:rsidR="001541D7" w:rsidRPr="001541D7" w14:paraId="7353ED47" w14:textId="77777777" w:rsidTr="001541D7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E2F69B2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373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BF6C054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22.9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43D61A8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1D84FB7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17.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276BF40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093D4B2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33.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2535DFF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349D55C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43.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28AE192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4FC6BE3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37.6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2C3D91B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E6C9B2D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21.84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789FA4C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09</w:t>
            </w:r>
          </w:p>
        </w:tc>
      </w:tr>
      <w:tr w:rsidR="001541D7" w:rsidRPr="001541D7" w14:paraId="2DED296C" w14:textId="77777777" w:rsidTr="001541D7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5C2BB6B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42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A9CF72D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19.8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2C34435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81C43FA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14.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F68936F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9ECC9FD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21.9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C0DBF62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673EF96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20.6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8BB374A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144FE00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19.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ED14A52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E1D239A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12.74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EEB8F80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06</w:t>
            </w:r>
          </w:p>
        </w:tc>
      </w:tr>
      <w:tr w:rsidR="001541D7" w:rsidRPr="001541D7" w14:paraId="32455357" w14:textId="77777777" w:rsidTr="001541D7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E5ADAE3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45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E8C41AE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14.3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5C09CEE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95145E2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12.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DF2A666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0E672D7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18.4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3D08F80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31E02D4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14.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15F7D59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7587C40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13.2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A37094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122A29F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10.50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8C5AB31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09</w:t>
            </w:r>
          </w:p>
        </w:tc>
      </w:tr>
      <w:tr w:rsidR="001541D7" w:rsidRPr="001541D7" w14:paraId="2DC53504" w14:textId="77777777" w:rsidTr="001541D7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89AF099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48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B0CD5B4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10.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66F361B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37B69DF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9.5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0997576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A3C2DD2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14.9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1B6B82B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C40C28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9.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1133FC3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A81F587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9.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6B52625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E8514B6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7.62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2785799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14</w:t>
            </w:r>
          </w:p>
        </w:tc>
      </w:tr>
      <w:tr w:rsidR="001541D7" w:rsidRPr="001541D7" w14:paraId="5253A4DA" w14:textId="77777777" w:rsidTr="001541D7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18FA948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Average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F5DE5ED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26.4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04AACD5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BD556CC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31.7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26FADC6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16A3A5B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37.7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34D7C17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E9E5FB0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56.3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CC9BAE6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2141332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50.1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73158EE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1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B2D6E49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26.13</w:t>
            </w:r>
          </w:p>
        </w:tc>
        <w:tc>
          <w:tcPr>
            <w:tcW w:w="106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8ECDFD5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10</w:t>
            </w:r>
          </w:p>
        </w:tc>
      </w:tr>
      <w:tr w:rsidR="001541D7" w:rsidRPr="001541D7" w14:paraId="302EA99F" w14:textId="77777777" w:rsidTr="001541D7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DE81B0E" w14:textId="77777777" w:rsidR="001541D7" w:rsidRPr="001541D7" w:rsidRDefault="001541D7" w:rsidP="001541D7">
            <w:pPr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butanoic acid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C62DC72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1A-2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7B0050F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1A-3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6BF1632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1A-4C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BC35ED8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2B-2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11A66C6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2B-3B</w:t>
            </w:r>
          </w:p>
        </w:tc>
        <w:tc>
          <w:tcPr>
            <w:tcW w:w="202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CE59FC2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2B-4C</w:t>
            </w:r>
          </w:p>
        </w:tc>
      </w:tr>
      <w:tr w:rsidR="001541D7" w:rsidRPr="001541D7" w14:paraId="2487E52E" w14:textId="77777777" w:rsidTr="001541D7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92E11EE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  <w:r w:rsidRPr="001541D7">
              <w:rPr>
                <w:rFonts w:ascii="Cambria" w:hAnsi="Cambria"/>
                <w:color w:val="000000"/>
                <w:sz w:val="16"/>
                <w:szCs w:val="16"/>
              </w:rPr>
              <w:t xml:space="preserve"> </w:t>
            </w:r>
            <w:r w:rsidRPr="001541D7">
              <w:rPr>
                <w:color w:val="000000"/>
                <w:sz w:val="16"/>
                <w:szCs w:val="16"/>
              </w:rPr>
              <w:t>/ K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77290C8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541D7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1541D7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12920C6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541D7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1541D7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1DB16C8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541D7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1541D7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D05E21A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541D7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1541D7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5BFEB91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541D7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1541D7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EBCF7B7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541D7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1541D7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277D963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541D7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1541D7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ADB5D64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541D7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1541D7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C9AA889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541D7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1541D7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4406D22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541D7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1541D7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6A77144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541D7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1541D7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106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0B11539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541D7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1541D7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</w:tr>
      <w:tr w:rsidR="001541D7" w:rsidRPr="001541D7" w14:paraId="0549BBE6" w14:textId="77777777" w:rsidTr="001541D7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C6FD568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30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95A9E88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115.3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4809BE3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4E938C5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71.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233A738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2A2FE63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105.2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205FD4D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D32493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159.8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12EFEAF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2ED63E8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88.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1E7713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2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3CAEBCC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89.54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AC4A70F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10</w:t>
            </w:r>
          </w:p>
        </w:tc>
      </w:tr>
      <w:tr w:rsidR="001541D7" w:rsidRPr="001541D7" w14:paraId="1D5CDEE8" w14:textId="77777777" w:rsidTr="001541D7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8BA2B09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Average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911F939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115.3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192CA69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1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76BFBA7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71.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4A229E1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C2D9260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105.2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B554D75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2896083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159.8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B4867B7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3BFC76D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88.9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F526277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2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69815BE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89.54</w:t>
            </w:r>
          </w:p>
        </w:tc>
        <w:tc>
          <w:tcPr>
            <w:tcW w:w="106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38701CC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10</w:t>
            </w:r>
          </w:p>
        </w:tc>
      </w:tr>
      <w:tr w:rsidR="001541D7" w:rsidRPr="001541D7" w14:paraId="5AC03003" w14:textId="77777777" w:rsidTr="001541D7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EE01E0F" w14:textId="77777777" w:rsidR="001541D7" w:rsidRPr="001541D7" w:rsidRDefault="001541D7" w:rsidP="001541D7">
            <w:pPr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6EDECA2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1A-2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09BCBC2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1A-3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3E4A133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1A-4C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509058E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2B-2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627053B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2B-3B</w:t>
            </w:r>
          </w:p>
        </w:tc>
        <w:tc>
          <w:tcPr>
            <w:tcW w:w="202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20090CF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2B-4C</w:t>
            </w:r>
          </w:p>
        </w:tc>
      </w:tr>
      <w:tr w:rsidR="00FD0326" w:rsidRPr="001541D7" w14:paraId="5A7BC1F2" w14:textId="77777777" w:rsidTr="001541D7">
        <w:trPr>
          <w:trHeight w:val="120"/>
        </w:trPr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9FEC2A0" w14:textId="77777777" w:rsidR="00FD0326" w:rsidRPr="001541D7" w:rsidRDefault="00FD0326" w:rsidP="00FD0326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1541D7">
              <w:rPr>
                <w:color w:val="000000"/>
                <w:sz w:val="16"/>
                <w:szCs w:val="16"/>
              </w:rPr>
              <w:t xml:space="preserve"> / bar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D7D3E4D" w14:textId="76328C36" w:rsidR="00FD0326" w:rsidRPr="001541D7" w:rsidRDefault="00FD0326" w:rsidP="00FD0326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8CC096F" w14:textId="2409CB1B" w:rsidR="00FD0326" w:rsidRPr="001541D7" w:rsidRDefault="00FD0326" w:rsidP="00FD0326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692ABA9" w14:textId="6D82E9B9" w:rsidR="00FD0326" w:rsidRPr="001541D7" w:rsidRDefault="00FD0326" w:rsidP="00FD0326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3D03F0C" w14:textId="7DC40CF5" w:rsidR="00FD0326" w:rsidRPr="001541D7" w:rsidRDefault="00FD0326" w:rsidP="00FD0326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70F823B" w14:textId="4EC9B68C" w:rsidR="00FD0326" w:rsidRPr="001541D7" w:rsidRDefault="00FD0326" w:rsidP="00FD0326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903E73B" w14:textId="0E68260A" w:rsidR="00FD0326" w:rsidRPr="001541D7" w:rsidRDefault="00FD0326" w:rsidP="00FD0326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5CA7515" w14:textId="176BCEAF" w:rsidR="00FD0326" w:rsidRPr="001541D7" w:rsidRDefault="00FD0326" w:rsidP="00FD0326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2FA9EBC" w14:textId="6EE19B73" w:rsidR="00FD0326" w:rsidRPr="001541D7" w:rsidRDefault="00FD0326" w:rsidP="00FD0326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3A89919" w14:textId="325F94F0" w:rsidR="00FD0326" w:rsidRPr="001541D7" w:rsidRDefault="00FD0326" w:rsidP="00FD0326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605FEDE" w14:textId="43E2A1EE" w:rsidR="00FD0326" w:rsidRPr="001541D7" w:rsidRDefault="00FD0326" w:rsidP="00FD0326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F0F599F" w14:textId="6D85087A" w:rsidR="00FD0326" w:rsidRPr="001541D7" w:rsidRDefault="00FD0326" w:rsidP="00FD0326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</w:p>
        </w:tc>
        <w:tc>
          <w:tcPr>
            <w:tcW w:w="106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AEE13D6" w14:textId="4402939A" w:rsidR="00FD0326" w:rsidRPr="001541D7" w:rsidRDefault="00FD0326" w:rsidP="00FD0326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</w:tr>
      <w:tr w:rsidR="00C53B2F" w:rsidRPr="001541D7" w14:paraId="603E0DB0" w14:textId="77777777" w:rsidTr="00FD0326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8CC4C83" w14:textId="77777777" w:rsidR="00C53B2F" w:rsidRPr="001541D7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133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30A01123" w14:textId="18DB2421" w:rsidR="00C53B2F" w:rsidRPr="001541D7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0.6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07BE3380" w14:textId="2A05BAE4" w:rsidR="00C53B2F" w:rsidRPr="001541D7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26CA696D" w14:textId="38DF7972" w:rsidR="00C53B2F" w:rsidRPr="001541D7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46.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3E3B4FB7" w14:textId="7042E23A" w:rsidR="00C53B2F" w:rsidRPr="001541D7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046E0683" w14:textId="50EDC6C7" w:rsidR="00C53B2F" w:rsidRPr="001541D7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7.3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0BFC79B4" w14:textId="4CEF95EF" w:rsidR="00C53B2F" w:rsidRPr="001541D7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6FD5A503" w14:textId="1E57E345" w:rsidR="00C53B2F" w:rsidRPr="001541D7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6.5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72284DE3" w14:textId="2CB681B2" w:rsidR="00C53B2F" w:rsidRPr="001541D7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0F40E997" w14:textId="709A42E8" w:rsidR="00C53B2F" w:rsidRPr="001541D7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37.2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484DFD87" w14:textId="6905B5CA" w:rsidR="00C53B2F" w:rsidRPr="001541D7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7303FC4E" w14:textId="1B1BFBCC" w:rsidR="00C53B2F" w:rsidRPr="001541D7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5.93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7AF33B7C" w14:textId="1B978CCA" w:rsidR="00C53B2F" w:rsidRPr="001541D7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5</w:t>
            </w:r>
          </w:p>
        </w:tc>
      </w:tr>
      <w:tr w:rsidR="00C53B2F" w:rsidRPr="001541D7" w14:paraId="2A1F74B3" w14:textId="77777777" w:rsidTr="00FD0326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7A00CB4" w14:textId="77777777" w:rsidR="00C53B2F" w:rsidRPr="001541D7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533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62142137" w14:textId="2000E665" w:rsidR="00C53B2F" w:rsidRPr="001541D7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8.7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394B344A" w14:textId="5D936F54" w:rsidR="00C53B2F" w:rsidRPr="001541D7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1521D7A6" w14:textId="7C22E405" w:rsidR="00C53B2F" w:rsidRPr="001541D7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31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4E5AA9D6" w14:textId="61929358" w:rsidR="00C53B2F" w:rsidRPr="001541D7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073248DE" w14:textId="4F2B76CD" w:rsidR="00C53B2F" w:rsidRPr="001541D7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7.4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2F22231F" w14:textId="51797C86" w:rsidR="00C53B2F" w:rsidRPr="001541D7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4BAA3820" w14:textId="3CAB09A8" w:rsidR="00C53B2F" w:rsidRPr="001541D7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2.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5C37F1A0" w14:textId="089E37DE" w:rsidR="00C53B2F" w:rsidRPr="001541D7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693D6455" w14:textId="38D1FE37" w:rsidR="00C53B2F" w:rsidRPr="001541D7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5.8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733F0F94" w14:textId="6B125128" w:rsidR="00C53B2F" w:rsidRPr="001541D7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5545A6E3" w14:textId="38C048D1" w:rsidR="00C53B2F" w:rsidRPr="001541D7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5.86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6C2031B2" w14:textId="43B6594F" w:rsidR="00C53B2F" w:rsidRPr="001541D7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6</w:t>
            </w:r>
          </w:p>
        </w:tc>
      </w:tr>
      <w:tr w:rsidR="00C53B2F" w:rsidRPr="001541D7" w14:paraId="3796BCE3" w14:textId="77777777" w:rsidTr="00FD0326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3CCB466" w14:textId="77777777" w:rsidR="00C53B2F" w:rsidRPr="001541D7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1.013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2F315777" w14:textId="458D0E4E" w:rsidR="00C53B2F" w:rsidRPr="001541D7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7.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12F542BB" w14:textId="4F6AA1AC" w:rsidR="00C53B2F" w:rsidRPr="001541D7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660DB2E2" w14:textId="48C92D6F" w:rsidR="00C53B2F" w:rsidRPr="001541D7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1.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369475B9" w14:textId="68E0CF04" w:rsidR="00C53B2F" w:rsidRPr="001541D7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78750A14" w14:textId="1372C88A" w:rsidR="00C53B2F" w:rsidRPr="001541D7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7.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3D10933B" w14:textId="358401D1" w:rsidR="00C53B2F" w:rsidRPr="001541D7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3FED22EA" w14:textId="244684CC" w:rsidR="00C53B2F" w:rsidRPr="001541D7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1.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076134BE" w14:textId="40613FBB" w:rsidR="00C53B2F" w:rsidRPr="001541D7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3731064F" w14:textId="6DD6B68F" w:rsidR="00C53B2F" w:rsidRPr="001541D7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9.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6ECBE1C2" w14:textId="61266CAE" w:rsidR="00C53B2F" w:rsidRPr="001541D7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1EA0C03F" w14:textId="1A243C3C" w:rsidR="00C53B2F" w:rsidRPr="001541D7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5.78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17FBF29A" w14:textId="7B278849" w:rsidR="00C53B2F" w:rsidRPr="001541D7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6</w:t>
            </w:r>
          </w:p>
        </w:tc>
      </w:tr>
      <w:tr w:rsidR="00C53B2F" w:rsidRPr="001541D7" w14:paraId="1982714E" w14:textId="77777777" w:rsidTr="00FD0326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CD91A1F" w14:textId="77777777" w:rsidR="00C53B2F" w:rsidRPr="001541D7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Average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1FCBDFF2" w14:textId="36A44517" w:rsidR="00C53B2F" w:rsidRPr="001541D7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9.0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6B5B01BB" w14:textId="56FB64D6" w:rsidR="00C53B2F" w:rsidRPr="001541D7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1D5E5354" w14:textId="05584BA6" w:rsidR="00C53B2F" w:rsidRPr="001541D7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33.1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46AF82AD" w14:textId="275AD3FB" w:rsidR="00C53B2F" w:rsidRPr="001541D7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5634F36C" w14:textId="62831242" w:rsidR="00C53B2F" w:rsidRPr="001541D7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7.4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486B6880" w14:textId="59605228" w:rsidR="00C53B2F" w:rsidRPr="001541D7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5B94D06A" w14:textId="5F3C9CC0" w:rsidR="00C53B2F" w:rsidRPr="001541D7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3.6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770C4B25" w14:textId="335651E2" w:rsidR="00C53B2F" w:rsidRPr="001541D7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1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2DABC613" w14:textId="119026AB" w:rsidR="00C53B2F" w:rsidRPr="001541D7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7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31DA95A7" w14:textId="6228203F" w:rsidR="00C53B2F" w:rsidRPr="001541D7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29ABFDD6" w14:textId="3869FE95" w:rsidR="00C53B2F" w:rsidRPr="001541D7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5.86</w:t>
            </w:r>
          </w:p>
        </w:tc>
        <w:tc>
          <w:tcPr>
            <w:tcW w:w="106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4635D03C" w14:textId="555870F8" w:rsidR="00C53B2F" w:rsidRPr="001541D7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6</w:t>
            </w:r>
          </w:p>
        </w:tc>
      </w:tr>
      <w:tr w:rsidR="001541D7" w:rsidRPr="001541D7" w14:paraId="28B5EA46" w14:textId="77777777" w:rsidTr="001541D7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C417934" w14:textId="77777777" w:rsidR="001541D7" w:rsidRPr="001541D7" w:rsidRDefault="001541D7" w:rsidP="001541D7">
            <w:pPr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Overall average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6D39EC0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37.5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F7E03F0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06A065F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21.8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E8351D7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1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EE76B16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40.6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F041DDB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BFA45DC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60.5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B56C099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1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A275F7B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56.4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386F0D7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1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AD224F2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37.65</w:t>
            </w:r>
          </w:p>
        </w:tc>
        <w:tc>
          <w:tcPr>
            <w:tcW w:w="106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AE044A3" w14:textId="77777777" w:rsidR="001541D7" w:rsidRPr="001541D7" w:rsidRDefault="001541D7" w:rsidP="001541D7">
            <w:pPr>
              <w:jc w:val="center"/>
              <w:rPr>
                <w:color w:val="000000"/>
                <w:sz w:val="16"/>
                <w:szCs w:val="16"/>
              </w:rPr>
            </w:pPr>
            <w:r w:rsidRPr="001541D7">
              <w:rPr>
                <w:color w:val="000000"/>
                <w:sz w:val="16"/>
                <w:szCs w:val="16"/>
              </w:rPr>
              <w:t>0.11</w:t>
            </w:r>
          </w:p>
        </w:tc>
      </w:tr>
    </w:tbl>
    <w:p w14:paraId="5FC8561A" w14:textId="77777777" w:rsidR="001541D7" w:rsidRDefault="001541D7" w:rsidP="00CD4CE5">
      <w:pPr>
        <w:rPr>
          <w:lang w:eastAsia="es-ES"/>
        </w:rPr>
      </w:pPr>
    </w:p>
    <w:p w14:paraId="11E735C0" w14:textId="450F65CA" w:rsidR="00B233D9" w:rsidRDefault="007F2C91" w:rsidP="004C4442">
      <w:pPr>
        <w:ind w:left="-993" w:firstLine="142"/>
        <w:rPr>
          <w:lang w:eastAsia="es-ES"/>
        </w:rPr>
      </w:pPr>
      <w:r>
        <w:rPr>
          <w:lang w:eastAsia="es-ES"/>
        </w:rPr>
        <w:t xml:space="preserve">Table </w:t>
      </w:r>
      <w:r w:rsidR="00682F8F">
        <w:rPr>
          <w:lang w:eastAsia="es-ES"/>
        </w:rPr>
        <w:t>S</w:t>
      </w:r>
      <w:r w:rsidR="00F911A3">
        <w:rPr>
          <w:lang w:eastAsia="es-ES"/>
        </w:rPr>
        <w:t>2</w:t>
      </w:r>
      <w:r>
        <w:rPr>
          <w:lang w:eastAsia="es-ES"/>
        </w:rPr>
        <w:t>. Conti</w:t>
      </w:r>
      <w:r w:rsidR="00682F8F">
        <w:rPr>
          <w:lang w:eastAsia="es-ES"/>
        </w:rPr>
        <w:t>nu</w:t>
      </w:r>
      <w:r>
        <w:rPr>
          <w:lang w:eastAsia="es-ES"/>
        </w:rPr>
        <w:t>ation.</w:t>
      </w:r>
    </w:p>
    <w:tbl>
      <w:tblPr>
        <w:tblW w:w="14859" w:type="dxa"/>
        <w:tblInd w:w="-993" w:type="dxa"/>
        <w:tblLook w:val="04A0" w:firstRow="1" w:lastRow="0" w:firstColumn="1" w:lastColumn="0" w:noHBand="0" w:noVBand="1"/>
      </w:tblPr>
      <w:tblGrid>
        <w:gridCol w:w="1419"/>
        <w:gridCol w:w="960"/>
        <w:gridCol w:w="960"/>
        <w:gridCol w:w="960"/>
        <w:gridCol w:w="960"/>
        <w:gridCol w:w="960"/>
        <w:gridCol w:w="960"/>
        <w:gridCol w:w="960"/>
        <w:gridCol w:w="960"/>
        <w:gridCol w:w="960"/>
        <w:gridCol w:w="960"/>
        <w:gridCol w:w="960"/>
        <w:gridCol w:w="960"/>
        <w:gridCol w:w="960"/>
        <w:gridCol w:w="960"/>
      </w:tblGrid>
      <w:tr w:rsidR="00E947CF" w:rsidRPr="00E947CF" w14:paraId="1149D854" w14:textId="77777777" w:rsidTr="00E947CF">
        <w:trPr>
          <w:trHeight w:val="120"/>
        </w:trPr>
        <w:tc>
          <w:tcPr>
            <w:tcW w:w="1419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D9AE085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PC-SAFT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9A40EAF" w14:textId="77777777" w:rsidR="00E947CF" w:rsidRPr="00E947CF" w:rsidRDefault="00E947CF" w:rsidP="00E947CF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E947CF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5D4042C" w14:textId="77777777" w:rsidR="00E947CF" w:rsidRPr="00E947CF" w:rsidRDefault="00E947CF" w:rsidP="00E947CF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E947CF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1B0F974" w14:textId="77777777" w:rsidR="00E947CF" w:rsidRPr="00E947CF" w:rsidRDefault="00E947CF" w:rsidP="00E947CF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E947CF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D5EBF84" w14:textId="77777777" w:rsidR="00E947CF" w:rsidRPr="00E947CF" w:rsidRDefault="00E947CF" w:rsidP="00E947CF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E947CF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6E605C5" w14:textId="77777777" w:rsidR="00E947CF" w:rsidRPr="00E947CF" w:rsidRDefault="00E947CF" w:rsidP="00E947CF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E947CF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1780FBD" w14:textId="77777777" w:rsidR="00E947CF" w:rsidRPr="00E947CF" w:rsidRDefault="00E947CF" w:rsidP="00E947CF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E947CF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6008FD7" w14:textId="77777777" w:rsidR="00E947CF" w:rsidRPr="00E947CF" w:rsidRDefault="00E947CF" w:rsidP="00E947CF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E947CF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E9AFE34" w14:textId="77777777" w:rsidR="00E947CF" w:rsidRPr="00E947CF" w:rsidRDefault="00E947CF" w:rsidP="00E947CF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E947CF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B16D53A" w14:textId="77777777" w:rsidR="00E947CF" w:rsidRPr="00E947CF" w:rsidRDefault="00E947CF" w:rsidP="00E947CF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E947CF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5FEDEB8" w14:textId="77777777" w:rsidR="00E947CF" w:rsidRPr="00E947CF" w:rsidRDefault="00E947CF" w:rsidP="00E947CF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E947CF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DB33214" w14:textId="77777777" w:rsidR="00E947CF" w:rsidRPr="00E947CF" w:rsidRDefault="00E947CF" w:rsidP="00E947CF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E947CF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E94FF35" w14:textId="77777777" w:rsidR="00E947CF" w:rsidRPr="00E947CF" w:rsidRDefault="00E947CF" w:rsidP="00E947CF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E947CF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50F7B34" w14:textId="77777777" w:rsidR="00E947CF" w:rsidRPr="00E947CF" w:rsidRDefault="00E947CF" w:rsidP="00E947CF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E947CF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DF669E9" w14:textId="77777777" w:rsidR="00E947CF" w:rsidRPr="00E947CF" w:rsidRDefault="00E947CF" w:rsidP="00E947CF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E947CF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</w:tr>
      <w:tr w:rsidR="00E947CF" w:rsidRPr="00E947CF" w14:paraId="77F35042" w14:textId="77777777" w:rsidTr="00E947CF">
        <w:trPr>
          <w:trHeight w:val="120"/>
        </w:trPr>
        <w:tc>
          <w:tcPr>
            <w:tcW w:w="141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8FCC955" w14:textId="77777777" w:rsidR="00E947CF" w:rsidRPr="00E947CF" w:rsidRDefault="00E947CF" w:rsidP="00E947CF">
            <w:pPr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formic acid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4C4B245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1A-2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8F7EC97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1A-3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A3C2982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1A-4C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111331A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2B-2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BE21BE0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2B-3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C543965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2B-4C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62A8314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Non-assoc.</w:t>
            </w:r>
          </w:p>
        </w:tc>
      </w:tr>
      <w:tr w:rsidR="00E947CF" w:rsidRPr="00E947CF" w14:paraId="677E0982" w14:textId="77777777" w:rsidTr="00E947CF">
        <w:trPr>
          <w:trHeight w:val="120"/>
        </w:trPr>
        <w:tc>
          <w:tcPr>
            <w:tcW w:w="141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C5AE472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  <w:r w:rsidRPr="00E947CF">
              <w:rPr>
                <w:rFonts w:ascii="Cambria" w:hAnsi="Cambria"/>
                <w:color w:val="000000"/>
                <w:sz w:val="16"/>
                <w:szCs w:val="16"/>
              </w:rPr>
              <w:t xml:space="preserve"> </w:t>
            </w:r>
            <w:r w:rsidRPr="00E947CF">
              <w:rPr>
                <w:color w:val="000000"/>
                <w:sz w:val="16"/>
                <w:szCs w:val="16"/>
              </w:rPr>
              <w:t>/ K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5FAB59D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947CF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E947CF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E163DD3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947CF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E947CF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64E8FD0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947CF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E947CF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EEFCEF8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947CF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E947CF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0E3C09C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947CF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E947CF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C60E335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947CF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E947CF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BF94D7C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947CF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E947CF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61E50BB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947CF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E947CF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40C091A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947CF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E947CF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CC5E4F6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947CF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E947CF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EEDAC40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947CF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E947CF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EF5E8E4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947CF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E947CF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AF46444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947CF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E947CF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CB78535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947CF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E947CF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</w:tr>
      <w:tr w:rsidR="00E947CF" w:rsidRPr="00E947CF" w14:paraId="40177C9C" w14:textId="77777777" w:rsidTr="00E947CF">
        <w:trPr>
          <w:trHeight w:val="120"/>
        </w:trPr>
        <w:tc>
          <w:tcPr>
            <w:tcW w:w="141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93FB676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303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C47BED5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9.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770D5C8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EC642C8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17.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6FCC680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580028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9.3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D0AC856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1B461DD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55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01B0DDE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8EFA211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44.5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C293B4B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4D45CA7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47.6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1F3332F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9FF549C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25.7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35DC9E8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9</w:t>
            </w:r>
          </w:p>
        </w:tc>
      </w:tr>
      <w:tr w:rsidR="00E947CF" w:rsidRPr="00E947CF" w14:paraId="06B9E345" w14:textId="77777777" w:rsidTr="00E947CF">
        <w:trPr>
          <w:trHeight w:val="120"/>
        </w:trPr>
        <w:tc>
          <w:tcPr>
            <w:tcW w:w="141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0143068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318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191E76B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7.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5679AFC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2B18859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16.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FC87241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7D42318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8.8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0534DD3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6DD661A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45.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6A2D41A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FAFCF6D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36.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6B5443D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07C87A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40.7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A2D4DF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DCD6613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23.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BD1B282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9</w:t>
            </w:r>
          </w:p>
        </w:tc>
      </w:tr>
      <w:tr w:rsidR="00E947CF" w:rsidRPr="00E947CF" w14:paraId="14647253" w14:textId="77777777" w:rsidTr="00E947CF">
        <w:trPr>
          <w:trHeight w:val="120"/>
        </w:trPr>
        <w:tc>
          <w:tcPr>
            <w:tcW w:w="141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45090D4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323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1D0E8C9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8.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67F43B6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B5544AE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12.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1389D73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3FD479B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9.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6B0BE7B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5883EDE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38.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6E07761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C50AEEF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30.3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E53F9D7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6A4800D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33.8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FD14F7B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BE31CF0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20.3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2DA1BAC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10</w:t>
            </w:r>
          </w:p>
        </w:tc>
      </w:tr>
      <w:tr w:rsidR="00E947CF" w:rsidRPr="00E947CF" w14:paraId="31279AEC" w14:textId="77777777" w:rsidTr="00E947CF">
        <w:trPr>
          <w:trHeight w:val="120"/>
        </w:trPr>
        <w:tc>
          <w:tcPr>
            <w:tcW w:w="141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828FA6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328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7CDC7AB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5.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C71C868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4221D18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11.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BC2D6FD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CBEADBB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6.8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1BC8A8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6EDBA42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35.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90F5F06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DBD5C58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27.4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48C7CDA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C9E8BB7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31.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962C120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97B3B3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18.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2D5DA62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9</w:t>
            </w:r>
          </w:p>
        </w:tc>
      </w:tr>
      <w:tr w:rsidR="00E947CF" w:rsidRPr="00E947CF" w14:paraId="3A47EF70" w14:textId="77777777" w:rsidTr="00E947CF">
        <w:trPr>
          <w:trHeight w:val="120"/>
        </w:trPr>
        <w:tc>
          <w:tcPr>
            <w:tcW w:w="141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76F27D9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333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E58A10C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4.8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92734CF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021AECF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14.8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73C0B38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5876340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6.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5F7440D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9FA6A3B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35.7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6CA4C86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E68A84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27.7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C5CE1FC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256804D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32.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B84D846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269C826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18.7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F304806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8</w:t>
            </w:r>
          </w:p>
        </w:tc>
      </w:tr>
      <w:tr w:rsidR="00E947CF" w:rsidRPr="00E947CF" w14:paraId="013CF5E9" w14:textId="77777777" w:rsidTr="00E947CF">
        <w:trPr>
          <w:trHeight w:val="120"/>
        </w:trPr>
        <w:tc>
          <w:tcPr>
            <w:tcW w:w="141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4B96CAF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353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88B5CFB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2.6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57AAFC5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EB60750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18.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8434D60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8FC1006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6.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8FFA034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1B1C58D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34.5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BF4AA2F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4319F93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25.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EC37D5A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CACD351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32.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D339A5F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FB62772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18.7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A1420D9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8</w:t>
            </w:r>
          </w:p>
        </w:tc>
      </w:tr>
      <w:tr w:rsidR="00E947CF" w:rsidRPr="00E947CF" w14:paraId="1E77DC37" w14:textId="77777777" w:rsidTr="00E947CF">
        <w:trPr>
          <w:trHeight w:val="120"/>
        </w:trPr>
        <w:tc>
          <w:tcPr>
            <w:tcW w:w="141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AB28D4A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388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EE318B7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1.3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937F8BC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34E3B21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16.4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B3F647D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9FEE0DB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3.6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2051C67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91F9C5F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20.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CBEB337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AEE227E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13.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CAE09A0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BB40E65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19.7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5993FA3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32B2F4D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9.7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AC263B4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3</w:t>
            </w:r>
          </w:p>
        </w:tc>
      </w:tr>
      <w:tr w:rsidR="00E947CF" w:rsidRPr="00E947CF" w14:paraId="00691BDC" w14:textId="77777777" w:rsidTr="00E947CF">
        <w:trPr>
          <w:trHeight w:val="120"/>
        </w:trPr>
        <w:tc>
          <w:tcPr>
            <w:tcW w:w="141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747EC10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398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D3829F6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1.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EAE777F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62AEE4B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16.7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804A510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53D2D47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3.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6FEEE29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D036DFE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18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79F6D9C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A3CC653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11.4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8913107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51288FA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17.3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31D917A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062A0B5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7.6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2BBF9C1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3</w:t>
            </w:r>
          </w:p>
        </w:tc>
      </w:tr>
      <w:tr w:rsidR="00E947CF" w:rsidRPr="00E947CF" w14:paraId="3473A6FA" w14:textId="77777777" w:rsidTr="00E947CF">
        <w:trPr>
          <w:trHeight w:val="120"/>
        </w:trPr>
        <w:tc>
          <w:tcPr>
            <w:tcW w:w="14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B5E89FC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Average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4E068D3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5.2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0223FE4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CF9F47A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15.4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C24E6AE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1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EB26C83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6.6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DF9CC7C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326844A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35.3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7AE0384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9C9C9BA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27.2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D4CB830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342FE8C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31.9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C2C3D65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83BFAD2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17.8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0122DCB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7</w:t>
            </w:r>
          </w:p>
        </w:tc>
      </w:tr>
      <w:tr w:rsidR="00E947CF" w:rsidRPr="00E947CF" w14:paraId="47D754C7" w14:textId="77777777" w:rsidTr="00E947CF">
        <w:trPr>
          <w:trHeight w:val="120"/>
        </w:trPr>
        <w:tc>
          <w:tcPr>
            <w:tcW w:w="141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3D9A3AE" w14:textId="77777777" w:rsidR="00E947CF" w:rsidRPr="00E947CF" w:rsidRDefault="00E947CF" w:rsidP="00E947CF">
            <w:pPr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acetic acid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F692266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1A-2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F599B3D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1A-3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BA55A7D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1A-4C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18D3364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2B-2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0F97633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2B-3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D382118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2B-4C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D5A9A1E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Non-assoc.</w:t>
            </w:r>
          </w:p>
        </w:tc>
      </w:tr>
      <w:tr w:rsidR="00E947CF" w:rsidRPr="00E947CF" w14:paraId="54396403" w14:textId="77777777" w:rsidTr="00E947CF">
        <w:trPr>
          <w:trHeight w:val="120"/>
        </w:trPr>
        <w:tc>
          <w:tcPr>
            <w:tcW w:w="141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ADC3514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  <w:r w:rsidRPr="00E947CF">
              <w:rPr>
                <w:rFonts w:ascii="Cambria" w:hAnsi="Cambria"/>
                <w:color w:val="000000"/>
                <w:sz w:val="16"/>
                <w:szCs w:val="16"/>
              </w:rPr>
              <w:t xml:space="preserve"> </w:t>
            </w:r>
            <w:r w:rsidRPr="00E947CF">
              <w:rPr>
                <w:color w:val="000000"/>
                <w:sz w:val="16"/>
                <w:szCs w:val="16"/>
              </w:rPr>
              <w:t>/ K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CED117D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947CF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E947CF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DC4BE5B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947CF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E947CF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FC769A5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947CF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E947CF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02CCED0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947CF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E947CF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206BC4E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947CF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E947CF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772E5C3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947CF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E947CF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DE5331F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947CF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E947CF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CE6F877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947CF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E947CF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3D6BCA7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947CF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E947CF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010412F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947CF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E947CF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AA1A535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947CF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E947CF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64BA2EA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947CF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E947CF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EB5E1D7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947CF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E947CF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2A5F875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947CF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E947CF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</w:tr>
      <w:tr w:rsidR="00E947CF" w:rsidRPr="00E947CF" w14:paraId="19546723" w14:textId="77777777" w:rsidTr="00E947CF">
        <w:trPr>
          <w:trHeight w:val="120"/>
        </w:trPr>
        <w:tc>
          <w:tcPr>
            <w:tcW w:w="141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BEBA2E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29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7F9508E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12.8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29402E6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33FE496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34.6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530F65B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267E3D0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12.6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69B5DD4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16B81DB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20.6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461985B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F1EC72D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12.7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ACC0DAD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13550EE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15.6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56EA550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0C8A24B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23.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C06BB83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13</w:t>
            </w:r>
          </w:p>
        </w:tc>
      </w:tr>
      <w:tr w:rsidR="00E947CF" w:rsidRPr="00E947CF" w14:paraId="5829BD0E" w14:textId="77777777" w:rsidTr="00E947CF">
        <w:trPr>
          <w:trHeight w:val="120"/>
        </w:trPr>
        <w:tc>
          <w:tcPr>
            <w:tcW w:w="141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60560D3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30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7605C34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4.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6BDF515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06FF754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28.4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2701D0B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2170C6F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5.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944C535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E4E55A7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31.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E38A183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D99011F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22.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1CCD6A2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A52CC8E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26.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57E5D45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BCCF94E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36.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1850BFD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13</w:t>
            </w:r>
          </w:p>
        </w:tc>
      </w:tr>
      <w:tr w:rsidR="00E947CF" w:rsidRPr="00E947CF" w14:paraId="116BE273" w14:textId="77777777" w:rsidTr="00E947CF">
        <w:trPr>
          <w:trHeight w:val="120"/>
        </w:trPr>
        <w:tc>
          <w:tcPr>
            <w:tcW w:w="141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4469B40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31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3BEC5EF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15.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BC39F1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8079D68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34.5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72E63DD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BA0141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12.7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FCF1100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5CC068A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13.3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F23B84C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861FF1E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7.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28514FE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68307C1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11.4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BCD226C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7AE62A0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18.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80A625B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12</w:t>
            </w:r>
          </w:p>
        </w:tc>
      </w:tr>
      <w:tr w:rsidR="00E947CF" w:rsidRPr="00E947CF" w14:paraId="0E68A635" w14:textId="77777777" w:rsidTr="00E947CF">
        <w:trPr>
          <w:trHeight w:val="120"/>
        </w:trPr>
        <w:tc>
          <w:tcPr>
            <w:tcW w:w="141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2DB21C0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34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BAAC9FF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8.8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214103B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6BF840C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19.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C398751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60908CA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7.2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3A30979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0AF2381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7.4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9F1B659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ED4DCC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3.8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2CE604F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25157F8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6.5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5A89173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EE0B6C6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13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DD0CD81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6</w:t>
            </w:r>
          </w:p>
        </w:tc>
      </w:tr>
      <w:tr w:rsidR="00E947CF" w:rsidRPr="00E947CF" w14:paraId="23220F0F" w14:textId="77777777" w:rsidTr="00E947CF">
        <w:trPr>
          <w:trHeight w:val="120"/>
        </w:trPr>
        <w:tc>
          <w:tcPr>
            <w:tcW w:w="141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FBCF8A6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363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F9BD763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13.8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8A2DE0F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B2DD146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29.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7C22C85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F32A5BD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10.8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50CF8B6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DAE28AB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6.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D5B1E10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B9CFBB1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1.9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07091C3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94C539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6.3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B5EFE50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64F1E66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12.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44E1900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6</w:t>
            </w:r>
          </w:p>
        </w:tc>
      </w:tr>
      <w:tr w:rsidR="00E947CF" w:rsidRPr="00E947CF" w14:paraId="5660B8C3" w14:textId="77777777" w:rsidTr="00E947CF">
        <w:trPr>
          <w:trHeight w:val="120"/>
        </w:trPr>
        <w:tc>
          <w:tcPr>
            <w:tcW w:w="141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A8882A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373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87CABAC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16.7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1D29511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6AD6DC5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35.9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658C1B6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60C34DB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11.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D5486A2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EBDBCDC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6.7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0030CC0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00D10DE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1.2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04CFCDF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48DEA41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8.6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3608107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842B2F8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12.8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1D8D498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4</w:t>
            </w:r>
          </w:p>
        </w:tc>
      </w:tr>
      <w:tr w:rsidR="00E947CF" w:rsidRPr="00E947CF" w14:paraId="555137BA" w14:textId="77777777" w:rsidTr="00E947CF">
        <w:trPr>
          <w:trHeight w:val="120"/>
        </w:trPr>
        <w:tc>
          <w:tcPr>
            <w:tcW w:w="141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79D001B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412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D1A01E5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12.6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9C79239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8415AFD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23.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E4C8449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87BBF55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9.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E67FF69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6BE4FB1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2.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E03E608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69CAB9C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4.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37025F6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06D213D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1.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5A0F6F4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B2EC7A7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5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CAE49C7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 </w:t>
            </w:r>
          </w:p>
        </w:tc>
      </w:tr>
      <w:tr w:rsidR="00E947CF" w:rsidRPr="00E947CF" w14:paraId="2DDE33A3" w14:textId="77777777" w:rsidTr="00E947CF">
        <w:trPr>
          <w:trHeight w:val="120"/>
        </w:trPr>
        <w:tc>
          <w:tcPr>
            <w:tcW w:w="141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7D3ABA5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44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E6CA0F2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13.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867531C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EEC21EE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22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3DE693F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6788228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9.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26246E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A505905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2.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773CC1D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06A5052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5.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998472F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1EFB769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1.5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45BE8C0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4FCCAAB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3.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0F7CF73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 </w:t>
            </w:r>
          </w:p>
        </w:tc>
      </w:tr>
      <w:tr w:rsidR="00E947CF" w:rsidRPr="00E947CF" w14:paraId="2091C481" w14:textId="77777777" w:rsidTr="00E947CF">
        <w:trPr>
          <w:trHeight w:val="120"/>
        </w:trPr>
        <w:tc>
          <w:tcPr>
            <w:tcW w:w="141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06FCB48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48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BD6658C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12.3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B025DEA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4D99A5E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21.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B040979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4EC5494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8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97581A4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BFB3C2E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2.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040951E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8A562A8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6.3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BC6C12A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2ED44F3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8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37AC5D6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8049F59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3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4620CCB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 </w:t>
            </w:r>
          </w:p>
        </w:tc>
      </w:tr>
      <w:tr w:rsidR="00E947CF" w:rsidRPr="00E947CF" w14:paraId="335D3A93" w14:textId="77777777" w:rsidTr="00E947CF">
        <w:trPr>
          <w:trHeight w:val="120"/>
        </w:trPr>
        <w:tc>
          <w:tcPr>
            <w:tcW w:w="14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32C4CE7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Average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58EEAB3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12.2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6CE9204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DC49E1C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27.6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AF27F5A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40C57D1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9.7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891C8A3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BCAFBA4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10.2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524A807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A4F12A6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7.3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68B38AE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60A44E7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8.7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30215A7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205894D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14.1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9711C72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9</w:t>
            </w:r>
          </w:p>
        </w:tc>
      </w:tr>
      <w:tr w:rsidR="00E947CF" w:rsidRPr="00E947CF" w14:paraId="371F41B5" w14:textId="77777777" w:rsidTr="00E947CF">
        <w:trPr>
          <w:trHeight w:val="120"/>
        </w:trPr>
        <w:tc>
          <w:tcPr>
            <w:tcW w:w="14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A9CE83B" w14:textId="77777777" w:rsidR="00E947CF" w:rsidRPr="00E947CF" w:rsidRDefault="00E947CF" w:rsidP="00E947CF">
            <w:pPr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propanoic acid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085D636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1A-2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977809F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1A-3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88E5E00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1A-4C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8B92B27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2B-2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2B9221A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2B-3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35E1C5B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2B-4C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C72B1E3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Non-assoc.</w:t>
            </w:r>
          </w:p>
        </w:tc>
      </w:tr>
      <w:tr w:rsidR="00E947CF" w:rsidRPr="00E947CF" w14:paraId="5E06EDD3" w14:textId="77777777" w:rsidTr="00E947CF">
        <w:trPr>
          <w:trHeight w:val="120"/>
        </w:trPr>
        <w:tc>
          <w:tcPr>
            <w:tcW w:w="14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5289A57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  <w:r w:rsidRPr="00E947CF">
              <w:rPr>
                <w:rFonts w:ascii="Cambria" w:hAnsi="Cambria"/>
                <w:color w:val="000000"/>
                <w:sz w:val="16"/>
                <w:szCs w:val="16"/>
              </w:rPr>
              <w:t xml:space="preserve"> </w:t>
            </w:r>
            <w:r w:rsidRPr="00E947CF">
              <w:rPr>
                <w:color w:val="000000"/>
                <w:sz w:val="16"/>
                <w:szCs w:val="16"/>
              </w:rPr>
              <w:t>/ K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1B5D06D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947CF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E947CF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709B0BF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947CF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E947CF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9CE96B5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947CF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E947CF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5787965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947CF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E947CF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9D5D0C9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947CF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E947CF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AB79898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947CF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E947CF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065D66F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947CF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E947CF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DE04AA6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947CF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E947CF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09C927A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947CF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E947CF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1AC39CB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947CF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E947CF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7321B07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947CF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E947CF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843C62A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947CF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E947CF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B162561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947CF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E947CF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BA4D832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947CF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E947CF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</w:tr>
      <w:tr w:rsidR="00E947CF" w:rsidRPr="00E947CF" w14:paraId="6AB2E1B1" w14:textId="77777777" w:rsidTr="00E947CF">
        <w:trPr>
          <w:trHeight w:val="120"/>
        </w:trPr>
        <w:tc>
          <w:tcPr>
            <w:tcW w:w="141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ADE9490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30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7F63B24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6.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C47C453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8435B61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22.2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B1546B2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A45E5D2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11.3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68E63E3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9AB097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21.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C756262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E4BEEB2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9.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210D2C5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A729A92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20.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9A0A610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30F712D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55.6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275C27C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8</w:t>
            </w:r>
          </w:p>
        </w:tc>
      </w:tr>
      <w:tr w:rsidR="00E947CF" w:rsidRPr="00E947CF" w14:paraId="008789A1" w14:textId="77777777" w:rsidTr="00E947CF">
        <w:trPr>
          <w:trHeight w:val="120"/>
        </w:trPr>
        <w:tc>
          <w:tcPr>
            <w:tcW w:w="141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B892A8D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313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832489B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14.6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C180CA6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1A9E179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28.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D3B9608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1F777CA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10.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DBB53C6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689D981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7.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169E608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6AA9547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11.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92D8C80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73DDD2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6.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119A88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16213B3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18.8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A9A67A9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9</w:t>
            </w:r>
          </w:p>
        </w:tc>
      </w:tr>
      <w:tr w:rsidR="00E947CF" w:rsidRPr="00E947CF" w14:paraId="1E4FEDA5" w14:textId="77777777" w:rsidTr="00E947CF">
        <w:trPr>
          <w:trHeight w:val="120"/>
        </w:trPr>
        <w:tc>
          <w:tcPr>
            <w:tcW w:w="141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AB78C30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34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E89F375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22.3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D4D86F4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23F0201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32.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63C9F28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EB27D40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17.8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07BD12D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914656A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15.9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E838AF2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7762E12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19.8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BD23F4E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BD37A36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14.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B045284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FDE772E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11.8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48F08C3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6</w:t>
            </w:r>
          </w:p>
        </w:tc>
      </w:tr>
      <w:tr w:rsidR="00E947CF" w:rsidRPr="00E947CF" w14:paraId="67D09D95" w14:textId="77777777" w:rsidTr="00E947CF">
        <w:trPr>
          <w:trHeight w:val="120"/>
        </w:trPr>
        <w:tc>
          <w:tcPr>
            <w:tcW w:w="141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B5C8D62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373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8A8DC84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19.8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1208DCA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8EC766C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32.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287C068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CED584E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12.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861925D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238AE15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12.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37B5398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D429A5A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18.6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F284802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75F6258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9.2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14CC048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8795CCE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6.8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2EA0BBA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4</w:t>
            </w:r>
          </w:p>
        </w:tc>
      </w:tr>
      <w:tr w:rsidR="00E947CF" w:rsidRPr="00E947CF" w14:paraId="407035D0" w14:textId="77777777" w:rsidTr="00E947CF">
        <w:trPr>
          <w:trHeight w:val="120"/>
        </w:trPr>
        <w:tc>
          <w:tcPr>
            <w:tcW w:w="141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93A541E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42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DB9DE76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21.3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E982D5C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F10E9C0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30.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6E467F4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374E990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15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730FEC6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DAAB405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16.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C8DF3C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D28DC36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20.3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394CE2B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EB63D8F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13.3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0646D32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7BDCD43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9.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77862B9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6</w:t>
            </w:r>
          </w:p>
        </w:tc>
      </w:tr>
      <w:tr w:rsidR="00E947CF" w:rsidRPr="00E947CF" w14:paraId="269D780B" w14:textId="77777777" w:rsidTr="00E947CF">
        <w:trPr>
          <w:trHeight w:val="120"/>
        </w:trPr>
        <w:tc>
          <w:tcPr>
            <w:tcW w:w="141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BCD47E7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45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D4C2C80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21.8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E54248E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D0B57BE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30.3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731ED1D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1624A40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14.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2C7557C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42766E3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17.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6A30195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6809947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21.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E852510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4EBC2B5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12.8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399892C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4303AA4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11.2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946A7BA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10</w:t>
            </w:r>
          </w:p>
        </w:tc>
      </w:tr>
      <w:tr w:rsidR="00E947CF" w:rsidRPr="00E947CF" w14:paraId="3D6BD5E9" w14:textId="77777777" w:rsidTr="00E947CF">
        <w:trPr>
          <w:trHeight w:val="120"/>
        </w:trPr>
        <w:tc>
          <w:tcPr>
            <w:tcW w:w="141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2130003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48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DF4278B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21.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A9DB8AC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FC2594D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29.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DE8CF5E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7680E4F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13.6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DF9B946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045A4B2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17.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ACC1A95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3247868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21.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92C030D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7DD853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12.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EE0B062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CDB7D57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13.3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B642F00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14</w:t>
            </w:r>
          </w:p>
        </w:tc>
      </w:tr>
      <w:tr w:rsidR="00E947CF" w:rsidRPr="00E947CF" w14:paraId="547F4210" w14:textId="77777777" w:rsidTr="00E947CF">
        <w:trPr>
          <w:trHeight w:val="120"/>
        </w:trPr>
        <w:tc>
          <w:tcPr>
            <w:tcW w:w="14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CFA2D59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Average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4AAAA23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18.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24DF5D4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3DC9C2E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29.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1608C91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FFD7A42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13.6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A47F8E3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623FE2D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15.4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DDAB26D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9FBF4A3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17.3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1E4E090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487DBDE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12.6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B0A882D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E16E67D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18.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F950F78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8</w:t>
            </w:r>
          </w:p>
        </w:tc>
      </w:tr>
      <w:tr w:rsidR="00E947CF" w:rsidRPr="00E947CF" w14:paraId="4250B677" w14:textId="77777777" w:rsidTr="00E947CF">
        <w:trPr>
          <w:trHeight w:val="120"/>
        </w:trPr>
        <w:tc>
          <w:tcPr>
            <w:tcW w:w="14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11646FD" w14:textId="77777777" w:rsidR="00E947CF" w:rsidRPr="00E947CF" w:rsidRDefault="00E947CF" w:rsidP="00E947CF">
            <w:pPr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butanoic acid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EAE3652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1A-2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C66BC89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1A-3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C5B97F4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1A-4C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0E150B7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2B-2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EE27DF6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2B-3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206F50D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2B-4C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FF3AD6A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Non-assoc.</w:t>
            </w:r>
          </w:p>
        </w:tc>
      </w:tr>
      <w:tr w:rsidR="00E947CF" w:rsidRPr="00E947CF" w14:paraId="30872B74" w14:textId="77777777" w:rsidTr="00E947CF">
        <w:trPr>
          <w:trHeight w:val="120"/>
        </w:trPr>
        <w:tc>
          <w:tcPr>
            <w:tcW w:w="14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D74CFEB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  <w:r w:rsidRPr="00E947CF">
              <w:rPr>
                <w:rFonts w:ascii="Cambria" w:hAnsi="Cambria"/>
                <w:color w:val="000000"/>
                <w:sz w:val="16"/>
                <w:szCs w:val="16"/>
              </w:rPr>
              <w:t xml:space="preserve"> </w:t>
            </w:r>
            <w:r w:rsidRPr="00E947CF">
              <w:rPr>
                <w:color w:val="000000"/>
                <w:sz w:val="16"/>
                <w:szCs w:val="16"/>
              </w:rPr>
              <w:t>/ K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559384B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947CF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E947CF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AD191D9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947CF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E947CF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4D534BB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947CF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E947CF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254D05D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947CF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E947CF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ACA3EE0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947CF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E947CF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BDAEEF8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947CF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E947CF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90E6088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947CF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E947CF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79A2356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947CF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E947CF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F4A8397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947CF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E947CF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8A720AF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947CF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E947CF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E9D918B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947CF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E947CF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DE575A2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947CF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E947CF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6DEB685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947CF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E947CF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90CF105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947CF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E947CF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</w:tr>
      <w:tr w:rsidR="00E947CF" w:rsidRPr="00E947CF" w14:paraId="0929BC44" w14:textId="77777777" w:rsidTr="00E947CF">
        <w:trPr>
          <w:trHeight w:val="120"/>
        </w:trPr>
        <w:tc>
          <w:tcPr>
            <w:tcW w:w="141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C9AC46D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30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86E67C8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7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E9049DB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06E4D79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26.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29ED8A0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2E93868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13.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825D627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E95976B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8.3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BDECA73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D096ACE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5.6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D533030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B6C62A0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11.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8106F04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97FAC97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51.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20D0947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9</w:t>
            </w:r>
          </w:p>
        </w:tc>
      </w:tr>
      <w:tr w:rsidR="00E947CF" w:rsidRPr="00E947CF" w14:paraId="7AA8C1AB" w14:textId="77777777" w:rsidTr="00E947CF">
        <w:trPr>
          <w:trHeight w:val="120"/>
        </w:trPr>
        <w:tc>
          <w:tcPr>
            <w:tcW w:w="14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1283D85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Average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FCCCF5D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7.1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F3BF788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A93E098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26.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61BE5EF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750DCF0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13.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438B83B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F008F7E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8.3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38DA95D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CA757C3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5.6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ADE9ACC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8E55E7A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11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266240C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3819CE7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51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E6D1AC5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9</w:t>
            </w:r>
          </w:p>
        </w:tc>
      </w:tr>
      <w:tr w:rsidR="00E947CF" w:rsidRPr="00E947CF" w14:paraId="1A0C98A0" w14:textId="77777777" w:rsidTr="00E947CF">
        <w:trPr>
          <w:trHeight w:val="120"/>
        </w:trPr>
        <w:tc>
          <w:tcPr>
            <w:tcW w:w="141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71AAF9D" w14:textId="77777777" w:rsidR="00E947CF" w:rsidRPr="00E947CF" w:rsidRDefault="00E947CF" w:rsidP="00E947CF">
            <w:pPr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5CFE27E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1A-2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330C80C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1A-3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177711D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1A-4C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E3B4FEF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2B-2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4765AF8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2B-3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B8C9916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2B-4C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BD9B549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Non-assoc.</w:t>
            </w:r>
          </w:p>
        </w:tc>
      </w:tr>
      <w:tr w:rsidR="00FD0326" w:rsidRPr="00E947CF" w14:paraId="75FD7D46" w14:textId="77777777" w:rsidTr="00E947CF">
        <w:trPr>
          <w:trHeight w:val="120"/>
        </w:trPr>
        <w:tc>
          <w:tcPr>
            <w:tcW w:w="141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047E333" w14:textId="77777777" w:rsidR="00FD0326" w:rsidRPr="00E947CF" w:rsidRDefault="00FD0326" w:rsidP="00FD0326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E947CF">
              <w:rPr>
                <w:color w:val="000000"/>
                <w:sz w:val="16"/>
                <w:szCs w:val="16"/>
              </w:rPr>
              <w:t xml:space="preserve"> / bar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0E41AC2" w14:textId="288B290A" w:rsidR="00FD0326" w:rsidRPr="00E947CF" w:rsidRDefault="00FD0326" w:rsidP="00FD0326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9E34870" w14:textId="34A71818" w:rsidR="00FD0326" w:rsidRPr="00E947CF" w:rsidRDefault="00FD0326" w:rsidP="00FD0326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F5EC0DC" w14:textId="7C3989E5" w:rsidR="00FD0326" w:rsidRPr="00E947CF" w:rsidRDefault="00FD0326" w:rsidP="00FD0326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1199F66" w14:textId="3ADABB7E" w:rsidR="00FD0326" w:rsidRPr="00E947CF" w:rsidRDefault="00FD0326" w:rsidP="00FD0326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F04DFFA" w14:textId="60700F45" w:rsidR="00FD0326" w:rsidRPr="00E947CF" w:rsidRDefault="00FD0326" w:rsidP="00FD0326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9113E15" w14:textId="0832484D" w:rsidR="00FD0326" w:rsidRPr="00E947CF" w:rsidRDefault="00FD0326" w:rsidP="00FD0326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587714F" w14:textId="534EF66E" w:rsidR="00FD0326" w:rsidRPr="00E947CF" w:rsidRDefault="00FD0326" w:rsidP="00FD0326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812E10F" w14:textId="0FF17B6C" w:rsidR="00FD0326" w:rsidRPr="00E947CF" w:rsidRDefault="00FD0326" w:rsidP="00FD0326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750AB82" w14:textId="4F4488AB" w:rsidR="00FD0326" w:rsidRPr="00E947CF" w:rsidRDefault="00FD0326" w:rsidP="00FD0326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CD05066" w14:textId="7C8EDE12" w:rsidR="00FD0326" w:rsidRPr="00E947CF" w:rsidRDefault="00FD0326" w:rsidP="00FD0326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EA93F68" w14:textId="28D4AB61" w:rsidR="00FD0326" w:rsidRPr="00E947CF" w:rsidRDefault="00FD0326" w:rsidP="00FD0326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DF25743" w14:textId="2A5B7189" w:rsidR="00FD0326" w:rsidRPr="00E947CF" w:rsidRDefault="00FD0326" w:rsidP="00FD0326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50AA76A" w14:textId="7AD282A6" w:rsidR="00FD0326" w:rsidRPr="00E947CF" w:rsidRDefault="00FD0326" w:rsidP="00FD0326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4C573F0" w14:textId="6ED7B9CC" w:rsidR="00FD0326" w:rsidRPr="00E947CF" w:rsidRDefault="00FD0326" w:rsidP="00FD0326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</w:tr>
      <w:tr w:rsidR="00C53B2F" w:rsidRPr="00E947CF" w14:paraId="4435D0C0" w14:textId="77777777" w:rsidTr="00FD0326">
        <w:trPr>
          <w:trHeight w:val="120"/>
        </w:trPr>
        <w:tc>
          <w:tcPr>
            <w:tcW w:w="141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8BBE463" w14:textId="77777777" w:rsidR="00C53B2F" w:rsidRPr="00E947CF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133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7B356A7A" w14:textId="4DD8AB8B" w:rsidR="00C53B2F" w:rsidRPr="00E947CF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6.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4B42B338" w14:textId="0C39DFEC" w:rsidR="00C53B2F" w:rsidRPr="00E947CF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58E25092" w14:textId="23500DD8" w:rsidR="00C53B2F" w:rsidRPr="00E947CF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1.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7D39DA16" w14:textId="512FD848" w:rsidR="00C53B2F" w:rsidRPr="00E947CF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2F707129" w14:textId="33892091" w:rsidR="00C53B2F" w:rsidRPr="00E947CF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3.3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07B1EC6B" w14:textId="2EB32F6C" w:rsidR="00C53B2F" w:rsidRPr="00E947CF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4FC77307" w14:textId="2B2F066C" w:rsidR="00C53B2F" w:rsidRPr="00E947CF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5.3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3194A930" w14:textId="46161BF3" w:rsidR="00C53B2F" w:rsidRPr="00E947CF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2F2B6184" w14:textId="593B1464" w:rsidR="00C53B2F" w:rsidRPr="00E947CF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7.6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2E48DEF2" w14:textId="4A8A155F" w:rsidR="00C53B2F" w:rsidRPr="00E947CF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3C9DA329" w14:textId="2E62BD92" w:rsidR="00C53B2F" w:rsidRPr="00E947CF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3.6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06892D0C" w14:textId="1D0F5EA3" w:rsidR="00C53B2F" w:rsidRPr="00E947CF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5791CDF8" w14:textId="71AE4976" w:rsidR="00C53B2F" w:rsidRPr="00E947CF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3.5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0F978E2B" w14:textId="46452130" w:rsidR="00C53B2F" w:rsidRPr="00E947CF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6</w:t>
            </w:r>
          </w:p>
        </w:tc>
      </w:tr>
      <w:tr w:rsidR="00C53B2F" w:rsidRPr="00E947CF" w14:paraId="5EF8BC11" w14:textId="77777777" w:rsidTr="00FD0326">
        <w:trPr>
          <w:trHeight w:val="120"/>
        </w:trPr>
        <w:tc>
          <w:tcPr>
            <w:tcW w:w="141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F963A61" w14:textId="77777777" w:rsidR="00C53B2F" w:rsidRPr="00E947CF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533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214A72E8" w14:textId="651708E0" w:rsidR="00C53B2F" w:rsidRPr="00E947CF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8.3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4026F5B0" w14:textId="3FBC5C6E" w:rsidR="00C53B2F" w:rsidRPr="00E947CF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31AC3EC0" w14:textId="3832C6BF" w:rsidR="00C53B2F" w:rsidRPr="00E947CF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2.9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37F00F1D" w14:textId="0EFF5E9D" w:rsidR="00C53B2F" w:rsidRPr="00E947CF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0F808A54" w14:textId="75DD5C9D" w:rsidR="00C53B2F" w:rsidRPr="00E947CF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4.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5147743C" w14:textId="4836D9FD" w:rsidR="00C53B2F" w:rsidRPr="00E947CF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3D42F2B8" w14:textId="7B558890" w:rsidR="00C53B2F" w:rsidRPr="00E947CF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6.9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4C665D47" w14:textId="1B64EB5C" w:rsidR="00C53B2F" w:rsidRPr="00E947CF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0E153DDE" w14:textId="09A5E365" w:rsidR="00C53B2F" w:rsidRPr="00E947CF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9.3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5FF335A7" w14:textId="3C114B4B" w:rsidR="00C53B2F" w:rsidRPr="00E947CF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105E36DD" w14:textId="7E825F86" w:rsidR="00C53B2F" w:rsidRPr="00E947CF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4.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096B850B" w14:textId="6A978B5E" w:rsidR="00C53B2F" w:rsidRPr="00E947CF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7CDBB8C8" w14:textId="52CA805F" w:rsidR="00C53B2F" w:rsidRPr="00E947CF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3.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144CBCEE" w14:textId="3DAB9394" w:rsidR="00C53B2F" w:rsidRPr="00E947CF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4</w:t>
            </w:r>
          </w:p>
        </w:tc>
      </w:tr>
      <w:tr w:rsidR="00C53B2F" w:rsidRPr="00E947CF" w14:paraId="069D3767" w14:textId="77777777" w:rsidTr="00FD0326">
        <w:trPr>
          <w:trHeight w:val="120"/>
        </w:trPr>
        <w:tc>
          <w:tcPr>
            <w:tcW w:w="141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753CE91" w14:textId="77777777" w:rsidR="00C53B2F" w:rsidRPr="00E947CF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1.013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352843DA" w14:textId="7A497126" w:rsidR="00C53B2F" w:rsidRPr="00E947CF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8.5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64BFDE5B" w14:textId="6E86BD95" w:rsidR="00C53B2F" w:rsidRPr="00E947CF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2FC232EF" w14:textId="4223E3DB" w:rsidR="00C53B2F" w:rsidRPr="00E947CF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2.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4828C78D" w14:textId="75E92398" w:rsidR="00C53B2F" w:rsidRPr="00E947CF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5F7C460F" w14:textId="0C0772A9" w:rsidR="00C53B2F" w:rsidRPr="00E947CF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4.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3D98A57C" w14:textId="14C67B5D" w:rsidR="00C53B2F" w:rsidRPr="00E947CF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24115F70" w14:textId="1D775A95" w:rsidR="00C53B2F" w:rsidRPr="00E947CF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7.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498719EA" w14:textId="06DAB7A9" w:rsidR="00C53B2F" w:rsidRPr="00E947CF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5EF9F1C2" w14:textId="0FC48459" w:rsidR="00C53B2F" w:rsidRPr="00E947CF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9.6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35BC91D1" w14:textId="0115F56C" w:rsidR="00C53B2F" w:rsidRPr="00E947CF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1E32DFCF" w14:textId="4274CE5B" w:rsidR="00C53B2F" w:rsidRPr="00E947CF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4.6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20C0DCB8" w14:textId="161D53A7" w:rsidR="00C53B2F" w:rsidRPr="00E947CF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21E0547D" w14:textId="7E1EDD65" w:rsidR="00C53B2F" w:rsidRPr="00E947CF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3.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36160A7D" w14:textId="01206095" w:rsidR="00C53B2F" w:rsidRPr="00E947CF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4</w:t>
            </w:r>
          </w:p>
        </w:tc>
      </w:tr>
      <w:tr w:rsidR="00C53B2F" w:rsidRPr="00E947CF" w14:paraId="16127675" w14:textId="77777777" w:rsidTr="00FD0326">
        <w:trPr>
          <w:trHeight w:val="120"/>
        </w:trPr>
        <w:tc>
          <w:tcPr>
            <w:tcW w:w="14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86323A9" w14:textId="77777777" w:rsidR="00C53B2F" w:rsidRPr="00E947CF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Average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6E5C01E7" w14:textId="5225F564" w:rsidR="00C53B2F" w:rsidRPr="00E947CF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7.8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5AC1F041" w14:textId="1543DF30" w:rsidR="00C53B2F" w:rsidRPr="00E947CF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5D2AD8D6" w14:textId="67D5FBEB" w:rsidR="00C53B2F" w:rsidRPr="00E947CF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2.4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4FCD60CF" w14:textId="172E4B27" w:rsidR="00C53B2F" w:rsidRPr="00E947CF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1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1507C197" w14:textId="6605D668" w:rsidR="00C53B2F" w:rsidRPr="00E947CF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3.9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659A6FE8" w14:textId="08FF3950" w:rsidR="00C53B2F" w:rsidRPr="00E947CF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70C3FE01" w14:textId="42466A42" w:rsidR="00C53B2F" w:rsidRPr="00E947CF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6.4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29F46DB1" w14:textId="226748A9" w:rsidR="00C53B2F" w:rsidRPr="00E947CF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2120E68F" w14:textId="6F5B3756" w:rsidR="00C53B2F" w:rsidRPr="00E947CF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8.8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0639CBD4" w14:textId="1966C413" w:rsidR="00C53B2F" w:rsidRPr="00E947CF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724D2941" w14:textId="167CBAB0" w:rsidR="00C53B2F" w:rsidRPr="00E947CF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4.3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15348705" w14:textId="4A12A4BD" w:rsidR="00C53B2F" w:rsidRPr="00E947CF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1B2C8D95" w14:textId="4846C658" w:rsidR="00C53B2F" w:rsidRPr="00E947CF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3.5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17403A8A" w14:textId="5E33F615" w:rsidR="00C53B2F" w:rsidRPr="00E947CF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5</w:t>
            </w:r>
          </w:p>
        </w:tc>
      </w:tr>
      <w:tr w:rsidR="00E947CF" w:rsidRPr="00E947CF" w14:paraId="4A141EE9" w14:textId="77777777" w:rsidTr="00E947CF">
        <w:trPr>
          <w:trHeight w:val="120"/>
        </w:trPr>
        <w:tc>
          <w:tcPr>
            <w:tcW w:w="14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D57346E" w14:textId="6D3B269C" w:rsidR="00E947CF" w:rsidRPr="00E947CF" w:rsidRDefault="00E947CF" w:rsidP="00E947CF">
            <w:pPr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Overall average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5833633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11.5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5C3455A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F486D3A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24.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8933A9D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33C6C48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9.9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012D86D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E05B85E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19.6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C7EE822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B9C2F19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16.4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1C7CE9C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94E32AE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17.3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7FB084A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479D8DF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17.9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181C29E" w14:textId="77777777" w:rsidR="00E947CF" w:rsidRPr="00E947CF" w:rsidRDefault="00E947CF" w:rsidP="00E947CF">
            <w:pPr>
              <w:jc w:val="center"/>
              <w:rPr>
                <w:color w:val="000000"/>
                <w:sz w:val="16"/>
                <w:szCs w:val="16"/>
              </w:rPr>
            </w:pPr>
            <w:r w:rsidRPr="00E947CF">
              <w:rPr>
                <w:color w:val="000000"/>
                <w:sz w:val="16"/>
                <w:szCs w:val="16"/>
              </w:rPr>
              <w:t>0.08</w:t>
            </w:r>
          </w:p>
        </w:tc>
      </w:tr>
    </w:tbl>
    <w:p w14:paraId="34FCFECF" w14:textId="54345308" w:rsidR="00CD4CE5" w:rsidRDefault="007F2C91" w:rsidP="004C4442">
      <w:pPr>
        <w:ind w:hanging="851"/>
        <w:rPr>
          <w:lang w:eastAsia="es-ES"/>
        </w:rPr>
      </w:pPr>
      <w:r>
        <w:rPr>
          <w:lang w:eastAsia="es-ES"/>
        </w:rPr>
        <w:lastRenderedPageBreak/>
        <w:t xml:space="preserve">Table </w:t>
      </w:r>
      <w:r w:rsidR="00682F8F">
        <w:rPr>
          <w:lang w:eastAsia="es-ES"/>
        </w:rPr>
        <w:t>S</w:t>
      </w:r>
      <w:r w:rsidR="00F911A3">
        <w:rPr>
          <w:lang w:eastAsia="es-ES"/>
        </w:rPr>
        <w:t>2</w:t>
      </w:r>
      <w:r>
        <w:rPr>
          <w:lang w:eastAsia="es-ES"/>
        </w:rPr>
        <w:t>. Continuation.</w:t>
      </w:r>
    </w:p>
    <w:tbl>
      <w:tblPr>
        <w:tblW w:w="14885" w:type="dxa"/>
        <w:tblInd w:w="-993" w:type="dxa"/>
        <w:tblLook w:val="04A0" w:firstRow="1" w:lastRow="0" w:firstColumn="1" w:lastColumn="0" w:noHBand="0" w:noVBand="1"/>
      </w:tblPr>
      <w:tblGrid>
        <w:gridCol w:w="1419"/>
        <w:gridCol w:w="960"/>
        <w:gridCol w:w="960"/>
        <w:gridCol w:w="960"/>
        <w:gridCol w:w="960"/>
        <w:gridCol w:w="960"/>
        <w:gridCol w:w="960"/>
        <w:gridCol w:w="960"/>
        <w:gridCol w:w="960"/>
        <w:gridCol w:w="960"/>
        <w:gridCol w:w="960"/>
        <w:gridCol w:w="960"/>
        <w:gridCol w:w="960"/>
        <w:gridCol w:w="960"/>
        <w:gridCol w:w="986"/>
      </w:tblGrid>
      <w:tr w:rsidR="001B08AA" w:rsidRPr="001B08AA" w14:paraId="636DB543" w14:textId="77777777" w:rsidTr="001B08AA">
        <w:trPr>
          <w:trHeight w:val="120"/>
        </w:trPr>
        <w:tc>
          <w:tcPr>
            <w:tcW w:w="1419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9E88FBF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PCP-SAFT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9DF4950" w14:textId="77777777" w:rsidR="001B08AA" w:rsidRPr="001B08AA" w:rsidRDefault="001B08AA" w:rsidP="001B08AA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1B08AA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60C3B02" w14:textId="77777777" w:rsidR="001B08AA" w:rsidRPr="001B08AA" w:rsidRDefault="001B08AA" w:rsidP="001B08AA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1B08AA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E40975E" w14:textId="77777777" w:rsidR="001B08AA" w:rsidRPr="001B08AA" w:rsidRDefault="001B08AA" w:rsidP="001B08AA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1B08AA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EFBAA3E" w14:textId="77777777" w:rsidR="001B08AA" w:rsidRPr="001B08AA" w:rsidRDefault="001B08AA" w:rsidP="001B08AA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1B08AA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7BEF61A" w14:textId="77777777" w:rsidR="001B08AA" w:rsidRPr="001B08AA" w:rsidRDefault="001B08AA" w:rsidP="001B08AA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1B08AA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3F3F460" w14:textId="77777777" w:rsidR="001B08AA" w:rsidRPr="001B08AA" w:rsidRDefault="001B08AA" w:rsidP="001B08AA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1B08AA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0F2D1CE" w14:textId="77777777" w:rsidR="001B08AA" w:rsidRPr="001B08AA" w:rsidRDefault="001B08AA" w:rsidP="001B08AA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1B08AA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E6797E3" w14:textId="77777777" w:rsidR="001B08AA" w:rsidRPr="001B08AA" w:rsidRDefault="001B08AA" w:rsidP="001B08AA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1B08AA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73AC750" w14:textId="77777777" w:rsidR="001B08AA" w:rsidRPr="001B08AA" w:rsidRDefault="001B08AA" w:rsidP="001B08AA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1B08AA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4FD3ED3" w14:textId="77777777" w:rsidR="001B08AA" w:rsidRPr="001B08AA" w:rsidRDefault="001B08AA" w:rsidP="001B08AA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1B08AA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25FFABF" w14:textId="77777777" w:rsidR="001B08AA" w:rsidRPr="001B08AA" w:rsidRDefault="001B08AA" w:rsidP="001B08AA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1B08AA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7233FE9" w14:textId="77777777" w:rsidR="001B08AA" w:rsidRPr="001B08AA" w:rsidRDefault="001B08AA" w:rsidP="001B08AA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1B08AA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E57B544" w14:textId="77777777" w:rsidR="001B08AA" w:rsidRPr="001B08AA" w:rsidRDefault="001B08AA" w:rsidP="001B08AA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1B08AA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8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5D1F9ED" w14:textId="77777777" w:rsidR="001B08AA" w:rsidRPr="001B08AA" w:rsidRDefault="001B08AA" w:rsidP="001B08AA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1B08AA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</w:tr>
      <w:tr w:rsidR="001B08AA" w:rsidRPr="001B08AA" w14:paraId="475506C9" w14:textId="77777777" w:rsidTr="001B08AA">
        <w:trPr>
          <w:trHeight w:val="120"/>
        </w:trPr>
        <w:tc>
          <w:tcPr>
            <w:tcW w:w="141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2CFC614" w14:textId="77777777" w:rsidR="001B08AA" w:rsidRPr="001B08AA" w:rsidRDefault="001B08AA" w:rsidP="001B08AA">
            <w:pPr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formic acid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7EE8E9B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1A-2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5E1C9FF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1A-3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20F0598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1A-4C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5565668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2B-2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C3DCAD8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2B-3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99B8C00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2B-4C</w:t>
            </w:r>
          </w:p>
        </w:tc>
        <w:tc>
          <w:tcPr>
            <w:tcW w:w="194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F569312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Non-assoc.</w:t>
            </w:r>
          </w:p>
        </w:tc>
      </w:tr>
      <w:tr w:rsidR="001B08AA" w:rsidRPr="001B08AA" w14:paraId="3119AE85" w14:textId="77777777" w:rsidTr="001B08AA">
        <w:trPr>
          <w:trHeight w:val="120"/>
        </w:trPr>
        <w:tc>
          <w:tcPr>
            <w:tcW w:w="141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3F2206B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  <w:r w:rsidRPr="001B08AA">
              <w:rPr>
                <w:rFonts w:ascii="Cambria" w:hAnsi="Cambria"/>
                <w:color w:val="000000"/>
                <w:sz w:val="16"/>
                <w:szCs w:val="16"/>
              </w:rPr>
              <w:t xml:space="preserve"> </w:t>
            </w:r>
            <w:r w:rsidRPr="001B08AA">
              <w:rPr>
                <w:color w:val="000000"/>
                <w:sz w:val="16"/>
                <w:szCs w:val="16"/>
              </w:rPr>
              <w:t>/ K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AD262B8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B08AA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1B08AA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421E904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B08AA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1B08AA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3F4EC75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B08AA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1B08AA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6203294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B08AA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1B08AA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C4104CC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B08AA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1B08AA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561E652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B08AA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1B08AA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7CD93F4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B08AA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1B08AA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4B1F25F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B08AA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1B08AA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9AC1495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B08AA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1B08AA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99E6B72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B08AA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1B08AA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D8CF403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B08AA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1B08AA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37A241B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B08AA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1B08AA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FC7F3F5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B08AA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1B08AA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8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4E6B0CE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B08AA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1B08AA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</w:tr>
      <w:tr w:rsidR="001B08AA" w:rsidRPr="001B08AA" w14:paraId="4172778E" w14:textId="77777777" w:rsidTr="001B08AA">
        <w:trPr>
          <w:trHeight w:val="120"/>
        </w:trPr>
        <w:tc>
          <w:tcPr>
            <w:tcW w:w="141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148FC6F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303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808F92E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31.3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B4C1ECB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2463DB8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10.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BBA8BF1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E977D0F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37.4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4A5807E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C3F25A8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104.8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D948D9A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7091240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97.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20E2220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400FA6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92.3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BA52DF7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AE154B0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34.40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17ADCB8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10</w:t>
            </w:r>
          </w:p>
        </w:tc>
      </w:tr>
      <w:tr w:rsidR="001B08AA" w:rsidRPr="001B08AA" w14:paraId="468BFD4F" w14:textId="77777777" w:rsidTr="001B08AA">
        <w:trPr>
          <w:trHeight w:val="120"/>
        </w:trPr>
        <w:tc>
          <w:tcPr>
            <w:tcW w:w="141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F614DF6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318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2F8CC3B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26.3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DBFC290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097BA99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8.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7DE4079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45C20FA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32.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D69C115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D210730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84.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71D9DFF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6430626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77.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44F905C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B61E7E0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75.7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60936AC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A832418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30.63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40CB517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09</w:t>
            </w:r>
          </w:p>
        </w:tc>
      </w:tr>
      <w:tr w:rsidR="001B08AA" w:rsidRPr="001B08AA" w14:paraId="23068DBE" w14:textId="77777777" w:rsidTr="001B08AA">
        <w:trPr>
          <w:trHeight w:val="120"/>
        </w:trPr>
        <w:tc>
          <w:tcPr>
            <w:tcW w:w="141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381A442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323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872250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21.6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E3C2298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407D84C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7.9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C017C21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003D163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26.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D847CCF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EB4F3BA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71.7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EF7214E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C57531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65.7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72DBA10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047A273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63.7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72FD6D0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150DCE0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25.53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6367A81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09</w:t>
            </w:r>
          </w:p>
        </w:tc>
      </w:tr>
      <w:tr w:rsidR="001B08AA" w:rsidRPr="001B08AA" w14:paraId="22A25F88" w14:textId="77777777" w:rsidTr="001B08AA">
        <w:trPr>
          <w:trHeight w:val="120"/>
        </w:trPr>
        <w:tc>
          <w:tcPr>
            <w:tcW w:w="141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D7874A2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328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11F570D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19.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A5B4C4A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B8A800F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7.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B5F9CBB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E0CB79C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23.3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8EC90F2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681735F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67.5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F33ED16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61B3C35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61.4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DE1A794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4E6A8F0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59.8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FEBE6AA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7FCDBC1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23.31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A874658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09</w:t>
            </w:r>
          </w:p>
        </w:tc>
      </w:tr>
      <w:tr w:rsidR="001B08AA" w:rsidRPr="001B08AA" w14:paraId="3CD60C6E" w14:textId="77777777" w:rsidTr="001B08AA">
        <w:trPr>
          <w:trHeight w:val="120"/>
        </w:trPr>
        <w:tc>
          <w:tcPr>
            <w:tcW w:w="141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A37BBC6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333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72B6CD3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19.5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7FAC8F3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AFBD424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6.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A0635F5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B50B96A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24.7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2E6074D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DB2EF1D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67.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48BF2B8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7EB45C0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60.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7DFA67A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A0253FC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60.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65CD731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2B85B2D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24.35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58EA829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07</w:t>
            </w:r>
          </w:p>
        </w:tc>
      </w:tr>
      <w:tr w:rsidR="001B08AA" w:rsidRPr="001B08AA" w14:paraId="2D14D081" w14:textId="77777777" w:rsidTr="001B08AA">
        <w:trPr>
          <w:trHeight w:val="120"/>
        </w:trPr>
        <w:tc>
          <w:tcPr>
            <w:tcW w:w="141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AA7A223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353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C04122D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19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33A0CC3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5084219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3.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8DC87D6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F53CC8B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25.7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CDAEC5B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5AA1C33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63.6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A08B2C2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ABE9B56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56.9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D5A0A70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24F1625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58.8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F1170C5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B1FFB8D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25.55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5021CBA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07</w:t>
            </w:r>
          </w:p>
        </w:tc>
      </w:tr>
      <w:tr w:rsidR="001B08AA" w:rsidRPr="001B08AA" w14:paraId="4AF38F63" w14:textId="77777777" w:rsidTr="001B08AA">
        <w:trPr>
          <w:trHeight w:val="120"/>
        </w:trPr>
        <w:tc>
          <w:tcPr>
            <w:tcW w:w="141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28FC2E7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388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034C9D2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9.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42F5614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7062078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4.7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1188851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5325468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14.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6DCF079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50231DD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41.3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03FD84E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C5A0D31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35.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5B8D702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F1D4921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37.9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18B7C4A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F2BDBC0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13.70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09A4FC8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05</w:t>
            </w:r>
          </w:p>
        </w:tc>
      </w:tr>
      <w:tr w:rsidR="001B08AA" w:rsidRPr="001B08AA" w14:paraId="51618379" w14:textId="77777777" w:rsidTr="001B08AA">
        <w:trPr>
          <w:trHeight w:val="120"/>
        </w:trPr>
        <w:tc>
          <w:tcPr>
            <w:tcW w:w="141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CD099BC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398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9A6BA27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7.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C4069EC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E2C50F6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5.5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52AB91E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30CA63D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12.3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752530A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C48A184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36.9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9691A98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02E2AA9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31.3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6276F89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1EEA1F5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33.9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C7D68C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7E8896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11.37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44AB729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05</w:t>
            </w:r>
          </w:p>
        </w:tc>
      </w:tr>
      <w:tr w:rsidR="001B08AA" w:rsidRPr="001B08AA" w14:paraId="3714A980" w14:textId="77777777" w:rsidTr="001B08AA">
        <w:trPr>
          <w:trHeight w:val="120"/>
        </w:trPr>
        <w:tc>
          <w:tcPr>
            <w:tcW w:w="14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4FDA229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Average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142B345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19.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6E436A1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0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C10B326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6.6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7B5B1E4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1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0763FAF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24.5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375FDD5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097A560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67.1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4B03B46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7DEDFBE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60.8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C3A6AC5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81ECCE1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60.3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0A687E4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FB7F97D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23.61</w:t>
            </w:r>
          </w:p>
        </w:tc>
        <w:tc>
          <w:tcPr>
            <w:tcW w:w="98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FEB0B13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08</w:t>
            </w:r>
          </w:p>
        </w:tc>
      </w:tr>
      <w:tr w:rsidR="001B08AA" w:rsidRPr="001B08AA" w14:paraId="22407C0C" w14:textId="77777777" w:rsidTr="001B08AA">
        <w:trPr>
          <w:trHeight w:val="120"/>
        </w:trPr>
        <w:tc>
          <w:tcPr>
            <w:tcW w:w="141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EB765EC" w14:textId="77777777" w:rsidR="001B08AA" w:rsidRPr="001B08AA" w:rsidRDefault="001B08AA" w:rsidP="001B08AA">
            <w:pPr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acetic acid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CCDE115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1A-2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140AE03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1A-3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9605239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1A-4C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F3F4A31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2B-2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A0E32D0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2B-3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DC01686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2B-4C</w:t>
            </w:r>
          </w:p>
        </w:tc>
        <w:tc>
          <w:tcPr>
            <w:tcW w:w="194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D2CFF06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Non-assoc.</w:t>
            </w:r>
          </w:p>
        </w:tc>
      </w:tr>
      <w:tr w:rsidR="001B08AA" w:rsidRPr="001B08AA" w14:paraId="6E070225" w14:textId="77777777" w:rsidTr="001B08AA">
        <w:trPr>
          <w:trHeight w:val="120"/>
        </w:trPr>
        <w:tc>
          <w:tcPr>
            <w:tcW w:w="141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EE39D4C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  <w:r w:rsidRPr="001B08AA">
              <w:rPr>
                <w:rFonts w:ascii="Cambria" w:hAnsi="Cambria"/>
                <w:color w:val="000000"/>
                <w:sz w:val="16"/>
                <w:szCs w:val="16"/>
              </w:rPr>
              <w:t xml:space="preserve"> </w:t>
            </w:r>
            <w:r w:rsidRPr="001B08AA">
              <w:rPr>
                <w:color w:val="000000"/>
                <w:sz w:val="16"/>
                <w:szCs w:val="16"/>
              </w:rPr>
              <w:t>/ K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D162449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B08AA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1B08AA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57AB66B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B08AA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1B08AA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FB52605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B08AA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1B08AA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3809775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B08AA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1B08AA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73F5744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B08AA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1B08AA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403BDE5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B08AA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1B08AA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E98CD24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B08AA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1B08AA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702947B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B08AA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1B08AA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906E136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B08AA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1B08AA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7FACD19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B08AA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1B08AA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B9B3B47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B08AA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1B08AA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D3E1518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B08AA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1B08AA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1BC0EC4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B08AA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1B08AA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8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68F2EE5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B08AA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1B08AA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</w:tr>
      <w:tr w:rsidR="001B08AA" w:rsidRPr="001B08AA" w14:paraId="22541606" w14:textId="77777777" w:rsidTr="001B08AA">
        <w:trPr>
          <w:trHeight w:val="120"/>
        </w:trPr>
        <w:tc>
          <w:tcPr>
            <w:tcW w:w="141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DEA487E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29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FEBD7C6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21.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5C1A424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0C2D16C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5.6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CE8D5A1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B586093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30.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87DB99A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A460662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71.4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B6FDBB4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2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D4C7D34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61.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6C14A0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F6004B5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69.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1A171A5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2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9916AE9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37.03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ABF2750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17</w:t>
            </w:r>
          </w:p>
        </w:tc>
      </w:tr>
      <w:tr w:rsidR="001B08AA" w:rsidRPr="001B08AA" w14:paraId="097D83B0" w14:textId="77777777" w:rsidTr="001B08AA">
        <w:trPr>
          <w:trHeight w:val="120"/>
        </w:trPr>
        <w:tc>
          <w:tcPr>
            <w:tcW w:w="141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EDD99D5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30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66335F3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30.5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719A69D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E1987C2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7.4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47A1C8E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BA64FD3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40.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6511C22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0B10CF5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84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34AED38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2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C7B4B7F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70.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10C0BEB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6322CD6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81.5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DEEC7E2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C772781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50.75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2336A31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17</w:t>
            </w:r>
          </w:p>
        </w:tc>
      </w:tr>
      <w:tr w:rsidR="001B08AA" w:rsidRPr="001B08AA" w14:paraId="229E2BCD" w14:textId="77777777" w:rsidTr="001B08AA">
        <w:trPr>
          <w:trHeight w:val="120"/>
        </w:trPr>
        <w:tc>
          <w:tcPr>
            <w:tcW w:w="141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F31BF06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31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27A099C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13.3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ECF785B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49129D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8.6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65BE135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DDB95BA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22.7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C0BFADB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2A367D2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55.2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1D2A8F9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9A92F73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41.7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A8E2432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A0F6EB4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55.2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D16AF61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A52FAB9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30.30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6966EB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16</w:t>
            </w:r>
          </w:p>
        </w:tc>
      </w:tr>
      <w:tr w:rsidR="001B08AA" w:rsidRPr="001B08AA" w14:paraId="3A1261C1" w14:textId="77777777" w:rsidTr="001B08AA">
        <w:trPr>
          <w:trHeight w:val="120"/>
        </w:trPr>
        <w:tc>
          <w:tcPr>
            <w:tcW w:w="141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90316A4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34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68849C5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4.9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583139C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0942A0D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6.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F1E2184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1F8BB44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10.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E34F258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0422795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30.7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4F564A9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5235F98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23.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170689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3629813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30.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870F6BB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0B63802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19.01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98F508F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09</w:t>
            </w:r>
          </w:p>
        </w:tc>
      </w:tr>
      <w:tr w:rsidR="001B08AA" w:rsidRPr="001B08AA" w14:paraId="3F6A6585" w14:textId="77777777" w:rsidTr="001B08AA">
        <w:trPr>
          <w:trHeight w:val="120"/>
        </w:trPr>
        <w:tc>
          <w:tcPr>
            <w:tcW w:w="141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E3D0C51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363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70E6C26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3.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F57B6DC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30EF396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11.5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FA376EB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D15DC68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10.3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AB53CC1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5E869B7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31.4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02C74C3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4882A2B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23.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6C6787A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708DDC0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32.4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A2FEB23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B5C7620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19.75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52CB6B8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08</w:t>
            </w:r>
          </w:p>
        </w:tc>
      </w:tr>
      <w:tr w:rsidR="001B08AA" w:rsidRPr="001B08AA" w14:paraId="023B3E75" w14:textId="77777777" w:rsidTr="001B08AA">
        <w:trPr>
          <w:trHeight w:val="120"/>
        </w:trPr>
        <w:tc>
          <w:tcPr>
            <w:tcW w:w="141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FC56D64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373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4027983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3.8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DFC4485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1DD896C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13.5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AEDA550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9EBC6ED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13.8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53B7346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4C223F7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35.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6EA84EA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DF9B1BE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26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F248A5C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7DCB813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37.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8E83C6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B6218B9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22.47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D5B4A3A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07</w:t>
            </w:r>
          </w:p>
        </w:tc>
      </w:tr>
      <w:tr w:rsidR="001B08AA" w:rsidRPr="001B08AA" w14:paraId="68B8214E" w14:textId="77777777" w:rsidTr="001B08AA">
        <w:trPr>
          <w:trHeight w:val="120"/>
        </w:trPr>
        <w:tc>
          <w:tcPr>
            <w:tcW w:w="141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5D7C880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412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233A09C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3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1A53D71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B32D771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12.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87FD728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B6DD4F3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3.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F8F49B0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70AD5DB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15.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5BB0223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24DA871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9.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843EBF1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0BF3DD0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16.4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B3366B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D3B8941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8.90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00D490D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 </w:t>
            </w:r>
          </w:p>
        </w:tc>
      </w:tr>
      <w:tr w:rsidR="001B08AA" w:rsidRPr="001B08AA" w14:paraId="3692A04F" w14:textId="77777777" w:rsidTr="001B08AA">
        <w:trPr>
          <w:trHeight w:val="120"/>
        </w:trPr>
        <w:tc>
          <w:tcPr>
            <w:tcW w:w="141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AE2A644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44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4118559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5.6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F3590E9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504EB80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13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8CB5175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B00EC0B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2.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D6C2342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8917CD6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9.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06ED9C3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7A4D445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5.3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9705160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4EEC8D0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10.7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79A8D7C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F32912E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4.13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1F88854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 </w:t>
            </w:r>
          </w:p>
        </w:tc>
      </w:tr>
      <w:tr w:rsidR="001B08AA" w:rsidRPr="001B08AA" w14:paraId="703683B5" w14:textId="77777777" w:rsidTr="001B08AA">
        <w:trPr>
          <w:trHeight w:val="120"/>
        </w:trPr>
        <w:tc>
          <w:tcPr>
            <w:tcW w:w="141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21CCD78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48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6034C1D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6.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78BAE02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49F426A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12.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CC3C57B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D7BEBE2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1.4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614FBAA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E079C4C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7.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503ECE6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2A3EC80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3.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5B4C622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3220C2D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8.9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C39DDB5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2FB4DE9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1.72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DE89F5D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 </w:t>
            </w:r>
          </w:p>
        </w:tc>
      </w:tr>
      <w:tr w:rsidR="001B08AA" w:rsidRPr="001B08AA" w14:paraId="6FCB08DC" w14:textId="77777777" w:rsidTr="001B08AA">
        <w:trPr>
          <w:trHeight w:val="120"/>
        </w:trPr>
        <w:tc>
          <w:tcPr>
            <w:tcW w:w="14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667972F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Average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F1FDD95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10.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484928C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CF6AA3F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10.1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DEE253A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417031A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15.0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1DEDEE7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0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E1A1152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37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917429D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1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C637A58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29.2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F595EBB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1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29400D4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38.0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2F09722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2E2F68E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21.56</w:t>
            </w:r>
          </w:p>
        </w:tc>
        <w:tc>
          <w:tcPr>
            <w:tcW w:w="98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8195B29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12</w:t>
            </w:r>
          </w:p>
        </w:tc>
      </w:tr>
      <w:tr w:rsidR="001B08AA" w:rsidRPr="001B08AA" w14:paraId="4B6142DD" w14:textId="77777777" w:rsidTr="001B08AA">
        <w:trPr>
          <w:trHeight w:val="120"/>
        </w:trPr>
        <w:tc>
          <w:tcPr>
            <w:tcW w:w="14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B1FDF60" w14:textId="77777777" w:rsidR="001B08AA" w:rsidRPr="001B08AA" w:rsidRDefault="001B08AA" w:rsidP="001B08AA">
            <w:pPr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propanoic acid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0C93EAA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1A-2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375E2F6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1A-3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C90E417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1A-4C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D8B0F69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2B-2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ADB0CCE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2B-3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087169F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2B-4C</w:t>
            </w:r>
          </w:p>
        </w:tc>
        <w:tc>
          <w:tcPr>
            <w:tcW w:w="194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97BBF28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Non-assoc.</w:t>
            </w:r>
          </w:p>
        </w:tc>
      </w:tr>
      <w:tr w:rsidR="001B08AA" w:rsidRPr="001B08AA" w14:paraId="50F30323" w14:textId="77777777" w:rsidTr="001B08AA">
        <w:trPr>
          <w:trHeight w:val="120"/>
        </w:trPr>
        <w:tc>
          <w:tcPr>
            <w:tcW w:w="14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D4EF040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  <w:r w:rsidRPr="001B08AA">
              <w:rPr>
                <w:rFonts w:ascii="Cambria" w:hAnsi="Cambria"/>
                <w:color w:val="000000"/>
                <w:sz w:val="16"/>
                <w:szCs w:val="16"/>
              </w:rPr>
              <w:t xml:space="preserve"> </w:t>
            </w:r>
            <w:r w:rsidRPr="001B08AA">
              <w:rPr>
                <w:color w:val="000000"/>
                <w:sz w:val="16"/>
                <w:szCs w:val="16"/>
              </w:rPr>
              <w:t>/ K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863AA89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B08AA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1B08AA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291F0CE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B08AA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1B08AA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3D00106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B08AA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1B08AA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DC43C7D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B08AA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1B08AA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C51642C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B08AA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1B08AA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97CC0E1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B08AA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1B08AA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20049DC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B08AA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1B08AA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01E59C1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B08AA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1B08AA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7664356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B08AA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1B08AA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9322EC2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B08AA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1B08AA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5388D42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B08AA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1B08AA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5901370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B08AA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1B08AA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3469032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B08AA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1B08AA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8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516A635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B08AA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1B08AA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</w:tr>
      <w:tr w:rsidR="001B08AA" w:rsidRPr="001B08AA" w14:paraId="629E0649" w14:textId="77777777" w:rsidTr="001B08AA">
        <w:trPr>
          <w:trHeight w:val="120"/>
        </w:trPr>
        <w:tc>
          <w:tcPr>
            <w:tcW w:w="141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5CC4549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30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88AC6C1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61.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EF7ADA8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ECDF42D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25.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E1D3CA3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2AC0E55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96.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DAEB9E7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31EC9C1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10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F2ECE40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1AB3EA0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80.7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18E3DA5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8DF9B4A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114.9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5554723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3970114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89.64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3111D4E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12</w:t>
            </w:r>
          </w:p>
        </w:tc>
      </w:tr>
      <w:tr w:rsidR="001B08AA" w:rsidRPr="001B08AA" w14:paraId="1F3067B6" w14:textId="77777777" w:rsidTr="001B08AA">
        <w:trPr>
          <w:trHeight w:val="120"/>
        </w:trPr>
        <w:tc>
          <w:tcPr>
            <w:tcW w:w="141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3640D43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313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05DAF04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13.9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50FE09A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D285DF7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5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0A9CDD6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D4A3D05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31.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413BE17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4702099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35.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C9F2F73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1EC2C83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24.3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C748059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C6C993E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39.9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D3FC13B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1E4C8E1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32.78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0FB2E69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12</w:t>
            </w:r>
          </w:p>
        </w:tc>
      </w:tr>
      <w:tr w:rsidR="001B08AA" w:rsidRPr="001B08AA" w14:paraId="1683144F" w14:textId="77777777" w:rsidTr="001B08AA">
        <w:trPr>
          <w:trHeight w:val="120"/>
        </w:trPr>
        <w:tc>
          <w:tcPr>
            <w:tcW w:w="141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07645F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34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9A24D46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9.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27B828B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74C021C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14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9F9D06C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FBDC0C8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15.4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D99BB1C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DABDDC9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14.7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5686633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12587DF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10.6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7DA4B95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C92573C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19.7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5299D46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8833F4C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13.56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E2041A4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07</w:t>
            </w:r>
          </w:p>
        </w:tc>
      </w:tr>
      <w:tr w:rsidR="001B08AA" w:rsidRPr="001B08AA" w14:paraId="48996191" w14:textId="77777777" w:rsidTr="001B08AA">
        <w:trPr>
          <w:trHeight w:val="120"/>
        </w:trPr>
        <w:tc>
          <w:tcPr>
            <w:tcW w:w="141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DAEEB79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373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A8C5373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5.4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46A6274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04FE9C3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10.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4C7ADCB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B62F0F3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20.4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DC2A0ED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EA4674F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17.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41C18EB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4F4B356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1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A90940E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78C9E32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25.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89DDE73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B6BA609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15.44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BCD9350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07</w:t>
            </w:r>
          </w:p>
        </w:tc>
      </w:tr>
      <w:tr w:rsidR="001B08AA" w:rsidRPr="001B08AA" w14:paraId="4A25EE80" w14:textId="77777777" w:rsidTr="001B08AA">
        <w:trPr>
          <w:trHeight w:val="120"/>
        </w:trPr>
        <w:tc>
          <w:tcPr>
            <w:tcW w:w="141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F40DB1B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42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6227612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7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3187384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C148D22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15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B7726B1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514503C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11.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756D20F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8C54F21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7.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479A258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955DF77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6.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E6A955F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9F13FBF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1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7273AE2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70AC84C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7.77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3B2B712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05</w:t>
            </w:r>
          </w:p>
        </w:tc>
      </w:tr>
      <w:tr w:rsidR="001B08AA" w:rsidRPr="001B08AA" w14:paraId="15C05334" w14:textId="77777777" w:rsidTr="001B08AA">
        <w:trPr>
          <w:trHeight w:val="120"/>
        </w:trPr>
        <w:tc>
          <w:tcPr>
            <w:tcW w:w="141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C3B90D9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45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430A156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8.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8AA252D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2610D63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16.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04B40DE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2045D70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9.3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C8174E5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D6E3B8C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5.7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8EF5933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13DF695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6.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129920B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2D4504B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7.5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6190BBE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E4235E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6.24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02DBD35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08</w:t>
            </w:r>
          </w:p>
        </w:tc>
      </w:tr>
      <w:tr w:rsidR="001B08AA" w:rsidRPr="001B08AA" w14:paraId="3BEDAE0E" w14:textId="77777777" w:rsidTr="001B08AA">
        <w:trPr>
          <w:trHeight w:val="120"/>
        </w:trPr>
        <w:tc>
          <w:tcPr>
            <w:tcW w:w="141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E44A72B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48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ACDD5B7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1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58CB70E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2576B61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16.9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EBF332B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81AC4AC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7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5F7E256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1B2CDCB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3.8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38DA256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B99A2EC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7.5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00C14DF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A898063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4.4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80F137A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56B3464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6.26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CC5D0F2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12</w:t>
            </w:r>
          </w:p>
        </w:tc>
      </w:tr>
      <w:tr w:rsidR="001B08AA" w:rsidRPr="001B08AA" w14:paraId="5FDDA46E" w14:textId="77777777" w:rsidTr="001B08AA">
        <w:trPr>
          <w:trHeight w:val="120"/>
        </w:trPr>
        <w:tc>
          <w:tcPr>
            <w:tcW w:w="14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83B1645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Average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DD21DF8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16.5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0D4A92F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0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96B2DBD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14.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FC6984F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0CDDC41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27.3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4875D04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1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8082D29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26.4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CB9350A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1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834B4D9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20.9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90AB81C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B45C465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31.6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E8C0F56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E353C5F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24.53</w:t>
            </w:r>
          </w:p>
        </w:tc>
        <w:tc>
          <w:tcPr>
            <w:tcW w:w="98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B59D218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09</w:t>
            </w:r>
          </w:p>
        </w:tc>
      </w:tr>
      <w:tr w:rsidR="001B08AA" w:rsidRPr="001B08AA" w14:paraId="67461D6A" w14:textId="77777777" w:rsidTr="001B08AA">
        <w:trPr>
          <w:trHeight w:val="120"/>
        </w:trPr>
        <w:tc>
          <w:tcPr>
            <w:tcW w:w="14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4F9F543" w14:textId="77777777" w:rsidR="001B08AA" w:rsidRPr="001B08AA" w:rsidRDefault="001B08AA" w:rsidP="001B08AA">
            <w:pPr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butanoic acid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442FB5C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1A-2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8B1C11A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1A-3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649E3A2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1A-4C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BAE6184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2B-2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BDFF07A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2B-3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91944E5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2B-4C</w:t>
            </w:r>
          </w:p>
        </w:tc>
        <w:tc>
          <w:tcPr>
            <w:tcW w:w="194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974F776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Non-assoc.</w:t>
            </w:r>
          </w:p>
        </w:tc>
      </w:tr>
      <w:tr w:rsidR="001B08AA" w:rsidRPr="001B08AA" w14:paraId="17EC53EE" w14:textId="77777777" w:rsidTr="001B08AA">
        <w:trPr>
          <w:trHeight w:val="120"/>
        </w:trPr>
        <w:tc>
          <w:tcPr>
            <w:tcW w:w="14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7E36A84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  <w:r w:rsidRPr="001B08AA">
              <w:rPr>
                <w:rFonts w:ascii="Cambria" w:hAnsi="Cambria"/>
                <w:color w:val="000000"/>
                <w:sz w:val="16"/>
                <w:szCs w:val="16"/>
              </w:rPr>
              <w:t xml:space="preserve"> </w:t>
            </w:r>
            <w:r w:rsidRPr="001B08AA">
              <w:rPr>
                <w:color w:val="000000"/>
                <w:sz w:val="16"/>
                <w:szCs w:val="16"/>
              </w:rPr>
              <w:t>/ K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A79F8DC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B08AA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1B08AA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44CDE85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B08AA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1B08AA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40182E9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B08AA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1B08AA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9080262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B08AA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1B08AA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35025FF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B08AA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1B08AA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4CE6A8D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B08AA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1B08AA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DDA5E90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B08AA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1B08AA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D6AB51F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B08AA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1B08AA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1B33503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B08AA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1B08AA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3058A43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B08AA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1B08AA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695DB78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B08AA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1B08AA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E116E19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B08AA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1B08AA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DB99751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B08AA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1B08AA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3EEB6EC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1B08AA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1B08AA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</w:tr>
      <w:tr w:rsidR="001B08AA" w:rsidRPr="001B08AA" w14:paraId="5D60D600" w14:textId="77777777" w:rsidTr="001B08AA">
        <w:trPr>
          <w:trHeight w:val="120"/>
        </w:trPr>
        <w:tc>
          <w:tcPr>
            <w:tcW w:w="141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05C7CEB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30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7312AB2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74.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43FDB03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0C1CE97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36.3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61F6227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D055035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140.3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E2B329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6FFDE52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97.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100D2FF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7AB4700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72.5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0CF6D9E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0AD1D17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135.8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C41DB43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585865D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98.80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E805C47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11</w:t>
            </w:r>
          </w:p>
        </w:tc>
      </w:tr>
      <w:tr w:rsidR="001B08AA" w:rsidRPr="001B08AA" w14:paraId="4990875E" w14:textId="77777777" w:rsidTr="001B08AA">
        <w:trPr>
          <w:trHeight w:val="120"/>
        </w:trPr>
        <w:tc>
          <w:tcPr>
            <w:tcW w:w="14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6FE9F68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Average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13637B7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74.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80446A4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716CF47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36.3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11ABE7E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A0AD09A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140.3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BF15BD7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55D3446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97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3AB5438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ECACCAD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72.5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51AC4B8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EF97F57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135.8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49704CD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09FD7EF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98.80</w:t>
            </w:r>
          </w:p>
        </w:tc>
        <w:tc>
          <w:tcPr>
            <w:tcW w:w="98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F2BACC9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11</w:t>
            </w:r>
          </w:p>
        </w:tc>
      </w:tr>
      <w:tr w:rsidR="001B08AA" w:rsidRPr="001B08AA" w14:paraId="4F4A191F" w14:textId="77777777" w:rsidTr="001B08AA">
        <w:trPr>
          <w:trHeight w:val="120"/>
        </w:trPr>
        <w:tc>
          <w:tcPr>
            <w:tcW w:w="141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8A5EDCD" w14:textId="77777777" w:rsidR="001B08AA" w:rsidRPr="001B08AA" w:rsidRDefault="001B08AA" w:rsidP="001B08AA">
            <w:pPr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0A0A458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1A-2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DCD99C3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1A-3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390A6DA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1A-4C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F5DF14E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2B-2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1FF1DB2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2B-3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322FFC6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2B-4C</w:t>
            </w:r>
          </w:p>
        </w:tc>
        <w:tc>
          <w:tcPr>
            <w:tcW w:w="194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0BAF4B1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Non-assoc.</w:t>
            </w:r>
          </w:p>
        </w:tc>
      </w:tr>
      <w:tr w:rsidR="00FD0326" w:rsidRPr="001B08AA" w14:paraId="068D945F" w14:textId="77777777" w:rsidTr="001B08AA">
        <w:trPr>
          <w:trHeight w:val="120"/>
        </w:trPr>
        <w:tc>
          <w:tcPr>
            <w:tcW w:w="141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8B29D8A" w14:textId="77777777" w:rsidR="00FD0326" w:rsidRPr="001B08AA" w:rsidRDefault="00FD0326" w:rsidP="00FD0326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1B08AA">
              <w:rPr>
                <w:color w:val="000000"/>
                <w:sz w:val="16"/>
                <w:szCs w:val="16"/>
              </w:rPr>
              <w:t xml:space="preserve"> / bar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752AAD3" w14:textId="754915EA" w:rsidR="00FD0326" w:rsidRPr="001B08AA" w:rsidRDefault="00FD0326" w:rsidP="00FD0326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9702583" w14:textId="54E228B4" w:rsidR="00FD0326" w:rsidRPr="001B08AA" w:rsidRDefault="00FD0326" w:rsidP="00FD0326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E5BE9A8" w14:textId="5979BB44" w:rsidR="00FD0326" w:rsidRPr="001B08AA" w:rsidRDefault="00FD0326" w:rsidP="00FD0326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71FAE6B" w14:textId="02D00FFA" w:rsidR="00FD0326" w:rsidRPr="001B08AA" w:rsidRDefault="00FD0326" w:rsidP="00FD0326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5731749" w14:textId="6F8F0332" w:rsidR="00FD0326" w:rsidRPr="001B08AA" w:rsidRDefault="00FD0326" w:rsidP="00FD0326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B51323F" w14:textId="63DB10D2" w:rsidR="00FD0326" w:rsidRPr="001B08AA" w:rsidRDefault="00FD0326" w:rsidP="00FD0326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50175DA" w14:textId="20077F16" w:rsidR="00FD0326" w:rsidRPr="001B08AA" w:rsidRDefault="00FD0326" w:rsidP="00FD0326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412F34E" w14:textId="40683C04" w:rsidR="00FD0326" w:rsidRPr="001B08AA" w:rsidRDefault="00FD0326" w:rsidP="00FD0326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60CB946" w14:textId="3621E996" w:rsidR="00FD0326" w:rsidRPr="001B08AA" w:rsidRDefault="00FD0326" w:rsidP="00FD0326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12C8647" w14:textId="14069AD5" w:rsidR="00FD0326" w:rsidRPr="001B08AA" w:rsidRDefault="00FD0326" w:rsidP="00FD0326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4280F16" w14:textId="1A951DC4" w:rsidR="00FD0326" w:rsidRPr="001B08AA" w:rsidRDefault="00FD0326" w:rsidP="00FD0326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FD788CC" w14:textId="517E2989" w:rsidR="00FD0326" w:rsidRPr="001B08AA" w:rsidRDefault="00FD0326" w:rsidP="00FD0326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AA7D0BB" w14:textId="24424639" w:rsidR="00FD0326" w:rsidRPr="001B08AA" w:rsidRDefault="00FD0326" w:rsidP="00FD0326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</w:p>
        </w:tc>
        <w:tc>
          <w:tcPr>
            <w:tcW w:w="9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2FF4883" w14:textId="3A5FC59B" w:rsidR="00FD0326" w:rsidRPr="001B08AA" w:rsidRDefault="00FD0326" w:rsidP="00FD0326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</w:tr>
      <w:tr w:rsidR="00C53B2F" w:rsidRPr="001B08AA" w14:paraId="39621A69" w14:textId="77777777" w:rsidTr="00FD0326">
        <w:trPr>
          <w:trHeight w:val="120"/>
        </w:trPr>
        <w:tc>
          <w:tcPr>
            <w:tcW w:w="141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081BEA2" w14:textId="77777777" w:rsidR="00C53B2F" w:rsidRPr="001B08AA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133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0C7AF039" w14:textId="7F756415" w:rsidR="00C53B2F" w:rsidRPr="001B08AA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3.8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635E63FE" w14:textId="558D7ACE" w:rsidR="00C53B2F" w:rsidRPr="001B08AA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372EEFD6" w14:textId="2FAD105F" w:rsidR="00C53B2F" w:rsidRPr="001B08AA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1EB3BDC2" w14:textId="1D59D6B1" w:rsidR="00C53B2F" w:rsidRPr="001B08AA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70838D38" w14:textId="1A8E1766" w:rsidR="00C53B2F" w:rsidRPr="001B08AA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8.6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01CDA412" w14:textId="58246863" w:rsidR="00C53B2F" w:rsidRPr="001B08AA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491BEA6E" w14:textId="07C590FC" w:rsidR="00C53B2F" w:rsidRPr="001B08AA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5.3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4EFD5807" w14:textId="4157C00E" w:rsidR="00C53B2F" w:rsidRPr="001B08AA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6826DBC2" w14:textId="5E6FAEE1" w:rsidR="00C53B2F" w:rsidRPr="001B08AA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3.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35C98BCD" w14:textId="7D94C6C0" w:rsidR="00C53B2F" w:rsidRPr="001B08AA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100507A6" w14:textId="4F99ABDC" w:rsidR="00C53B2F" w:rsidRPr="001B08AA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8.3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2C032C6B" w14:textId="5562F75B" w:rsidR="00C53B2F" w:rsidRPr="001B08AA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10CBD8CB" w14:textId="50B82F21" w:rsidR="00C53B2F" w:rsidRPr="001B08AA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6.03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7748A801" w14:textId="44F4F35C" w:rsidR="00C53B2F" w:rsidRPr="001B08AA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6</w:t>
            </w:r>
          </w:p>
        </w:tc>
      </w:tr>
      <w:tr w:rsidR="00C53B2F" w:rsidRPr="001B08AA" w14:paraId="267BE8CE" w14:textId="77777777" w:rsidTr="00FD0326">
        <w:trPr>
          <w:trHeight w:val="120"/>
        </w:trPr>
        <w:tc>
          <w:tcPr>
            <w:tcW w:w="141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39C054A" w14:textId="77777777" w:rsidR="00C53B2F" w:rsidRPr="001B08AA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533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1383A4E1" w14:textId="0428D942" w:rsidR="00C53B2F" w:rsidRPr="001B08AA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3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3C58F9AB" w14:textId="2E235B5F" w:rsidR="00C53B2F" w:rsidRPr="001B08AA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3C6EFC39" w14:textId="1D750D4D" w:rsidR="00C53B2F" w:rsidRPr="001B08AA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.5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08CEEE27" w14:textId="2E8C08E2" w:rsidR="00C53B2F" w:rsidRPr="001B08AA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059300AC" w14:textId="4D3D8BA2" w:rsidR="00C53B2F" w:rsidRPr="001B08AA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7.6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738D8A4B" w14:textId="4D22B545" w:rsidR="00C53B2F" w:rsidRPr="001B08AA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17FF47D9" w14:textId="4790F5BA" w:rsidR="00C53B2F" w:rsidRPr="001B08AA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3.8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37741930" w14:textId="1F2FBC5C" w:rsidR="00C53B2F" w:rsidRPr="001B08AA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7BF7199B" w14:textId="0559DC75" w:rsidR="00C53B2F" w:rsidRPr="001B08AA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.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519E40F9" w14:textId="636B2F78" w:rsidR="00C53B2F" w:rsidRPr="001B08AA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3F2F7F6D" w14:textId="22090CED" w:rsidR="00C53B2F" w:rsidRPr="001B08AA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7.3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1C3852D0" w14:textId="50419D04" w:rsidR="00C53B2F" w:rsidRPr="001B08AA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37CDC3B7" w14:textId="00316FC9" w:rsidR="00C53B2F" w:rsidRPr="001B08AA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4.47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6BDA0843" w14:textId="039A1085" w:rsidR="00C53B2F" w:rsidRPr="001B08AA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4</w:t>
            </w:r>
          </w:p>
        </w:tc>
      </w:tr>
      <w:tr w:rsidR="00C53B2F" w:rsidRPr="001B08AA" w14:paraId="0519FB8F" w14:textId="77777777" w:rsidTr="00FD0326">
        <w:trPr>
          <w:trHeight w:val="120"/>
        </w:trPr>
        <w:tc>
          <w:tcPr>
            <w:tcW w:w="141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A9EE10D" w14:textId="77777777" w:rsidR="00C53B2F" w:rsidRPr="001B08AA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1.013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3C2CB518" w14:textId="48786F05" w:rsidR="00C53B2F" w:rsidRPr="001B08AA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.2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1A2C3FD9" w14:textId="4F47FD93" w:rsidR="00C53B2F" w:rsidRPr="001B08AA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2E9A316A" w14:textId="17D7D389" w:rsidR="00C53B2F" w:rsidRPr="001B08AA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.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6C667138" w14:textId="4DDAEE29" w:rsidR="00C53B2F" w:rsidRPr="001B08AA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311256A6" w14:textId="62EF67FE" w:rsidR="00C53B2F" w:rsidRPr="001B08AA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7.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2792E7F6" w14:textId="157577F5" w:rsidR="00C53B2F" w:rsidRPr="001B08AA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49D9910C" w14:textId="5687AF12" w:rsidR="00C53B2F" w:rsidRPr="001B08AA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3.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3A9E5A8B" w14:textId="2E5420CE" w:rsidR="00C53B2F" w:rsidRPr="001B08AA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68045086" w14:textId="6C7B3B73" w:rsidR="00C53B2F" w:rsidRPr="001B08AA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.8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08921035" w14:textId="4EA4A8F5" w:rsidR="00C53B2F" w:rsidRPr="001B08AA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66846777" w14:textId="1DF2945A" w:rsidR="00C53B2F" w:rsidRPr="001B08AA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6.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00823280" w14:textId="7E31EFE6" w:rsidR="00C53B2F" w:rsidRPr="001B08AA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1DD80C0E" w14:textId="5CCD3507" w:rsidR="00C53B2F" w:rsidRPr="001B08AA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3.52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0453275E" w14:textId="47782BBA" w:rsidR="00C53B2F" w:rsidRPr="001B08AA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4</w:t>
            </w:r>
          </w:p>
        </w:tc>
      </w:tr>
      <w:tr w:rsidR="00C53B2F" w:rsidRPr="001B08AA" w14:paraId="05BE1248" w14:textId="77777777" w:rsidTr="00FD0326">
        <w:trPr>
          <w:trHeight w:val="120"/>
        </w:trPr>
        <w:tc>
          <w:tcPr>
            <w:tcW w:w="14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0D453D5" w14:textId="77777777" w:rsidR="00C53B2F" w:rsidRPr="001B08AA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Average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7CA10162" w14:textId="683264C5" w:rsidR="00C53B2F" w:rsidRPr="001B08AA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3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47BEFD72" w14:textId="7050D07A" w:rsidR="00C53B2F" w:rsidRPr="001B08AA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050DC72C" w14:textId="675ABC46" w:rsidR="00C53B2F" w:rsidRPr="001B08AA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.4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7C9EA4C5" w14:textId="1EF5AF42" w:rsidR="00C53B2F" w:rsidRPr="001B08AA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6D2405D6" w14:textId="52514B0C" w:rsidR="00C53B2F" w:rsidRPr="001B08AA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7.8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1A00CEB7" w14:textId="13B8DD8F" w:rsidR="00C53B2F" w:rsidRPr="001B08AA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2C071295" w14:textId="36187464" w:rsidR="00C53B2F" w:rsidRPr="001B08AA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4.1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26609846" w14:textId="6335F811" w:rsidR="00C53B2F" w:rsidRPr="001B08AA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62BE8D78" w14:textId="287A98EA" w:rsidR="00C53B2F" w:rsidRPr="001B08AA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.7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43461ED8" w14:textId="024922B3" w:rsidR="00C53B2F" w:rsidRPr="001B08AA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741A0DAC" w14:textId="4AC4F0C3" w:rsidR="00C53B2F" w:rsidRPr="001B08AA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7.4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268B6B15" w14:textId="00554A7A" w:rsidR="00C53B2F" w:rsidRPr="001B08AA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4D97D82C" w14:textId="6316E86F" w:rsidR="00C53B2F" w:rsidRPr="001B08AA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4.67</w:t>
            </w:r>
          </w:p>
        </w:tc>
        <w:tc>
          <w:tcPr>
            <w:tcW w:w="98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554CFE21" w14:textId="00DFDA6C" w:rsidR="00C53B2F" w:rsidRPr="001B08AA" w:rsidRDefault="00C53B2F" w:rsidP="00C53B2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5</w:t>
            </w:r>
          </w:p>
        </w:tc>
      </w:tr>
      <w:tr w:rsidR="001B08AA" w:rsidRPr="001B08AA" w14:paraId="22C73AAE" w14:textId="77777777" w:rsidTr="001B08AA">
        <w:trPr>
          <w:trHeight w:val="120"/>
        </w:trPr>
        <w:tc>
          <w:tcPr>
            <w:tcW w:w="14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7D002E9" w14:textId="12C21DDB" w:rsidR="001B08AA" w:rsidRPr="001B08AA" w:rsidRDefault="001B08AA" w:rsidP="001B08AA">
            <w:pPr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Overall average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20C8BAC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17.4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65715F6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5F234FD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11.3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7E7B7B5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F7F86E0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26.5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A661D56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A803D8A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46.3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4C5B40C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F98ECD4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38.7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8C24AE6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0C010C6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47.3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350771D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0F65EB1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26.14</w:t>
            </w:r>
          </w:p>
        </w:tc>
        <w:tc>
          <w:tcPr>
            <w:tcW w:w="98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69B66E5" w14:textId="77777777" w:rsidR="001B08AA" w:rsidRPr="001B08AA" w:rsidRDefault="001B08AA" w:rsidP="001B08AA">
            <w:pPr>
              <w:jc w:val="center"/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</w:rPr>
              <w:t>0.10</w:t>
            </w:r>
          </w:p>
        </w:tc>
      </w:tr>
      <w:tr w:rsidR="001B08AA" w:rsidRPr="001B08AA" w14:paraId="686055BF" w14:textId="77777777" w:rsidTr="001B08AA">
        <w:trPr>
          <w:trHeight w:val="240"/>
        </w:trPr>
        <w:tc>
          <w:tcPr>
            <w:tcW w:w="14885" w:type="dxa"/>
            <w:gridSpan w:val="15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2B7D77" w14:textId="77777777" w:rsidR="001B08AA" w:rsidRDefault="001B08AA" w:rsidP="001B08AA">
            <w:pPr>
              <w:rPr>
                <w:color w:val="000000"/>
                <w:sz w:val="16"/>
                <w:szCs w:val="16"/>
              </w:rPr>
            </w:pPr>
            <w:r w:rsidRPr="001B08AA">
              <w:rPr>
                <w:color w:val="000000"/>
                <w:sz w:val="16"/>
                <w:szCs w:val="16"/>
                <w:vertAlign w:val="superscript"/>
              </w:rPr>
              <w:t>a</w:t>
            </w:r>
            <w:r>
              <w:rPr>
                <w:color w:val="000000"/>
                <w:sz w:val="16"/>
                <w:szCs w:val="16"/>
              </w:rPr>
              <w:t xml:space="preserve"> Overall average values computed from isothermal data only.</w:t>
            </w:r>
          </w:p>
          <w:p w14:paraId="5022F6BB" w14:textId="2D53DF9E" w:rsidR="00E96C5C" w:rsidRPr="001B08AA" w:rsidRDefault="00E96C5C" w:rsidP="001B08AA">
            <w:pPr>
              <w:rPr>
                <w:color w:val="000000"/>
                <w:sz w:val="16"/>
                <w:szCs w:val="16"/>
              </w:rPr>
            </w:pPr>
            <w:r w:rsidRPr="00E96C5C">
              <w:rPr>
                <w:color w:val="000000"/>
                <w:sz w:val="16"/>
                <w:szCs w:val="16"/>
                <w:vertAlign w:val="superscript"/>
              </w:rPr>
              <w:t>b</w:t>
            </w:r>
            <w:r>
              <w:rPr>
                <w:color w:val="000000"/>
                <w:sz w:val="16"/>
                <w:szCs w:val="16"/>
              </w:rPr>
              <w:t xml:space="preserve"> Values for CPA</w:t>
            </w:r>
            <w:r w:rsidR="00BE2128">
              <w:rPr>
                <w:color w:val="000000"/>
                <w:sz w:val="16"/>
                <w:szCs w:val="16"/>
              </w:rPr>
              <w:t>-</w:t>
            </w:r>
            <w:r>
              <w:rPr>
                <w:color w:val="000000"/>
                <w:sz w:val="16"/>
                <w:szCs w:val="16"/>
              </w:rPr>
              <w:t xml:space="preserve">CR1 2B-2B taken from </w:t>
            </w:r>
            <w:r w:rsidR="00B64587">
              <w:rPr>
                <w:color w:val="000000"/>
                <w:sz w:val="16"/>
                <w:szCs w:val="16"/>
              </w:rPr>
              <w:fldChar w:fldCharType="begin"/>
            </w:r>
            <w:r w:rsidR="00B64587">
              <w:rPr>
                <w:color w:val="000000"/>
                <w:sz w:val="16"/>
                <w:szCs w:val="16"/>
              </w:rPr>
              <w:instrText xml:space="preserve"> ADDIN EN.CITE &lt;EndNote&gt;&lt;Cite&gt;&lt;Author&gt;Román-Ramírez&lt;/Author&gt;&lt;Year&gt;2020&lt;/Year&gt;&lt;RecNum&gt;867&lt;/RecNum&gt;&lt;DisplayText&gt;(Román-Ramírez and Leeke 2020)&lt;/DisplayText&gt;&lt;record&gt;&lt;rec-number&gt;867&lt;/rec-number&gt;&lt;foreign-keys&gt;&lt;key app="EN" db-id="zwazfzfrzwx9x4e5dtsxd0z15902tx9wsfrv" timestamp="1573163099" guid="83e32f5d-d65e-49f9-b812-56f7afaa2cd5"&gt;867&lt;/key&gt;&lt;/foreign-keys&gt;&lt;ref-type name="Journal Article"&gt;17&lt;/ref-type&gt;&lt;contributors&gt;&lt;authors&gt;&lt;author&gt;Román-Ramírez, Luis A.&lt;/author&gt;&lt;author&gt;Leeke, Gary A.&lt;/author&gt;&lt;/authors&gt;&lt;/contributors&gt;&lt;titles&gt;&lt;title&gt;Evaluation of the Peng–Robinson and the Cubic-Plus-Association Equations of State in Modeling VLE of Carboxylic Acids with Water&lt;/title&gt;&lt;secondary-title&gt;International Journal of Thermophysics&lt;/secondary-title&gt;&lt;/titles&gt;&lt;periodical&gt;&lt;full-title&gt;International Journal of Thermophysics&lt;/full-title&gt;&lt;abbr-1&gt;Int. J. Thermophys.&lt;/abbr-1&gt;&lt;abbr-2&gt;Int J Thermophys&lt;/abbr-2&gt;&lt;/periodical&gt;&lt;pages&gt;61&lt;/pages&gt;&lt;volume&gt;41&lt;/volume&gt;&lt;number&gt;5&lt;/number&gt;&lt;dates&gt;&lt;year&gt;2020&lt;/year&gt;&lt;pub-dates&gt;&lt;date&gt;2020/03/16&lt;/date&gt;&lt;/pub-dates&gt;&lt;/dates&gt;&lt;isbn&gt;1572-9567&lt;/isbn&gt;&lt;urls&gt;&lt;related-urls&gt;&lt;url&gt;https://doi.org/10.1007/s10765-020-02643-6&lt;/url&gt;&lt;/related-urls&gt;&lt;/urls&gt;&lt;electronic-resource-num&gt;10.1007/s10765-020-02643-6&lt;/electronic-resource-num&gt;&lt;/record&gt;&lt;/Cite&gt;&lt;/EndNote&gt;</w:instrText>
            </w:r>
            <w:r w:rsidR="00B64587">
              <w:rPr>
                <w:color w:val="000000"/>
                <w:sz w:val="16"/>
                <w:szCs w:val="16"/>
              </w:rPr>
              <w:fldChar w:fldCharType="separate"/>
            </w:r>
            <w:r w:rsidR="00B64587">
              <w:rPr>
                <w:noProof/>
                <w:color w:val="000000"/>
                <w:sz w:val="16"/>
                <w:szCs w:val="16"/>
              </w:rPr>
              <w:t>(</w:t>
            </w:r>
            <w:hyperlink w:anchor="_ENREF_20" w:tooltip="Román-Ramírez, 2020 #867" w:history="1">
              <w:r w:rsidR="00A068BD">
                <w:rPr>
                  <w:noProof/>
                  <w:color w:val="000000"/>
                  <w:sz w:val="16"/>
                  <w:szCs w:val="16"/>
                </w:rPr>
                <w:t>Román-Ramírez and Leeke 2020</w:t>
              </w:r>
            </w:hyperlink>
            <w:r w:rsidR="00B64587">
              <w:rPr>
                <w:noProof/>
                <w:color w:val="000000"/>
                <w:sz w:val="16"/>
                <w:szCs w:val="16"/>
              </w:rPr>
              <w:t>)</w:t>
            </w:r>
            <w:r w:rsidR="00B64587">
              <w:rPr>
                <w:color w:val="000000"/>
                <w:sz w:val="16"/>
                <w:szCs w:val="16"/>
              </w:rPr>
              <w:fldChar w:fldCharType="end"/>
            </w:r>
            <w:r w:rsidR="00B96453">
              <w:rPr>
                <w:color w:val="000000"/>
                <w:sz w:val="16"/>
                <w:szCs w:val="16"/>
              </w:rPr>
              <w:t>, except isobaric data.</w:t>
            </w:r>
          </w:p>
        </w:tc>
      </w:tr>
    </w:tbl>
    <w:p w14:paraId="6D918D7B" w14:textId="6213227A" w:rsidR="00B233D9" w:rsidRDefault="00B233D9" w:rsidP="00CD4CE5">
      <w:pPr>
        <w:rPr>
          <w:lang w:eastAsia="es-ES"/>
        </w:rPr>
      </w:pPr>
    </w:p>
    <w:p w14:paraId="47BF330D" w14:textId="11E29C15" w:rsidR="000B4699" w:rsidRPr="000B4699" w:rsidRDefault="000B4699" w:rsidP="000B4699">
      <w:pPr>
        <w:pStyle w:val="Caption"/>
        <w:keepNext/>
        <w:ind w:hanging="851"/>
        <w:rPr>
          <w:lang w:val="en-GB"/>
        </w:rPr>
      </w:pPr>
      <w:r w:rsidRPr="000B4699">
        <w:rPr>
          <w:lang w:val="en-GB"/>
        </w:rPr>
        <w:t xml:space="preserve">Table </w:t>
      </w:r>
      <w:r w:rsidR="004E4EB3">
        <w:rPr>
          <w:lang w:val="en-GB"/>
        </w:rPr>
        <w:t>S</w:t>
      </w:r>
      <w:r>
        <w:fldChar w:fldCharType="begin"/>
      </w:r>
      <w:r w:rsidRPr="000B4699">
        <w:rPr>
          <w:lang w:val="en-GB"/>
        </w:rPr>
        <w:instrText xml:space="preserve"> SEQ Table \* ARABIC </w:instrText>
      </w:r>
      <w:r>
        <w:fldChar w:fldCharType="separate"/>
      </w:r>
      <w:r w:rsidR="008E61B8">
        <w:rPr>
          <w:noProof/>
          <w:lang w:val="en-GB"/>
        </w:rPr>
        <w:t>3</w:t>
      </w:r>
      <w:r>
        <w:fldChar w:fldCharType="end"/>
      </w:r>
      <w:r w:rsidRPr="000B4699">
        <w:rPr>
          <w:lang w:val="en-GB"/>
        </w:rPr>
        <w:t xml:space="preserve">. </w:t>
      </w:r>
      <w:r w:rsidR="006C140D">
        <w:rPr>
          <w:lang w:val="en-GB"/>
        </w:rPr>
        <w:t>D</w:t>
      </w:r>
      <w:r w:rsidR="006C140D" w:rsidRPr="00013230">
        <w:rPr>
          <w:lang w:val="en-GB"/>
        </w:rPr>
        <w:t>eviation</w:t>
      </w:r>
      <w:r w:rsidR="006C140D">
        <w:rPr>
          <w:lang w:val="en-GB"/>
        </w:rPr>
        <w:t>s</w:t>
      </w:r>
      <w:r w:rsidR="006C140D" w:rsidRPr="00013230">
        <w:rPr>
          <w:lang w:val="en-GB"/>
        </w:rPr>
        <w:t xml:space="preserve"> (</w:t>
      </w:r>
      <m:oMath>
        <m:r>
          <w:rPr>
            <w:rFonts w:ascii="Cambria Math" w:hAnsi="Cambria Math"/>
            <w:lang w:val="en-GB"/>
          </w:rPr>
          <m:t>∆P</m:t>
        </m:r>
      </m:oMath>
      <w:r w:rsidR="006C140D">
        <w:rPr>
          <w:lang w:val="en-GB"/>
        </w:rPr>
        <w:t xml:space="preserve">, </w:t>
      </w:r>
      <m:oMath>
        <m:r>
          <w:rPr>
            <w:rFonts w:ascii="Cambria Math" w:hAnsi="Cambria Math"/>
            <w:lang w:val="en-GB"/>
          </w:rPr>
          <m:t>∆</m:t>
        </m:r>
        <m:r>
          <w:rPr>
            <w:rFonts w:ascii="Cambria Math" w:hAnsi="Cambria Math"/>
            <w:lang w:val="en-GB"/>
          </w:rPr>
          <m:t>T</m:t>
        </m:r>
      </m:oMath>
      <w:r w:rsidR="006C140D">
        <w:rPr>
          <w:lang w:val="en-GB"/>
        </w:rPr>
        <w:t xml:space="preserve"> and </w:t>
      </w:r>
      <m:oMath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∆y</m:t>
            </m:r>
          </m:e>
          <m:sub>
            <m:r>
              <w:rPr>
                <w:rFonts w:ascii="Cambria Math" w:hAnsi="Cambria Math"/>
                <w:lang w:val="en-GB"/>
              </w:rPr>
              <m:t>1</m:t>
            </m:r>
          </m:sub>
        </m:sSub>
      </m:oMath>
      <w:r w:rsidR="006C140D">
        <w:rPr>
          <w:lang w:val="en-GB"/>
        </w:rPr>
        <w:t>)</w:t>
      </w:r>
      <w:r w:rsidRPr="00013230">
        <w:rPr>
          <w:lang w:val="en-GB"/>
        </w:rPr>
        <w:t xml:space="preserve"> for </w:t>
      </w:r>
      <w:r>
        <w:rPr>
          <w:lang w:val="en-GB"/>
        </w:rPr>
        <w:t>correlations</w:t>
      </w:r>
      <w:r w:rsidRPr="00013230">
        <w:rPr>
          <w:lang w:val="en-GB"/>
        </w:rPr>
        <w:t xml:space="preserve"> (</w:t>
      </w:r>
      <m:oMath>
        <m:sSub>
          <m:sSubPr>
            <m:ctrlPr>
              <w:rPr>
                <w:rFonts w:ascii="Cambria Math" w:hAnsi="Cambria Math" w:cs="Arial"/>
                <w:i/>
                <w:lang w:val="en-US"/>
              </w:rPr>
            </m:ctrlPr>
          </m:sSubPr>
          <m:e>
            <m:r>
              <w:rPr>
                <w:rFonts w:ascii="Cambria Math" w:hAnsi="Cambria Math" w:cs="Arial"/>
                <w:lang w:val="en-US"/>
              </w:rPr>
              <m:t>k</m:t>
            </m:r>
          </m:e>
          <m:sub>
            <m:r>
              <w:rPr>
                <w:rFonts w:ascii="Cambria Math" w:hAnsi="Cambria Math" w:cs="Arial"/>
                <w:lang w:val="en-US"/>
              </w:rPr>
              <m:t>ij</m:t>
            </m:r>
          </m:sub>
        </m:sSub>
        <m:r>
          <w:rPr>
            <w:rFonts w:ascii="Cambria Math" w:hAnsi="Cambria Math" w:cs="Arial"/>
            <w:lang w:val="en-US"/>
          </w:rPr>
          <m:t>=</m:t>
        </m:r>
        <m:sSub>
          <m:sSubPr>
            <m:ctrlPr>
              <w:rPr>
                <w:rFonts w:ascii="Cambria Math" w:hAnsi="Cambria Math" w:cs="Arial"/>
                <w:i/>
                <w:lang w:val="en-US"/>
              </w:rPr>
            </m:ctrlPr>
          </m:sSubPr>
          <m:e>
            <m:r>
              <w:rPr>
                <w:rFonts w:ascii="Cambria Math" w:hAnsi="Cambria Math" w:cs="Arial"/>
                <w:lang w:val="en-US"/>
              </w:rPr>
              <m:t>A</m:t>
            </m:r>
          </m:e>
          <m:sub>
            <m:r>
              <w:rPr>
                <w:rFonts w:ascii="Cambria Math" w:hAnsi="Cambria Math" w:cs="Arial"/>
                <w:lang w:val="en-US"/>
              </w:rPr>
              <m:t>ij</m:t>
            </m:r>
          </m:sub>
        </m:sSub>
        <m:r>
          <w:rPr>
            <w:rFonts w:ascii="Cambria Math" w:hAnsi="Cambria Math" w:cs="Arial"/>
            <w:lang w:val="en-US"/>
          </w:rPr>
          <m:t>+</m:t>
        </m:r>
        <m:sSub>
          <m:sSubPr>
            <m:ctrlPr>
              <w:rPr>
                <w:rFonts w:ascii="Cambria Math" w:hAnsi="Cambria Math" w:cs="Arial"/>
                <w:i/>
                <w:lang w:val="en-US"/>
              </w:rPr>
            </m:ctrlPr>
          </m:sSubPr>
          <m:e>
            <m:r>
              <w:rPr>
                <w:rFonts w:ascii="Cambria Math" w:hAnsi="Cambria Math" w:cs="Arial"/>
                <w:lang w:val="en-US"/>
              </w:rPr>
              <m:t>B</m:t>
            </m:r>
          </m:e>
          <m:sub>
            <m:r>
              <w:rPr>
                <w:rFonts w:ascii="Cambria Math" w:hAnsi="Cambria Math" w:cs="Arial"/>
                <w:lang w:val="en-US"/>
              </w:rPr>
              <m:t>ij</m:t>
            </m:r>
          </m:sub>
        </m:sSub>
        <m:r>
          <w:rPr>
            <w:rFonts w:ascii="Cambria Math" w:hAnsi="Cambria Math" w:cs="Arial"/>
            <w:lang w:val="en-US"/>
          </w:rPr>
          <m:t>T</m:t>
        </m:r>
      </m:oMath>
      <w:r w:rsidRPr="00013230">
        <w:rPr>
          <w:lang w:val="en-GB"/>
        </w:rPr>
        <w:t>) with the EoS studied.</w:t>
      </w:r>
      <w:r w:rsidRPr="001B08AA">
        <w:rPr>
          <w:vertAlign w:val="superscript"/>
          <w:lang w:val="en-GB"/>
        </w:rPr>
        <w:t>a</w:t>
      </w:r>
      <w:r w:rsidR="00E96C5C">
        <w:rPr>
          <w:vertAlign w:val="superscript"/>
          <w:lang w:val="en-GB"/>
        </w:rPr>
        <w:t>,b</w:t>
      </w:r>
    </w:p>
    <w:tbl>
      <w:tblPr>
        <w:tblW w:w="13913" w:type="dxa"/>
        <w:tblInd w:w="-993" w:type="dxa"/>
        <w:tblLook w:val="04A0" w:firstRow="1" w:lastRow="0" w:firstColumn="1" w:lastColumn="0" w:noHBand="0" w:noVBand="1"/>
      </w:tblPr>
      <w:tblGrid>
        <w:gridCol w:w="1277"/>
        <w:gridCol w:w="1053"/>
        <w:gridCol w:w="1053"/>
        <w:gridCol w:w="1053"/>
        <w:gridCol w:w="1053"/>
        <w:gridCol w:w="1053"/>
        <w:gridCol w:w="1053"/>
        <w:gridCol w:w="1053"/>
        <w:gridCol w:w="1053"/>
        <w:gridCol w:w="1053"/>
        <w:gridCol w:w="1053"/>
        <w:gridCol w:w="1053"/>
        <w:gridCol w:w="1053"/>
      </w:tblGrid>
      <w:tr w:rsidR="000B4699" w:rsidRPr="000B4699" w14:paraId="4B52ED92" w14:textId="77777777" w:rsidTr="000B4699">
        <w:trPr>
          <w:trHeight w:val="121"/>
        </w:trPr>
        <w:tc>
          <w:tcPr>
            <w:tcW w:w="1277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1A7DE9A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CPA-CR1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013A852" w14:textId="77777777" w:rsidR="000B4699" w:rsidRPr="000B4699" w:rsidRDefault="000B4699" w:rsidP="000B4699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0B4699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D2CF442" w14:textId="77777777" w:rsidR="000B4699" w:rsidRPr="000B4699" w:rsidRDefault="000B4699" w:rsidP="000B4699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0B4699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0A350BD" w14:textId="77777777" w:rsidR="000B4699" w:rsidRPr="000B4699" w:rsidRDefault="000B4699" w:rsidP="000B4699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0B4699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45D0BBD" w14:textId="77777777" w:rsidR="000B4699" w:rsidRPr="000B4699" w:rsidRDefault="000B4699" w:rsidP="000B4699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0B4699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0983854" w14:textId="77777777" w:rsidR="000B4699" w:rsidRPr="000B4699" w:rsidRDefault="000B4699" w:rsidP="000B4699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0B4699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AB5E101" w14:textId="77777777" w:rsidR="000B4699" w:rsidRPr="000B4699" w:rsidRDefault="000B4699" w:rsidP="000B4699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0B4699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E85D22F" w14:textId="77777777" w:rsidR="000B4699" w:rsidRPr="000B4699" w:rsidRDefault="000B4699" w:rsidP="000B4699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0B4699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EDD215A" w14:textId="77777777" w:rsidR="000B4699" w:rsidRPr="000B4699" w:rsidRDefault="000B4699" w:rsidP="000B4699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0B4699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4555016" w14:textId="77777777" w:rsidR="000B4699" w:rsidRPr="000B4699" w:rsidRDefault="000B4699" w:rsidP="000B4699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0B4699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7EE4665" w14:textId="77777777" w:rsidR="000B4699" w:rsidRPr="000B4699" w:rsidRDefault="000B4699" w:rsidP="000B4699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0B4699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B0F4178" w14:textId="77777777" w:rsidR="000B4699" w:rsidRPr="000B4699" w:rsidRDefault="000B4699" w:rsidP="000B4699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0B4699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34F7BF2" w14:textId="77777777" w:rsidR="000B4699" w:rsidRPr="000B4699" w:rsidRDefault="000B4699" w:rsidP="000B4699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0B4699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</w:tr>
      <w:tr w:rsidR="000B4699" w:rsidRPr="000B4699" w14:paraId="31FA3A2D" w14:textId="77777777" w:rsidTr="000B4699">
        <w:trPr>
          <w:trHeight w:val="121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770E137" w14:textId="77777777" w:rsidR="000B4699" w:rsidRPr="000B4699" w:rsidRDefault="000B4699" w:rsidP="000B4699">
            <w:pPr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formic acid</w:t>
            </w:r>
          </w:p>
        </w:tc>
        <w:tc>
          <w:tcPr>
            <w:tcW w:w="210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07CD964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1A-2B</w:t>
            </w:r>
          </w:p>
        </w:tc>
        <w:tc>
          <w:tcPr>
            <w:tcW w:w="210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0ACA612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1A-3B</w:t>
            </w:r>
          </w:p>
        </w:tc>
        <w:tc>
          <w:tcPr>
            <w:tcW w:w="210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A6BEB16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1A-4C</w:t>
            </w:r>
          </w:p>
        </w:tc>
        <w:tc>
          <w:tcPr>
            <w:tcW w:w="210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9269011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2B-2B</w:t>
            </w:r>
          </w:p>
        </w:tc>
        <w:tc>
          <w:tcPr>
            <w:tcW w:w="210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771DDA7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2B-3B</w:t>
            </w:r>
          </w:p>
        </w:tc>
        <w:tc>
          <w:tcPr>
            <w:tcW w:w="210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65124B6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2B-4C</w:t>
            </w:r>
          </w:p>
        </w:tc>
      </w:tr>
      <w:tr w:rsidR="000B4699" w:rsidRPr="000B4699" w14:paraId="1546DD2B" w14:textId="77777777" w:rsidTr="000B4699">
        <w:trPr>
          <w:trHeight w:val="121"/>
        </w:trPr>
        <w:tc>
          <w:tcPr>
            <w:tcW w:w="127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796A4F1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  <w:r w:rsidRPr="000B4699">
              <w:rPr>
                <w:rFonts w:ascii="Cambria" w:hAnsi="Cambria"/>
                <w:color w:val="000000"/>
                <w:sz w:val="16"/>
                <w:szCs w:val="16"/>
              </w:rPr>
              <w:t xml:space="preserve"> </w:t>
            </w:r>
            <w:r w:rsidRPr="000B4699">
              <w:rPr>
                <w:color w:val="000000"/>
                <w:sz w:val="16"/>
                <w:szCs w:val="16"/>
              </w:rPr>
              <w:t>/ K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9428E2A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B4699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0B4699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954A837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B4699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0B4699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FC62058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B4699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0B4699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ED3AC0E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B4699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0B4699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97C77FD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B4699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0B4699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7141C1F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B4699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0B4699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987AACE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B4699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0B4699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4B056A3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B4699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0B4699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BF86EB9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B4699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0B4699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4BCA24D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B4699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0B4699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3AB1773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B4699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0B4699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5AF6872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B4699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0B4699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</w:tr>
      <w:tr w:rsidR="000B4699" w:rsidRPr="000B4699" w14:paraId="603AB740" w14:textId="77777777" w:rsidTr="000B4699">
        <w:trPr>
          <w:trHeight w:val="121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A9F88D8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303.1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551B896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4.38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B231E79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D54C27A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6.30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7B596D7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C688BBF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4.61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1C60FD4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65A1228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9.80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774FB7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439E863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11.45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C94EDB0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14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86F5CF8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10.67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34E5C61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13</w:t>
            </w:r>
          </w:p>
        </w:tc>
      </w:tr>
      <w:tr w:rsidR="000B4699" w:rsidRPr="000B4699" w14:paraId="17BEA8B6" w14:textId="77777777" w:rsidTr="000B4699">
        <w:trPr>
          <w:trHeight w:val="121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794ED10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318.1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7575E59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4.39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DCB4683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A5CE2AF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5.14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8713E47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B6ED014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6.13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531887F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4E6C72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8.73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3A31201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1F679DF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9.93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7AE1AC2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14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D45478A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9.30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5D64269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13</w:t>
            </w:r>
          </w:p>
        </w:tc>
      </w:tr>
      <w:tr w:rsidR="000B4699" w:rsidRPr="000B4699" w14:paraId="298647CC" w14:textId="77777777" w:rsidTr="000B4699">
        <w:trPr>
          <w:trHeight w:val="121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85B1D8B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323.1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A8925A7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5.90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A764E6F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7ABDF33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6.04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79E906D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14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9178AD4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5.04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735A9C7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0BF0B11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9.08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C18417F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995996D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7.61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B2BC0D6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16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891D492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8.95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D949E35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14</w:t>
            </w:r>
          </w:p>
        </w:tc>
      </w:tr>
      <w:tr w:rsidR="000B4699" w:rsidRPr="000B4699" w14:paraId="47CF1AC2" w14:textId="77777777" w:rsidTr="000B4699">
        <w:trPr>
          <w:trHeight w:val="121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7D3035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328.1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0AF2597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3.89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A41DE81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C01F419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4.58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1FE3907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0DE8222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3.19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3331BDC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AC098AC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7.18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9ADB87A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88B10CA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5.80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A0FE183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16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E4B270B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7.38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425C3A3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13</w:t>
            </w:r>
          </w:p>
        </w:tc>
      </w:tr>
      <w:tr w:rsidR="000B4699" w:rsidRPr="000B4699" w14:paraId="3D4D58FA" w14:textId="77777777" w:rsidTr="000B4699">
        <w:trPr>
          <w:trHeight w:val="121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F425672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333.1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EFB48AD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2.93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91FF906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10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AA155C4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3.72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A63F9F8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879A106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2.12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D23154F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10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5F53F09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6.04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C7FECBF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2AA493B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6.12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9C8415C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28059F6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6.34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1080FA7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11</w:t>
            </w:r>
          </w:p>
        </w:tc>
      </w:tr>
      <w:tr w:rsidR="000B4699" w:rsidRPr="000B4699" w14:paraId="16623202" w14:textId="77777777" w:rsidTr="000B4699">
        <w:trPr>
          <w:trHeight w:val="121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B5B4A75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353.1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84449F6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1.94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ED64BF1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E2C33C5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2.67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0CAD087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FAE9B38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2.70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857475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8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2D1806C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4.18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A3899DB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87352AF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5.68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B37BB2C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4145848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4.85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B8B9F11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11</w:t>
            </w:r>
          </w:p>
        </w:tc>
      </w:tr>
      <w:tr w:rsidR="000B4699" w:rsidRPr="000B4699" w14:paraId="04459D3A" w14:textId="77777777" w:rsidTr="000B4699">
        <w:trPr>
          <w:trHeight w:val="121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025409B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388.2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02C57E5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96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034C104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2DD5B3F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1.17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1023A7C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1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D8A6A8C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1.39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22649B2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1E61DA3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2.88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40BC63E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2C0EBB4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1.92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E1F0E30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1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870314F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3.28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32096CA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3</w:t>
            </w:r>
          </w:p>
        </w:tc>
      </w:tr>
      <w:tr w:rsidR="000B4699" w:rsidRPr="000B4699" w14:paraId="179F50CF" w14:textId="77777777" w:rsidTr="000B4699">
        <w:trPr>
          <w:trHeight w:val="121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DAD6560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398.2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01713A2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84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058D5CB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B0E791B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1.15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548D652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1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652E36D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1.19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4EBAC0E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0347EAA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2.83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8EBF0B0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E7D5ADE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1.74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A13C2B3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1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32134E0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3.08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BF66C23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2</w:t>
            </w:r>
          </w:p>
        </w:tc>
      </w:tr>
      <w:tr w:rsidR="000B4699" w:rsidRPr="000B4699" w14:paraId="6A5BF6BD" w14:textId="77777777" w:rsidTr="000B4699">
        <w:trPr>
          <w:trHeight w:val="121"/>
        </w:trPr>
        <w:tc>
          <w:tcPr>
            <w:tcW w:w="12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5EBE3B9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Average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58C17D5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3.15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A7B283B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1C3682D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3.85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0807339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AD10242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3.30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F5092CA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11C301E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6.34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16EB57C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10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F350D92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6.28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1566460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A5556AE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6.73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6EB4250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10</w:t>
            </w:r>
          </w:p>
        </w:tc>
      </w:tr>
      <w:tr w:rsidR="000B4699" w:rsidRPr="000B4699" w14:paraId="729C5D9A" w14:textId="77777777" w:rsidTr="000B4699">
        <w:trPr>
          <w:trHeight w:val="121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5159E47" w14:textId="77777777" w:rsidR="000B4699" w:rsidRPr="000B4699" w:rsidRDefault="000B4699" w:rsidP="000B4699">
            <w:pPr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acetic acid</w:t>
            </w:r>
          </w:p>
        </w:tc>
        <w:tc>
          <w:tcPr>
            <w:tcW w:w="210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9660009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1A-2B</w:t>
            </w:r>
          </w:p>
        </w:tc>
        <w:tc>
          <w:tcPr>
            <w:tcW w:w="210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91BFE83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1A-3B</w:t>
            </w:r>
          </w:p>
        </w:tc>
        <w:tc>
          <w:tcPr>
            <w:tcW w:w="210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1FFA5A2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1A-4C</w:t>
            </w:r>
          </w:p>
        </w:tc>
        <w:tc>
          <w:tcPr>
            <w:tcW w:w="210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781FA9D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2B-2B</w:t>
            </w:r>
          </w:p>
        </w:tc>
        <w:tc>
          <w:tcPr>
            <w:tcW w:w="210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0782CCF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2B-3B</w:t>
            </w:r>
          </w:p>
        </w:tc>
        <w:tc>
          <w:tcPr>
            <w:tcW w:w="210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D5BB785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2B-4C</w:t>
            </w:r>
          </w:p>
        </w:tc>
      </w:tr>
      <w:tr w:rsidR="000B4699" w:rsidRPr="000B4699" w14:paraId="619A6DAD" w14:textId="77777777" w:rsidTr="000B4699">
        <w:trPr>
          <w:trHeight w:val="121"/>
        </w:trPr>
        <w:tc>
          <w:tcPr>
            <w:tcW w:w="127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3BFD98C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  <w:r w:rsidRPr="000B4699">
              <w:rPr>
                <w:rFonts w:ascii="Cambria" w:hAnsi="Cambria"/>
                <w:color w:val="000000"/>
                <w:sz w:val="16"/>
                <w:szCs w:val="16"/>
              </w:rPr>
              <w:t xml:space="preserve"> </w:t>
            </w:r>
            <w:r w:rsidRPr="000B4699">
              <w:rPr>
                <w:color w:val="000000"/>
                <w:sz w:val="16"/>
                <w:szCs w:val="16"/>
              </w:rPr>
              <w:t>/ K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209D2C3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B4699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0B4699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DE742E7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B4699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0B4699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BFE7D5F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B4699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0B4699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D1C7D41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B4699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0B4699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8FDF4FD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B4699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0B4699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1AC679A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B4699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0B4699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E0F42AE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B4699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0B4699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A7DEED7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B4699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0B4699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C40A205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B4699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0B4699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6947395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B4699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0B4699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822E5D5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B4699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0B4699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DD7F9E3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B4699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0B4699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</w:tr>
      <w:tr w:rsidR="000B4699" w:rsidRPr="000B4699" w14:paraId="28B2A5BF" w14:textId="77777777" w:rsidTr="000B4699">
        <w:trPr>
          <w:trHeight w:val="121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C6E7B8E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293.2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5870480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7.73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7C47D8A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810E535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9.73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B36066E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2A1A48C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5.54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E3248A1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A19240D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4.89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188DF37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E80850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7.68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293BBE7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89C7AC4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3.48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61E6FC5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2</w:t>
            </w:r>
          </w:p>
        </w:tc>
      </w:tr>
      <w:tr w:rsidR="000B4699" w:rsidRPr="000B4699" w14:paraId="3144FA55" w14:textId="77777777" w:rsidTr="000B4699">
        <w:trPr>
          <w:trHeight w:val="121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88D474F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303.2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EF58103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7.13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B63055C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0D1A03F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7.05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4FD5440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595DA0B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6.41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0DA93B8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C61A467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6.36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8ECE3DB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2EDFEBC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7.59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52324A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F5FF901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5.33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FE07714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2</w:t>
            </w:r>
          </w:p>
        </w:tc>
      </w:tr>
      <w:tr w:rsidR="000B4699" w:rsidRPr="000B4699" w14:paraId="7F13BAE2" w14:textId="77777777" w:rsidTr="000B4699">
        <w:trPr>
          <w:trHeight w:val="121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E444DF8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313.2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D6FFAAF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8.15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BF0F261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58F2ECE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9.73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1037E2F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E0CB9C0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6.57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93ECB26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90446D3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5.79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41DD435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762E100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6.58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75E9EA1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3F87A54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4.30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E79BB4F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3</w:t>
            </w:r>
          </w:p>
        </w:tc>
      </w:tr>
      <w:tr w:rsidR="000B4699" w:rsidRPr="000B4699" w14:paraId="734C3114" w14:textId="77777777" w:rsidTr="000B4699">
        <w:trPr>
          <w:trHeight w:val="121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2F5739A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343.2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D60AC65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5.34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0C2632D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C638FEF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6.49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295B4D1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4468C77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4.34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187A992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C80EE93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3.09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94D6183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8A290F0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6.19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F9F49CA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DE94EF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2.44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2048AC3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2</w:t>
            </w:r>
          </w:p>
        </w:tc>
      </w:tr>
      <w:tr w:rsidR="000B4699" w:rsidRPr="000B4699" w14:paraId="26EBF964" w14:textId="77777777" w:rsidTr="000B4699">
        <w:trPr>
          <w:trHeight w:val="121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D03CF17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363.0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62C84E4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5.63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4F2E903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5E1C4D2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6.86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14896FE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8D53490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4.21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64E4B30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4A72B56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3.15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C362CE1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56474C6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4.87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E0C33E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EAF1045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1.95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D0FEC60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2</w:t>
            </w:r>
          </w:p>
        </w:tc>
      </w:tr>
      <w:tr w:rsidR="000B4699" w:rsidRPr="000B4699" w14:paraId="7947B551" w14:textId="77777777" w:rsidTr="000B4699">
        <w:trPr>
          <w:trHeight w:val="121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5CB34FD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373.1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BCA893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4.52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39BE100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E138F6C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5.64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F71F495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1C0C383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3.22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B1921BA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E2FABB1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2.13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5DA9E50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EF82407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3.00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08AE688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BBA958B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1.20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007E0CB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3</w:t>
            </w:r>
          </w:p>
        </w:tc>
      </w:tr>
      <w:tr w:rsidR="000B4699" w:rsidRPr="000B4699" w14:paraId="5663B243" w14:textId="77777777" w:rsidTr="000B4699">
        <w:trPr>
          <w:trHeight w:val="121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F03E214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412.6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3050AA1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4.68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75BBDF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6B53DBD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5.53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20E72CC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F56CE9C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3.73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040E9A0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54F6662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2.81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2178D79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C9B4CED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4.83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CE2DE37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673ADB5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2.12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EDBEEC3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 </w:t>
            </w:r>
          </w:p>
        </w:tc>
      </w:tr>
      <w:tr w:rsidR="000B4699" w:rsidRPr="000B4699" w14:paraId="16814ECD" w14:textId="77777777" w:rsidTr="000B4699">
        <w:trPr>
          <w:trHeight w:val="121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9BAA542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443.2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862A48E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5.50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B4F8B51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5A070F3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6.33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71A01E8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BC7DCC7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4.94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D6D7A50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BFA157F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3.54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4177917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38D1391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6.25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6345B99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1AABFB8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2.81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E89C617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 </w:t>
            </w:r>
          </w:p>
        </w:tc>
      </w:tr>
      <w:tr w:rsidR="000B4699" w:rsidRPr="000B4699" w14:paraId="3FE8A5AC" w14:textId="77777777" w:rsidTr="000B4699">
        <w:trPr>
          <w:trHeight w:val="121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9B8DE45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483.2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433E810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4.02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65A9657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C4649FE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4.71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916C91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8FEC19B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3.37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056235C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3976847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2.46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28815D4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9BA3C09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3.72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89DECD3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D934667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1.96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6009889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 </w:t>
            </w:r>
          </w:p>
        </w:tc>
      </w:tr>
      <w:tr w:rsidR="000B4699" w:rsidRPr="000B4699" w14:paraId="0A3C8D8F" w14:textId="77777777" w:rsidTr="000B4699">
        <w:trPr>
          <w:trHeight w:val="121"/>
        </w:trPr>
        <w:tc>
          <w:tcPr>
            <w:tcW w:w="12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B289285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Average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E89ECC1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5.85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C4C8C4B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FAEED78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6.90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4D8CE5D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C71A158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4.70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E47ABD2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E97850E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3.80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5D86E43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B0AC3B4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5.63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7028F2E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83BB9CB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2.84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65371AB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2</w:t>
            </w:r>
          </w:p>
        </w:tc>
      </w:tr>
      <w:tr w:rsidR="000B4699" w:rsidRPr="000B4699" w14:paraId="05703359" w14:textId="77777777" w:rsidTr="000B4699">
        <w:trPr>
          <w:trHeight w:val="121"/>
        </w:trPr>
        <w:tc>
          <w:tcPr>
            <w:tcW w:w="12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00F51A8" w14:textId="77777777" w:rsidR="000B4699" w:rsidRPr="000B4699" w:rsidRDefault="000B4699" w:rsidP="000B4699">
            <w:pPr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propanoic acid</w:t>
            </w:r>
          </w:p>
        </w:tc>
        <w:tc>
          <w:tcPr>
            <w:tcW w:w="210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6BC8866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1A-2B</w:t>
            </w:r>
          </w:p>
        </w:tc>
        <w:tc>
          <w:tcPr>
            <w:tcW w:w="210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9C9A040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1A-3B</w:t>
            </w:r>
          </w:p>
        </w:tc>
        <w:tc>
          <w:tcPr>
            <w:tcW w:w="210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7158002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1A-4C</w:t>
            </w:r>
          </w:p>
        </w:tc>
        <w:tc>
          <w:tcPr>
            <w:tcW w:w="210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EDC8E83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2B-2B</w:t>
            </w:r>
          </w:p>
        </w:tc>
        <w:tc>
          <w:tcPr>
            <w:tcW w:w="210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E5423DC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2B-3B</w:t>
            </w:r>
          </w:p>
        </w:tc>
        <w:tc>
          <w:tcPr>
            <w:tcW w:w="210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CF09AD2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2B-4C</w:t>
            </w:r>
          </w:p>
        </w:tc>
      </w:tr>
      <w:tr w:rsidR="000B4699" w:rsidRPr="000B4699" w14:paraId="46D8CAFA" w14:textId="77777777" w:rsidTr="000B4699">
        <w:trPr>
          <w:trHeight w:val="121"/>
        </w:trPr>
        <w:tc>
          <w:tcPr>
            <w:tcW w:w="12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C6E94A1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  <w:r w:rsidRPr="000B4699">
              <w:rPr>
                <w:rFonts w:ascii="Cambria" w:hAnsi="Cambria"/>
                <w:color w:val="000000"/>
                <w:sz w:val="16"/>
                <w:szCs w:val="16"/>
              </w:rPr>
              <w:t xml:space="preserve"> </w:t>
            </w:r>
            <w:r w:rsidRPr="000B4699">
              <w:rPr>
                <w:color w:val="000000"/>
                <w:sz w:val="16"/>
                <w:szCs w:val="16"/>
              </w:rPr>
              <w:t>/ K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948C046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B4699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0B4699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7052AD2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B4699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0B4699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C48C1FD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B4699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0B4699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E46B897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B4699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0B4699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A243CBD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B4699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0B4699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B3B0E3B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B4699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0B4699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39DB2AA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B4699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0B4699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3DC1DAC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B4699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0B4699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E6AF0FB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B4699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0B4699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7AB8813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B4699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0B4699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A903843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B4699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0B4699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9CB49BE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B4699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0B4699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</w:tr>
      <w:tr w:rsidR="000B4699" w:rsidRPr="000B4699" w14:paraId="5F404CB2" w14:textId="77777777" w:rsidTr="000B4699">
        <w:trPr>
          <w:trHeight w:val="121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5EFA134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303.2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5080D33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15.09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0EF380B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445C1A8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12.60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32324B1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6439243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13.46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94EE6C2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2F7992F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10.75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FBC91E4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035AE4C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23.93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66C649C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75CAE0E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11.53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98E32D0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3</w:t>
            </w:r>
          </w:p>
        </w:tc>
      </w:tr>
      <w:tr w:rsidR="000B4699" w:rsidRPr="000B4699" w14:paraId="3C023445" w14:textId="77777777" w:rsidTr="000B4699">
        <w:trPr>
          <w:trHeight w:val="121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0CB41AC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313.1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0A34ABC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11.61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376F3AD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56F0479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14.13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F0B5A85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19C5B82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10.34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66F7719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D38D100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11.03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7B6BB73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8420B6F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15.79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8BD874E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9FC76FC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9.55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56D4524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3</w:t>
            </w:r>
          </w:p>
        </w:tc>
      </w:tr>
      <w:tr w:rsidR="000B4699" w:rsidRPr="000B4699" w14:paraId="1665E07B" w14:textId="77777777" w:rsidTr="000B4699">
        <w:trPr>
          <w:trHeight w:val="121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B9C0BC4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343.2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7C29BA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16.33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259C85E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8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968AB77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17.46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F86F508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773170A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17.02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5479A05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6ECA548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15.10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F8D917A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512B263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11.84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9525B3B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782A30E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14.81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9B6018A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5</w:t>
            </w:r>
          </w:p>
        </w:tc>
      </w:tr>
      <w:tr w:rsidR="000B4699" w:rsidRPr="000B4699" w14:paraId="6D72BFD4" w14:textId="77777777" w:rsidTr="000B4699">
        <w:trPr>
          <w:trHeight w:val="121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D617DE3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373.1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02757F1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11.97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065704D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E91F2D8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13.36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01E2B83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07819C1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8.50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A80E0CD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D3CCA3A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9.51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026DDEC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E1C922F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8.93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920DAD5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C77FB58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7.12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1F209E6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3</w:t>
            </w:r>
          </w:p>
        </w:tc>
      </w:tr>
      <w:tr w:rsidR="000B4699" w:rsidRPr="000B4699" w14:paraId="4BDB3EBB" w14:textId="77777777" w:rsidTr="000B4699">
        <w:trPr>
          <w:trHeight w:val="121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6360AD8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423.2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24AF0C9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13.00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0043393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C3B5F1A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13.80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CBC33FA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B22B4E4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10.47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D827C12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1DEB873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11.28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856DBA3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734B71C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10.74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C617E2C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3321F06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9.70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4DCF622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7</w:t>
            </w:r>
          </w:p>
        </w:tc>
      </w:tr>
      <w:tr w:rsidR="000B4699" w:rsidRPr="000B4699" w14:paraId="053E7674" w14:textId="77777777" w:rsidTr="000B4699">
        <w:trPr>
          <w:trHeight w:val="121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502779B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453.2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B34FD3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13.20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C0A1551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9E078B9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14.18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384492B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4F7C91D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11.56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0EB5D36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063CE3D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10.95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FEBCA08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10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3B286E0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12.31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2ECFD6B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10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8C2B4A2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9.84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0987E9F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10</w:t>
            </w:r>
          </w:p>
        </w:tc>
      </w:tr>
      <w:tr w:rsidR="000B4699" w:rsidRPr="000B4699" w14:paraId="7F3B0FB1" w14:textId="77777777" w:rsidTr="000B4699">
        <w:trPr>
          <w:trHeight w:val="121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852E7B4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483.2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F8FBAA2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11.52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7F7B550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17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4F39D72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12.51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0EC0106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17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8EFF827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10.31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90FDA1F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17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02F9021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9.00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BB93D06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15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C66CC66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10.25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EBC27E3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15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3533092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8.27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97B0350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15</w:t>
            </w:r>
          </w:p>
        </w:tc>
      </w:tr>
      <w:tr w:rsidR="000B4699" w:rsidRPr="000B4699" w14:paraId="305AA1C2" w14:textId="77777777" w:rsidTr="000B4699">
        <w:trPr>
          <w:trHeight w:val="121"/>
        </w:trPr>
        <w:tc>
          <w:tcPr>
            <w:tcW w:w="12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7D5EE6B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Average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5282EC1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13.25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1965835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FC2EF01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14.01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457B5AE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3E1B685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11.67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523CBC8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8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94D8BB9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11.09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EF630C5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5B9B303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13.40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0152B79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73168F9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10.12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D94CBC8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7</w:t>
            </w:r>
          </w:p>
        </w:tc>
      </w:tr>
      <w:tr w:rsidR="000B4699" w:rsidRPr="000B4699" w14:paraId="60627392" w14:textId="77777777" w:rsidTr="000B4699">
        <w:trPr>
          <w:trHeight w:val="121"/>
        </w:trPr>
        <w:tc>
          <w:tcPr>
            <w:tcW w:w="12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FFC4ABF" w14:textId="77777777" w:rsidR="000B4699" w:rsidRPr="000B4699" w:rsidRDefault="000B4699" w:rsidP="000B4699">
            <w:pPr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butanoic acid</w:t>
            </w:r>
          </w:p>
        </w:tc>
        <w:tc>
          <w:tcPr>
            <w:tcW w:w="210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CCC4EDD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1A-2B</w:t>
            </w:r>
          </w:p>
        </w:tc>
        <w:tc>
          <w:tcPr>
            <w:tcW w:w="210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4FA4715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1A-3B</w:t>
            </w:r>
          </w:p>
        </w:tc>
        <w:tc>
          <w:tcPr>
            <w:tcW w:w="210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085BF75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1A-4C</w:t>
            </w:r>
          </w:p>
        </w:tc>
        <w:tc>
          <w:tcPr>
            <w:tcW w:w="210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60EA247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2B-2B</w:t>
            </w:r>
          </w:p>
        </w:tc>
        <w:tc>
          <w:tcPr>
            <w:tcW w:w="210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A744F2B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2B-3B</w:t>
            </w:r>
          </w:p>
        </w:tc>
        <w:tc>
          <w:tcPr>
            <w:tcW w:w="210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B0DEDA3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2B-4C</w:t>
            </w:r>
          </w:p>
        </w:tc>
      </w:tr>
      <w:tr w:rsidR="000B4699" w:rsidRPr="000B4699" w14:paraId="2EBD6804" w14:textId="77777777" w:rsidTr="000B4699">
        <w:trPr>
          <w:trHeight w:val="121"/>
        </w:trPr>
        <w:tc>
          <w:tcPr>
            <w:tcW w:w="12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BF8991B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  <w:r w:rsidRPr="000B4699">
              <w:rPr>
                <w:rFonts w:ascii="Cambria" w:hAnsi="Cambria"/>
                <w:color w:val="000000"/>
                <w:sz w:val="16"/>
                <w:szCs w:val="16"/>
              </w:rPr>
              <w:t xml:space="preserve"> </w:t>
            </w:r>
            <w:r w:rsidRPr="000B4699">
              <w:rPr>
                <w:color w:val="000000"/>
                <w:sz w:val="16"/>
                <w:szCs w:val="16"/>
              </w:rPr>
              <w:t>/ K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B167E52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B4699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0B4699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8F8DDA4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B4699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0B4699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E5BABDA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B4699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0B4699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DDCAAC7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B4699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0B4699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590734D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B4699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0B4699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1A4371A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B4699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0B4699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3E2AA19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B4699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0B4699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9A47020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B4699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0B4699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46E5CCE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B4699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0B4699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8EB3B3A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B4699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0B4699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34C0B99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B4699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0B4699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76592CC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B4699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0B4699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</w:tr>
      <w:tr w:rsidR="000B4699" w:rsidRPr="000B4699" w14:paraId="3EE7AF4A" w14:textId="77777777" w:rsidTr="000B4699">
        <w:trPr>
          <w:trHeight w:val="121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34C2C02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303.2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C41184E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12.80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4E1811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6FE12B4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16.68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C2044A6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CF69C85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10.14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BDFA337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D85230F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11.24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79EEB7D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6BCE9C3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12.57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8609F06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DC1AA6E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7.13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9B42476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5</w:t>
            </w:r>
          </w:p>
        </w:tc>
      </w:tr>
      <w:tr w:rsidR="000B4699" w:rsidRPr="000B4699" w14:paraId="50FAE72F" w14:textId="77777777" w:rsidTr="000B4699">
        <w:trPr>
          <w:trHeight w:val="121"/>
        </w:trPr>
        <w:tc>
          <w:tcPr>
            <w:tcW w:w="12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93C7D5A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Average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0A1CCE0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12.80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A3D656C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068B4FC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16.68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BF3D0D5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39F5871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10.14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310BFD7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49C7E4F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11.24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2A6896B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9F2BD37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12.57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051BDAC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AE64F65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7.13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0809C5A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5</w:t>
            </w:r>
          </w:p>
        </w:tc>
      </w:tr>
      <w:tr w:rsidR="000B4699" w:rsidRPr="000B4699" w14:paraId="62385060" w14:textId="77777777" w:rsidTr="000B4699">
        <w:trPr>
          <w:trHeight w:val="121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483E2A5" w14:textId="77777777" w:rsidR="000B4699" w:rsidRPr="000B4699" w:rsidRDefault="000B4699" w:rsidP="000B4699">
            <w:pPr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210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29AB55A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1A-2B</w:t>
            </w:r>
          </w:p>
        </w:tc>
        <w:tc>
          <w:tcPr>
            <w:tcW w:w="210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42BF644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1A-3B</w:t>
            </w:r>
          </w:p>
        </w:tc>
        <w:tc>
          <w:tcPr>
            <w:tcW w:w="210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5936DDD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1A-4C</w:t>
            </w:r>
          </w:p>
        </w:tc>
        <w:tc>
          <w:tcPr>
            <w:tcW w:w="210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3EA84FC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2B-2B</w:t>
            </w:r>
          </w:p>
        </w:tc>
        <w:tc>
          <w:tcPr>
            <w:tcW w:w="210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6FC9F40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2B-3B</w:t>
            </w:r>
          </w:p>
        </w:tc>
        <w:tc>
          <w:tcPr>
            <w:tcW w:w="210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4761CB7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2B-4C</w:t>
            </w:r>
          </w:p>
        </w:tc>
      </w:tr>
      <w:tr w:rsidR="003669BF" w:rsidRPr="000B4699" w14:paraId="5FD4953B" w14:textId="77777777" w:rsidTr="003669BF">
        <w:trPr>
          <w:trHeight w:val="121"/>
        </w:trPr>
        <w:tc>
          <w:tcPr>
            <w:tcW w:w="127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570600C" w14:textId="77777777" w:rsidR="003669BF" w:rsidRPr="000B4699" w:rsidRDefault="003669BF" w:rsidP="003669BF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0B4699">
              <w:rPr>
                <w:color w:val="000000"/>
                <w:sz w:val="16"/>
                <w:szCs w:val="16"/>
              </w:rPr>
              <w:t xml:space="preserve"> / bar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</w:tcPr>
          <w:p w14:paraId="632178C9" w14:textId="0CBAD678" w:rsidR="003669BF" w:rsidRPr="000B4699" w:rsidRDefault="003669BF" w:rsidP="003669BF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</w:tcPr>
          <w:p w14:paraId="16239B5A" w14:textId="76C28172" w:rsidR="003669BF" w:rsidRPr="000B4699" w:rsidRDefault="003669BF" w:rsidP="003669BF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</w:tcPr>
          <w:p w14:paraId="6F0B877C" w14:textId="1EECFA09" w:rsidR="003669BF" w:rsidRPr="000B4699" w:rsidRDefault="003669BF" w:rsidP="003669BF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</w:tcPr>
          <w:p w14:paraId="28599E4E" w14:textId="0440FC6C" w:rsidR="003669BF" w:rsidRPr="000B4699" w:rsidRDefault="003669BF" w:rsidP="003669BF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</w:tcPr>
          <w:p w14:paraId="111ACC5D" w14:textId="4C2063D8" w:rsidR="003669BF" w:rsidRPr="000B4699" w:rsidRDefault="003669BF" w:rsidP="003669BF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</w:tcPr>
          <w:p w14:paraId="4C1EBDD6" w14:textId="11A3408B" w:rsidR="003669BF" w:rsidRPr="000B4699" w:rsidRDefault="003669BF" w:rsidP="003669BF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</w:tcPr>
          <w:p w14:paraId="5265A178" w14:textId="3EEFDDA0" w:rsidR="003669BF" w:rsidRPr="000B4699" w:rsidRDefault="003669BF" w:rsidP="003669BF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</w:tcPr>
          <w:p w14:paraId="1FF0538F" w14:textId="131627C2" w:rsidR="003669BF" w:rsidRPr="000B4699" w:rsidRDefault="003669BF" w:rsidP="003669BF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</w:tcPr>
          <w:p w14:paraId="61C25C0E" w14:textId="53FFEEC7" w:rsidR="003669BF" w:rsidRPr="000B4699" w:rsidRDefault="003669BF" w:rsidP="003669BF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</w:tcPr>
          <w:p w14:paraId="78526D62" w14:textId="1C783611" w:rsidR="003669BF" w:rsidRPr="000B4699" w:rsidRDefault="003669BF" w:rsidP="003669BF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</w:tcPr>
          <w:p w14:paraId="0D3B42D0" w14:textId="4ABEE19F" w:rsidR="003669BF" w:rsidRPr="000B4699" w:rsidRDefault="003669BF" w:rsidP="003669BF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</w:tcPr>
          <w:p w14:paraId="357EE2EE" w14:textId="17E27A7D" w:rsidR="003669BF" w:rsidRPr="000B4699" w:rsidRDefault="003669BF" w:rsidP="003669BF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</w:tr>
      <w:tr w:rsidR="000567BF" w:rsidRPr="000B4699" w14:paraId="563D964E" w14:textId="77777777" w:rsidTr="003669BF">
        <w:trPr>
          <w:trHeight w:val="121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96DF14A" w14:textId="77777777" w:rsidR="000567BF" w:rsidRPr="000B4699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1333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09CEA390" w14:textId="4C2D7BC4" w:rsidR="000567BF" w:rsidRPr="000B4699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3.89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57659291" w14:textId="07F1EFB0" w:rsidR="000567BF" w:rsidRPr="000B4699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6EB4BAE9" w14:textId="6784F279" w:rsidR="000567BF" w:rsidRPr="000B4699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1.11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26736E9D" w14:textId="72570D5B" w:rsidR="000567BF" w:rsidRPr="000B4699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35673B27" w14:textId="10A85080" w:rsidR="000567BF" w:rsidRPr="000B4699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3.12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545510E6" w14:textId="2424FC78" w:rsidR="000567BF" w:rsidRPr="000B4699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5E761734" w14:textId="39F64363" w:rsidR="000567BF" w:rsidRPr="000B4699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3.27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736502F3" w14:textId="378404DB" w:rsidR="000567BF" w:rsidRPr="000B4699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052F150C" w14:textId="5EBB21DE" w:rsidR="000567BF" w:rsidRPr="000B4699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2.70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7A472F11" w14:textId="4C0F3975" w:rsidR="000567BF" w:rsidRPr="000B4699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17E5AAD8" w14:textId="7F1C2859" w:rsidR="000567BF" w:rsidRPr="000B4699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.39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60D7EA1F" w14:textId="7644DF48" w:rsidR="000567BF" w:rsidRPr="000B4699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5</w:t>
            </w:r>
          </w:p>
        </w:tc>
      </w:tr>
      <w:tr w:rsidR="000567BF" w:rsidRPr="000B4699" w14:paraId="40D83D2B" w14:textId="77777777" w:rsidTr="003669BF">
        <w:trPr>
          <w:trHeight w:val="121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3BC0F85" w14:textId="77777777" w:rsidR="000567BF" w:rsidRPr="000B4699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5333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30AC2B59" w14:textId="4B36BE39" w:rsidR="000567BF" w:rsidRPr="000B4699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3.55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5807BA7D" w14:textId="0E2C6E4C" w:rsidR="000567BF" w:rsidRPr="000B4699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3B8A405A" w14:textId="59900810" w:rsidR="000567BF" w:rsidRPr="000B4699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3.65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41D38899" w14:textId="05923F55" w:rsidR="000567BF" w:rsidRPr="000B4699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6B2C2F7E" w14:textId="56945A79" w:rsidR="000567BF" w:rsidRPr="000B4699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3.24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1926F3C8" w14:textId="145FAF73" w:rsidR="000567BF" w:rsidRPr="000B4699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0662EEA4" w14:textId="35DA79F0" w:rsidR="000567BF" w:rsidRPr="000B4699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.90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1C69B8C9" w14:textId="1984B7A5" w:rsidR="000567BF" w:rsidRPr="000B4699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1EE2BB22" w14:textId="1385E50C" w:rsidR="000567BF" w:rsidRPr="000B4699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4.36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7B31BF18" w14:textId="12B0C85E" w:rsidR="000567BF" w:rsidRPr="000B4699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3E7D0151" w14:textId="23036ACF" w:rsidR="000567BF" w:rsidRPr="000B4699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.54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5CA8552B" w14:textId="55254491" w:rsidR="000567BF" w:rsidRPr="000B4699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3</w:t>
            </w:r>
          </w:p>
        </w:tc>
      </w:tr>
      <w:tr w:rsidR="000567BF" w:rsidRPr="000B4699" w14:paraId="67C41342" w14:textId="77777777" w:rsidTr="003669BF">
        <w:trPr>
          <w:trHeight w:val="121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2AF7FB3" w14:textId="77777777" w:rsidR="000567BF" w:rsidRPr="000B4699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1.0132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61C2D123" w14:textId="11C43F74" w:rsidR="000567BF" w:rsidRPr="000B4699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3.91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09DE2720" w14:textId="30C2F146" w:rsidR="000567BF" w:rsidRPr="000B4699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2A8FB052" w14:textId="41AEE3BF" w:rsidR="000567BF" w:rsidRPr="000B4699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3.99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656C0E62" w14:textId="6D63DDA4" w:rsidR="000567BF" w:rsidRPr="000B4699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7D70A236" w14:textId="2B3AD2D1" w:rsidR="000567BF" w:rsidRPr="000B4699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.94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650BDEF0" w14:textId="0AB667AF" w:rsidR="000567BF" w:rsidRPr="000B4699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137477A1" w14:textId="12B44A31" w:rsidR="000567BF" w:rsidRPr="000B4699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3.20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761E182D" w14:textId="298EF452" w:rsidR="000567BF" w:rsidRPr="000B4699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7B927B7E" w14:textId="6C3FC24E" w:rsidR="000567BF" w:rsidRPr="000B4699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3.12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3D98886F" w14:textId="650E2657" w:rsidR="000567BF" w:rsidRPr="000B4699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1FB6E750" w14:textId="6AE1C91F" w:rsidR="000567BF" w:rsidRPr="000B4699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.55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46D4AB7F" w14:textId="72ED8B37" w:rsidR="000567BF" w:rsidRPr="000B4699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3</w:t>
            </w:r>
          </w:p>
        </w:tc>
      </w:tr>
      <w:tr w:rsidR="000567BF" w:rsidRPr="000B4699" w14:paraId="5CDADC13" w14:textId="77777777" w:rsidTr="003669BF">
        <w:trPr>
          <w:trHeight w:val="121"/>
        </w:trPr>
        <w:tc>
          <w:tcPr>
            <w:tcW w:w="12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823A8EF" w14:textId="77777777" w:rsidR="000567BF" w:rsidRPr="000B4699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Average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3B14D07C" w14:textId="1E02BEFC" w:rsidR="000567BF" w:rsidRPr="000B4699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3.78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288F01F6" w14:textId="6A6582B7" w:rsidR="000567BF" w:rsidRPr="000B4699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114AF6D6" w14:textId="53549706" w:rsidR="000567BF" w:rsidRPr="000B4699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6.25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03EC39A0" w14:textId="6F329446" w:rsidR="000567BF" w:rsidRPr="000B4699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186B665A" w14:textId="026F2C22" w:rsidR="000567BF" w:rsidRPr="000B4699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3.10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6B423926" w14:textId="7DFCBAA3" w:rsidR="000567BF" w:rsidRPr="000B4699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66975852" w14:textId="6390F873" w:rsidR="000567BF" w:rsidRPr="000B4699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3.12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572422D2" w14:textId="4B9840A6" w:rsidR="000567BF" w:rsidRPr="000B4699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2058B4BF" w14:textId="2AF4F739" w:rsidR="000567BF" w:rsidRPr="000B4699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6.73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061AD0CB" w14:textId="12BD1429" w:rsidR="000567BF" w:rsidRPr="000B4699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4DC8A136" w14:textId="7ABB232F" w:rsidR="000567BF" w:rsidRPr="000B4699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.49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24DD6791" w14:textId="7841CE69" w:rsidR="000567BF" w:rsidRPr="000B4699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4</w:t>
            </w:r>
          </w:p>
        </w:tc>
      </w:tr>
      <w:tr w:rsidR="000B4699" w:rsidRPr="000B4699" w14:paraId="19D1527B" w14:textId="77777777" w:rsidTr="000B4699">
        <w:trPr>
          <w:trHeight w:val="121"/>
        </w:trPr>
        <w:tc>
          <w:tcPr>
            <w:tcW w:w="12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33999CC" w14:textId="77777777" w:rsidR="000B4699" w:rsidRPr="000B4699" w:rsidRDefault="000B4699" w:rsidP="000B4699">
            <w:pPr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Overall average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3CDF93B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7.34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FDF2944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F3F17ED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8.30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285D39D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8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313F2D2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6.42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F573264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F34E078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6.95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A9459FF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84D75F7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8.29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EB32E8B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B0D4B9C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6.30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81A7398" w14:textId="77777777" w:rsidR="000B4699" w:rsidRPr="000B4699" w:rsidRDefault="000B4699" w:rsidP="000B4699">
            <w:pPr>
              <w:jc w:val="center"/>
              <w:rPr>
                <w:color w:val="000000"/>
                <w:sz w:val="16"/>
                <w:szCs w:val="16"/>
              </w:rPr>
            </w:pPr>
            <w:r w:rsidRPr="000B4699">
              <w:rPr>
                <w:color w:val="000000"/>
                <w:sz w:val="16"/>
                <w:szCs w:val="16"/>
              </w:rPr>
              <w:t>0.07</w:t>
            </w:r>
          </w:p>
        </w:tc>
      </w:tr>
    </w:tbl>
    <w:p w14:paraId="2DF7A822" w14:textId="77777777" w:rsidR="007F2C91" w:rsidRDefault="007F2C91" w:rsidP="00CD4CE5">
      <w:pPr>
        <w:rPr>
          <w:lang w:eastAsia="es-ES"/>
        </w:rPr>
      </w:pPr>
    </w:p>
    <w:p w14:paraId="5C207399" w14:textId="300BFC33" w:rsidR="007F2C91" w:rsidRDefault="004C4442" w:rsidP="004C4442">
      <w:pPr>
        <w:ind w:hanging="851"/>
        <w:rPr>
          <w:lang w:eastAsia="es-ES"/>
        </w:rPr>
      </w:pPr>
      <w:r>
        <w:rPr>
          <w:lang w:eastAsia="es-ES"/>
        </w:rPr>
        <w:t xml:space="preserve">Table </w:t>
      </w:r>
      <w:r w:rsidR="004E4EB3">
        <w:rPr>
          <w:lang w:eastAsia="es-ES"/>
        </w:rPr>
        <w:t>S</w:t>
      </w:r>
      <w:r w:rsidR="00F911A3">
        <w:rPr>
          <w:lang w:eastAsia="es-ES"/>
        </w:rPr>
        <w:t>3</w:t>
      </w:r>
      <w:r>
        <w:rPr>
          <w:lang w:eastAsia="es-ES"/>
        </w:rPr>
        <w:t>. Continuation.</w:t>
      </w:r>
    </w:p>
    <w:tbl>
      <w:tblPr>
        <w:tblW w:w="13985" w:type="dxa"/>
        <w:tblInd w:w="-993" w:type="dxa"/>
        <w:tblLook w:val="04A0" w:firstRow="1" w:lastRow="0" w:firstColumn="1" w:lastColumn="0" w:noHBand="0" w:noVBand="1"/>
      </w:tblPr>
      <w:tblGrid>
        <w:gridCol w:w="1277"/>
        <w:gridCol w:w="1059"/>
        <w:gridCol w:w="1059"/>
        <w:gridCol w:w="1059"/>
        <w:gridCol w:w="1059"/>
        <w:gridCol w:w="1059"/>
        <w:gridCol w:w="1059"/>
        <w:gridCol w:w="1059"/>
        <w:gridCol w:w="1059"/>
        <w:gridCol w:w="1059"/>
        <w:gridCol w:w="1059"/>
        <w:gridCol w:w="1059"/>
        <w:gridCol w:w="1059"/>
      </w:tblGrid>
      <w:tr w:rsidR="00EF28D4" w:rsidRPr="00EF28D4" w14:paraId="5E12BC70" w14:textId="77777777" w:rsidTr="00EF28D4">
        <w:trPr>
          <w:trHeight w:val="122"/>
        </w:trPr>
        <w:tc>
          <w:tcPr>
            <w:tcW w:w="1277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F9542C0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CPA-ECR</w:t>
            </w:r>
          </w:p>
        </w:tc>
        <w:tc>
          <w:tcPr>
            <w:tcW w:w="105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C2ECA38" w14:textId="77777777" w:rsidR="00EF28D4" w:rsidRPr="00EF28D4" w:rsidRDefault="00EF28D4" w:rsidP="00EF28D4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EF28D4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05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A109398" w14:textId="77777777" w:rsidR="00EF28D4" w:rsidRPr="00EF28D4" w:rsidRDefault="00EF28D4" w:rsidP="00EF28D4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EF28D4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05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8FB1278" w14:textId="77777777" w:rsidR="00EF28D4" w:rsidRPr="00EF28D4" w:rsidRDefault="00EF28D4" w:rsidP="00EF28D4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EF28D4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05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008725" w14:textId="77777777" w:rsidR="00EF28D4" w:rsidRPr="00EF28D4" w:rsidRDefault="00EF28D4" w:rsidP="00EF28D4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EF28D4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05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64D7287" w14:textId="77777777" w:rsidR="00EF28D4" w:rsidRPr="00EF28D4" w:rsidRDefault="00EF28D4" w:rsidP="00EF28D4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EF28D4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05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42F87F2" w14:textId="77777777" w:rsidR="00EF28D4" w:rsidRPr="00EF28D4" w:rsidRDefault="00EF28D4" w:rsidP="00EF28D4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EF28D4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05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E7F4620" w14:textId="77777777" w:rsidR="00EF28D4" w:rsidRPr="00EF28D4" w:rsidRDefault="00EF28D4" w:rsidP="00EF28D4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EF28D4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05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B2132A" w14:textId="77777777" w:rsidR="00EF28D4" w:rsidRPr="00EF28D4" w:rsidRDefault="00EF28D4" w:rsidP="00EF28D4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EF28D4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05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1960E6B" w14:textId="77777777" w:rsidR="00EF28D4" w:rsidRPr="00EF28D4" w:rsidRDefault="00EF28D4" w:rsidP="00EF28D4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EF28D4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05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4B408BF" w14:textId="77777777" w:rsidR="00EF28D4" w:rsidRPr="00EF28D4" w:rsidRDefault="00EF28D4" w:rsidP="00EF28D4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EF28D4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05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9C05431" w14:textId="77777777" w:rsidR="00EF28D4" w:rsidRPr="00EF28D4" w:rsidRDefault="00EF28D4" w:rsidP="00EF28D4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EF28D4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05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26A963E" w14:textId="77777777" w:rsidR="00EF28D4" w:rsidRPr="00EF28D4" w:rsidRDefault="00EF28D4" w:rsidP="00EF28D4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EF28D4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</w:tr>
      <w:tr w:rsidR="00EF28D4" w:rsidRPr="00EF28D4" w14:paraId="245EBA8F" w14:textId="77777777" w:rsidTr="00EF28D4">
        <w:trPr>
          <w:trHeight w:val="122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FD3EE74" w14:textId="77777777" w:rsidR="00EF28D4" w:rsidRPr="00EF28D4" w:rsidRDefault="00EF28D4" w:rsidP="00EF28D4">
            <w:pPr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formic acid</w:t>
            </w:r>
          </w:p>
        </w:tc>
        <w:tc>
          <w:tcPr>
            <w:tcW w:w="2118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06FA2D8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A-2B</w:t>
            </w:r>
          </w:p>
        </w:tc>
        <w:tc>
          <w:tcPr>
            <w:tcW w:w="2118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5C715FA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A-3B</w:t>
            </w:r>
          </w:p>
        </w:tc>
        <w:tc>
          <w:tcPr>
            <w:tcW w:w="2118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1A30C09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A-4C</w:t>
            </w:r>
          </w:p>
        </w:tc>
        <w:tc>
          <w:tcPr>
            <w:tcW w:w="2118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711848C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2B-2B</w:t>
            </w:r>
          </w:p>
        </w:tc>
        <w:tc>
          <w:tcPr>
            <w:tcW w:w="2118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616A914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2B-3B</w:t>
            </w:r>
          </w:p>
        </w:tc>
        <w:tc>
          <w:tcPr>
            <w:tcW w:w="2118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E614346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2B-4C</w:t>
            </w:r>
          </w:p>
        </w:tc>
      </w:tr>
      <w:tr w:rsidR="00EF28D4" w:rsidRPr="00EF28D4" w14:paraId="718C7009" w14:textId="77777777" w:rsidTr="00EF28D4">
        <w:trPr>
          <w:trHeight w:val="122"/>
        </w:trPr>
        <w:tc>
          <w:tcPr>
            <w:tcW w:w="127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127C99A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  <w:r w:rsidRPr="00EF28D4">
              <w:rPr>
                <w:rFonts w:ascii="Cambria" w:hAnsi="Cambria"/>
                <w:color w:val="000000"/>
                <w:sz w:val="16"/>
                <w:szCs w:val="16"/>
              </w:rPr>
              <w:t xml:space="preserve"> </w:t>
            </w:r>
            <w:r w:rsidRPr="00EF28D4">
              <w:rPr>
                <w:color w:val="000000"/>
                <w:sz w:val="16"/>
                <w:szCs w:val="16"/>
              </w:rPr>
              <w:t>/ K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E6E07FD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EF28D4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E355617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F34A0C0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EF28D4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107AAE8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E347939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EF28D4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E1B4BC2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8363955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EF28D4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3421BEA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A35B607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EF28D4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994F21A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21894D5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EF28D4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4126A80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</w:tr>
      <w:tr w:rsidR="00EF28D4" w:rsidRPr="00EF28D4" w14:paraId="051E14B7" w14:textId="77777777" w:rsidTr="00EF28D4">
        <w:trPr>
          <w:trHeight w:val="122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3B30AAC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303.1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6AD36A2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4.53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E15CFFF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5D9603F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5.90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F4E3F69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7E34F8C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4.31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66F94BC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1A9D933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0.02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BFE3864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2C63D61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1.13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A2D7F0A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4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E6F8371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1.35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712539A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3</w:t>
            </w:r>
          </w:p>
        </w:tc>
      </w:tr>
      <w:tr w:rsidR="00EF28D4" w:rsidRPr="00EF28D4" w14:paraId="2E9DE1FE" w14:textId="77777777" w:rsidTr="00EF28D4">
        <w:trPr>
          <w:trHeight w:val="122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E0D54D1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318.1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07BD9CE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4.35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A5F5B52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73F4E6D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5.38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2B08C55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A045F77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4.81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4CF0FC1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69C2972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8.96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FEEB516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3A5C915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9.58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201E65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4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D3AD497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9.94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4FAA522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3</w:t>
            </w:r>
          </w:p>
        </w:tc>
      </w:tr>
      <w:tr w:rsidR="00EF28D4" w:rsidRPr="00EF28D4" w14:paraId="0165AAA1" w14:textId="77777777" w:rsidTr="00EF28D4">
        <w:trPr>
          <w:trHeight w:val="122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9F3A28A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323.1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2AF7D19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5.98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15EF063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238EAAB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6.33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C8F80C2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4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84B55C3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5.46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D25F807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4A8E462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9.20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E4E5425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DFF19C3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7.22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E8C0D4D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5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DE73D68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9.30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B2B90FA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4</w:t>
            </w:r>
          </w:p>
        </w:tc>
      </w:tr>
      <w:tr w:rsidR="00EF28D4" w:rsidRPr="00EF28D4" w14:paraId="44F71C6D" w14:textId="77777777" w:rsidTr="00EF28D4">
        <w:trPr>
          <w:trHeight w:val="122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44F93DE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328.1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BE87A06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3.97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09E1D5F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CD99802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4.69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2A95E0B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4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6899340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3.72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6E2F47C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BCA2B02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7.35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5E0F692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26008D7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5.85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9401D15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5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BA8ADEE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7.84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125749A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3</w:t>
            </w:r>
          </w:p>
        </w:tc>
      </w:tr>
      <w:tr w:rsidR="00EF28D4" w:rsidRPr="00EF28D4" w14:paraId="50D30250" w14:textId="77777777" w:rsidTr="00EF28D4">
        <w:trPr>
          <w:trHeight w:val="122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70A4B67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333.1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0FB8509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2.94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C2B8337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C557964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3.62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61EFC2B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DBCEDCB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2.68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3FB3512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72FF9D0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6.25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68F6738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677B432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5.91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948CEBC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92FE3B5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6.92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D3F4F54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2</w:t>
            </w:r>
          </w:p>
        </w:tc>
      </w:tr>
      <w:tr w:rsidR="00EF28D4" w:rsidRPr="00EF28D4" w14:paraId="595A80F2" w14:textId="77777777" w:rsidTr="00EF28D4">
        <w:trPr>
          <w:trHeight w:val="122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A0C84C3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353.1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D4E148A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.58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776DAF6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5BAC744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.61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97B4283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8B36803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.32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5AA45C9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8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043EBE3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4.41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8BD4254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FA64257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5.65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84BFBCB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6075BB5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5.57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3561B1A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1</w:t>
            </w:r>
          </w:p>
        </w:tc>
      </w:tr>
      <w:tr w:rsidR="00EF28D4" w:rsidRPr="00EF28D4" w14:paraId="77754D3F" w14:textId="77777777" w:rsidTr="00EF28D4">
        <w:trPr>
          <w:trHeight w:val="122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011AF37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388.2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17B88A7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74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B3646EF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1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C4C2541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68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03DEDB5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1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2D4E9FB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.16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D2128FD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C2E3BDE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3.08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4BB71D7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60B15CE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.88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2504B5D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1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D680C39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3.86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BA9AD97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3</w:t>
            </w:r>
          </w:p>
        </w:tc>
      </w:tr>
      <w:tr w:rsidR="00EF28D4" w:rsidRPr="00EF28D4" w14:paraId="02E091E9" w14:textId="77777777" w:rsidTr="00EF28D4">
        <w:trPr>
          <w:trHeight w:val="122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A217075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398.2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E41B09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72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CEDFCA4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1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101E749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62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112AED7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1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4CA4759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.12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F1FE19E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51F64C3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3.01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06931C8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EA78E2F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2.10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D069AAE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1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168FDED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3.56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3E21230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3</w:t>
            </w:r>
          </w:p>
        </w:tc>
      </w:tr>
      <w:tr w:rsidR="00EF28D4" w:rsidRPr="00EF28D4" w14:paraId="15551FFC" w14:textId="77777777" w:rsidTr="00EF28D4">
        <w:trPr>
          <w:trHeight w:val="122"/>
        </w:trPr>
        <w:tc>
          <w:tcPr>
            <w:tcW w:w="12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C4A47C8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Average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8B0CBB1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3.10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1831A32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D90C249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3.60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57A475C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F1049ED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3.07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EF0B0BB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2B8F981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6.54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D48C891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0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C434283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6.16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B5B5B48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AC99BC4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7.29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3699A66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0</w:t>
            </w:r>
          </w:p>
        </w:tc>
      </w:tr>
      <w:tr w:rsidR="00EF28D4" w:rsidRPr="00EF28D4" w14:paraId="7EE63D6D" w14:textId="77777777" w:rsidTr="00EF28D4">
        <w:trPr>
          <w:trHeight w:val="122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DB8D3B8" w14:textId="77777777" w:rsidR="00EF28D4" w:rsidRPr="00EF28D4" w:rsidRDefault="00EF28D4" w:rsidP="00EF28D4">
            <w:pPr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acetic acid</w:t>
            </w:r>
          </w:p>
        </w:tc>
        <w:tc>
          <w:tcPr>
            <w:tcW w:w="2118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69F3D7E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A-2B</w:t>
            </w:r>
          </w:p>
        </w:tc>
        <w:tc>
          <w:tcPr>
            <w:tcW w:w="2118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606EA29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A-3B</w:t>
            </w:r>
          </w:p>
        </w:tc>
        <w:tc>
          <w:tcPr>
            <w:tcW w:w="2118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251E324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A-4C</w:t>
            </w:r>
          </w:p>
        </w:tc>
        <w:tc>
          <w:tcPr>
            <w:tcW w:w="2118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A83910E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2B-2B</w:t>
            </w:r>
          </w:p>
        </w:tc>
        <w:tc>
          <w:tcPr>
            <w:tcW w:w="2118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46089AB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2B-3B</w:t>
            </w:r>
          </w:p>
        </w:tc>
        <w:tc>
          <w:tcPr>
            <w:tcW w:w="2118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68E5F2D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2B-4C</w:t>
            </w:r>
          </w:p>
        </w:tc>
      </w:tr>
      <w:tr w:rsidR="00EF28D4" w:rsidRPr="00EF28D4" w14:paraId="26C76821" w14:textId="77777777" w:rsidTr="00EF28D4">
        <w:trPr>
          <w:trHeight w:val="122"/>
        </w:trPr>
        <w:tc>
          <w:tcPr>
            <w:tcW w:w="127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1CF7701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  <w:r w:rsidRPr="00EF28D4">
              <w:rPr>
                <w:rFonts w:ascii="Cambria" w:hAnsi="Cambria"/>
                <w:color w:val="000000"/>
                <w:sz w:val="16"/>
                <w:szCs w:val="16"/>
              </w:rPr>
              <w:t xml:space="preserve"> </w:t>
            </w:r>
            <w:r w:rsidRPr="00EF28D4">
              <w:rPr>
                <w:color w:val="000000"/>
                <w:sz w:val="16"/>
                <w:szCs w:val="16"/>
              </w:rPr>
              <w:t>/ K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F155DAB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EF28D4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1B75013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087B28F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EF28D4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0D9E0A1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18B61AD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EF28D4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B2ECD83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D8F061D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EF28D4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2EA5E93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43B17A6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EF28D4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A072ADF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004989D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EF28D4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B5F6C37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</w:tr>
      <w:tr w:rsidR="00EF28D4" w:rsidRPr="00EF28D4" w14:paraId="475D4A94" w14:textId="77777777" w:rsidTr="00EF28D4">
        <w:trPr>
          <w:trHeight w:val="122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AF27BC6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293.2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834733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5.97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E4F5B6C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5732DA6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7.27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EAB3D67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A5F7B3F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5.23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081020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C5F9F94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3.74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B799F4C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3E0F8BC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6.38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B2FAC5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54B336E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2.74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100D0F5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2</w:t>
            </w:r>
          </w:p>
        </w:tc>
      </w:tr>
      <w:tr w:rsidR="00EF28D4" w:rsidRPr="00EF28D4" w14:paraId="17FE3D36" w14:textId="77777777" w:rsidTr="00EF28D4">
        <w:trPr>
          <w:trHeight w:val="122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102E81B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303.2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78F3391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8.27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BBA20C2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E879F93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6.72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4018FDD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AF8D35F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5.93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6D1C54B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88AA9A8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7.06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A9B82F2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FB73ED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8.01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B9B283B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A63572B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8.40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013F081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3</w:t>
            </w:r>
          </w:p>
        </w:tc>
      </w:tr>
      <w:tr w:rsidR="00EF28D4" w:rsidRPr="00EF28D4" w14:paraId="66ADFECF" w14:textId="77777777" w:rsidTr="00EF28D4">
        <w:trPr>
          <w:trHeight w:val="122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F7F0AE0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313.2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7D0F4BC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6.34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6498AE9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E62E049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7.49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2431768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2E59DD0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5.49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DE414C6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1FDC319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4.54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F3287C0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08E9948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7.22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99B3267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1E96BB0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2.78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2D529B6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2</w:t>
            </w:r>
          </w:p>
        </w:tc>
      </w:tr>
      <w:tr w:rsidR="00EF28D4" w:rsidRPr="00EF28D4" w14:paraId="73EE639B" w14:textId="77777777" w:rsidTr="00EF28D4">
        <w:trPr>
          <w:trHeight w:val="122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C154748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343.2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75C6735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4.28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EF00BC2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9FFF175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5.04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ADF097F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97C0781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2.54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638CCD0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15FF3B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2.37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2ED7911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B4A33C2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5.02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B03DE4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C43384E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.16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9D3F86E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2</w:t>
            </w:r>
          </w:p>
        </w:tc>
      </w:tr>
      <w:tr w:rsidR="00EF28D4" w:rsidRPr="00EF28D4" w14:paraId="5F949E2F" w14:textId="77777777" w:rsidTr="00EF28D4">
        <w:trPr>
          <w:trHeight w:val="122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B7034BC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363.0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A3DADA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4.12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B0FACC5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363D7A8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4.97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8553CEC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90EEAFF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2.70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C5A1A7E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7B73628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2.06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AA562F7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5D26DAE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4.10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4C67EC9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DFA9EF0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91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2B046B0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2</w:t>
            </w:r>
          </w:p>
        </w:tc>
      </w:tr>
      <w:tr w:rsidR="00EF28D4" w:rsidRPr="00EF28D4" w14:paraId="578DE9E1" w14:textId="77777777" w:rsidTr="00EF28D4">
        <w:trPr>
          <w:trHeight w:val="122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3855F84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373.1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EAE411E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2.71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E04E088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C26A9EF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3.49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251F835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DAC06E8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.21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B91E393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6D44A75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.13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9392BFF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1597FAB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.56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183BF81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6567F6C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2.27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F63179E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3</w:t>
            </w:r>
          </w:p>
        </w:tc>
      </w:tr>
      <w:tr w:rsidR="00EF28D4" w:rsidRPr="00EF28D4" w14:paraId="6987A6AC" w14:textId="77777777" w:rsidTr="00EF28D4">
        <w:trPr>
          <w:trHeight w:val="122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A5242A3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412.6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0D3689E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3.69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961438D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3693D01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4.22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75645D4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3C1903C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2.35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3C72CCF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B0EC0F7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2.08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00D8D4F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2F2F7C6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2.96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E184C4F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5344353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95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1078BB7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 </w:t>
            </w:r>
          </w:p>
        </w:tc>
      </w:tr>
      <w:tr w:rsidR="00EF28D4" w:rsidRPr="00EF28D4" w14:paraId="413CE0D4" w14:textId="77777777" w:rsidTr="00EF28D4">
        <w:trPr>
          <w:trHeight w:val="122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412015C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443.2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1CAD6FB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4.43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DA60346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4D84EB9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5.04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950F530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1DAEE16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3.52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6EC6595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601E9AF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2.69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26EC646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EB95441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3.66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6E21FE0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BED9B2E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.60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5672680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 </w:t>
            </w:r>
          </w:p>
        </w:tc>
      </w:tr>
      <w:tr w:rsidR="00EF28D4" w:rsidRPr="00EF28D4" w14:paraId="0D930CEC" w14:textId="77777777" w:rsidTr="00EF28D4">
        <w:trPr>
          <w:trHeight w:val="122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78A072C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483.2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541FAE0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3.09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F423FB0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B921463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3.54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E24DE73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776BC5D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2.23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1252CC7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A33A4D6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.70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A4777B7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2C87661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2.38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724B58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EC13C37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82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6301499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 </w:t>
            </w:r>
          </w:p>
        </w:tc>
      </w:tr>
      <w:tr w:rsidR="00EF28D4" w:rsidRPr="00EF28D4" w14:paraId="6B721F72" w14:textId="77777777" w:rsidTr="00EF28D4">
        <w:trPr>
          <w:trHeight w:val="122"/>
        </w:trPr>
        <w:tc>
          <w:tcPr>
            <w:tcW w:w="12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D637D51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Average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CCB867C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4.77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6F318C4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709E940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5.31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246121E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531E8E2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3.47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6BFF3BA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CF6074D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3.04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58301EC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DED7269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4.59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94AD80B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74F1D25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2.40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11E1E03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2</w:t>
            </w:r>
          </w:p>
        </w:tc>
      </w:tr>
      <w:tr w:rsidR="00EF28D4" w:rsidRPr="00EF28D4" w14:paraId="1DB0092F" w14:textId="77777777" w:rsidTr="00EF28D4">
        <w:trPr>
          <w:trHeight w:val="122"/>
        </w:trPr>
        <w:tc>
          <w:tcPr>
            <w:tcW w:w="12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42D47C3" w14:textId="77777777" w:rsidR="00EF28D4" w:rsidRPr="00EF28D4" w:rsidRDefault="00EF28D4" w:rsidP="00EF28D4">
            <w:pPr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propanoic acid</w:t>
            </w:r>
          </w:p>
        </w:tc>
        <w:tc>
          <w:tcPr>
            <w:tcW w:w="2118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826B452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A-2B</w:t>
            </w:r>
          </w:p>
        </w:tc>
        <w:tc>
          <w:tcPr>
            <w:tcW w:w="2118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FE07545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A-3B</w:t>
            </w:r>
          </w:p>
        </w:tc>
        <w:tc>
          <w:tcPr>
            <w:tcW w:w="2118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0FFBCD9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A-4C</w:t>
            </w:r>
          </w:p>
        </w:tc>
        <w:tc>
          <w:tcPr>
            <w:tcW w:w="2118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DFC9026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2B-2B</w:t>
            </w:r>
          </w:p>
        </w:tc>
        <w:tc>
          <w:tcPr>
            <w:tcW w:w="2118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D32C7F1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2B-3B</w:t>
            </w:r>
          </w:p>
        </w:tc>
        <w:tc>
          <w:tcPr>
            <w:tcW w:w="2118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02D1CA0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2B-4C</w:t>
            </w:r>
          </w:p>
        </w:tc>
      </w:tr>
      <w:tr w:rsidR="00EF28D4" w:rsidRPr="00EF28D4" w14:paraId="7B043FB4" w14:textId="77777777" w:rsidTr="00EF28D4">
        <w:trPr>
          <w:trHeight w:val="122"/>
        </w:trPr>
        <w:tc>
          <w:tcPr>
            <w:tcW w:w="12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55D0880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  <w:r w:rsidRPr="00EF28D4">
              <w:rPr>
                <w:rFonts w:ascii="Cambria" w:hAnsi="Cambria"/>
                <w:color w:val="000000"/>
                <w:sz w:val="16"/>
                <w:szCs w:val="16"/>
              </w:rPr>
              <w:t xml:space="preserve"> </w:t>
            </w:r>
            <w:r w:rsidRPr="00EF28D4">
              <w:rPr>
                <w:color w:val="000000"/>
                <w:sz w:val="16"/>
                <w:szCs w:val="16"/>
              </w:rPr>
              <w:t>/ K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D1BC15C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EF28D4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CD5BC5E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EA822BC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EF28D4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349762B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4470A72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EF28D4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4685B15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27AF9CA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EF28D4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2CD86F5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1BF5746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EF28D4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483CBFB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F3534D3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EF28D4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7386EEC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</w:tr>
      <w:tr w:rsidR="00EF28D4" w:rsidRPr="00EF28D4" w14:paraId="007F0B6B" w14:textId="77777777" w:rsidTr="00EF28D4">
        <w:trPr>
          <w:trHeight w:val="122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D0CD2C6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303.2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FEF5D6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3.93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329C89E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5021FE1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4.18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D8DC357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28BE12F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7.78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B4A963A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771F3DB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3.26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9A4E8A7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67E558A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6.51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7A4672C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916ED3B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6.38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F97E026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1</w:t>
            </w:r>
          </w:p>
        </w:tc>
      </w:tr>
      <w:tr w:rsidR="00EF28D4" w:rsidRPr="00EF28D4" w14:paraId="3E68576A" w14:textId="77777777" w:rsidTr="00EF28D4">
        <w:trPr>
          <w:trHeight w:val="122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4E5B3DB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313.1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B31A3F1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9.65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A6B0930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74C5436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1.81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6476EA4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D6C46F2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6.73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DEA82AF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8A46C70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8.66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6E0B7A4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5F1D5D6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7.81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9A5429D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F97300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7.43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3BDAB7B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2</w:t>
            </w:r>
          </w:p>
        </w:tc>
      </w:tr>
      <w:tr w:rsidR="00EF28D4" w:rsidRPr="00EF28D4" w14:paraId="5BB78CA4" w14:textId="77777777" w:rsidTr="00EF28D4">
        <w:trPr>
          <w:trHeight w:val="122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3EE4D28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343.2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812D498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4.14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572959F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7E2DCC3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4.67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53C032C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A52A31F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3.20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F48CAEE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69DF12B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3.14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439B6E4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52A327A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0.94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EDF50A8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8260ACE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1.60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6796F81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2</w:t>
            </w:r>
          </w:p>
        </w:tc>
      </w:tr>
      <w:tr w:rsidR="00EF28D4" w:rsidRPr="00EF28D4" w14:paraId="3DFD65F8" w14:textId="77777777" w:rsidTr="00EF28D4">
        <w:trPr>
          <w:trHeight w:val="122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B9B552F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373.1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11FAB3E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7.47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6F921B8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E8F7287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9.50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0296C73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0325596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4.37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60A4537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30E3423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6.50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2F2DE6F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A4C193E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5.73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4716652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D6F28F0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2.87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C824E29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3</w:t>
            </w:r>
          </w:p>
        </w:tc>
      </w:tr>
      <w:tr w:rsidR="00EF28D4" w:rsidRPr="00EF28D4" w14:paraId="3278A07E" w14:textId="77777777" w:rsidTr="00EF28D4">
        <w:trPr>
          <w:trHeight w:val="122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D3DA439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423.2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0D20357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0.95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3D6D1E9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8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33F9F0E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1.33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AC59F09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8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A72EE46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7.44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62BFF5C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0F03B53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9.17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B209CE5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D2FCA71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9.89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D7640CF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CA108A2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5.80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8D51AF9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6</w:t>
            </w:r>
          </w:p>
        </w:tc>
      </w:tr>
      <w:tr w:rsidR="00EF28D4" w:rsidRPr="00EF28D4" w14:paraId="57CB7DA9" w14:textId="77777777" w:rsidTr="00EF28D4">
        <w:trPr>
          <w:trHeight w:val="122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8B1DA0A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453.2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068A6C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0.91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7F93471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E5D9969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1.27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7D31A21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89E1451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7.98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37E4755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E8374E6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8.77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428807C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0D5E239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9.49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85481FE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D0BCC96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5.75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8B44BC5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0</w:t>
            </w:r>
          </w:p>
        </w:tc>
      </w:tr>
      <w:tr w:rsidR="00EF28D4" w:rsidRPr="00EF28D4" w14:paraId="309C420C" w14:textId="77777777" w:rsidTr="00EF28D4">
        <w:trPr>
          <w:trHeight w:val="122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4A0A5F8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483.2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20BF250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8.99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F5BAB05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6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ABCD55B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9.50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951C553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6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10BBCA5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6.72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A50E852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7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CED7E97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6.88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E1E1072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4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269919F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7.59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704610C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4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E0BCC7F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4.39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5B0F463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4</w:t>
            </w:r>
          </w:p>
        </w:tc>
      </w:tr>
      <w:tr w:rsidR="00EF28D4" w:rsidRPr="00EF28D4" w14:paraId="20549462" w14:textId="77777777" w:rsidTr="00EF28D4">
        <w:trPr>
          <w:trHeight w:val="122"/>
        </w:trPr>
        <w:tc>
          <w:tcPr>
            <w:tcW w:w="12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59E9628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Average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FF36787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0.86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7D78E92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8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385396D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1.75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8F8E1E3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8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EFEB2C2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9.18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C1C8887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DAE8AE4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9.48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C1343BD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A1A8DB0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9.71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7BA8596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9A38D80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7.75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27868AD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5</w:t>
            </w:r>
          </w:p>
        </w:tc>
      </w:tr>
      <w:tr w:rsidR="00EF28D4" w:rsidRPr="00EF28D4" w14:paraId="426139BF" w14:textId="77777777" w:rsidTr="00EF28D4">
        <w:trPr>
          <w:trHeight w:val="122"/>
        </w:trPr>
        <w:tc>
          <w:tcPr>
            <w:tcW w:w="12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7CD3DC7" w14:textId="77777777" w:rsidR="00EF28D4" w:rsidRPr="00EF28D4" w:rsidRDefault="00EF28D4" w:rsidP="00EF28D4">
            <w:pPr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butanoic acid</w:t>
            </w:r>
          </w:p>
        </w:tc>
        <w:tc>
          <w:tcPr>
            <w:tcW w:w="21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7C7F4C0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A-2B</w:t>
            </w:r>
          </w:p>
        </w:tc>
        <w:tc>
          <w:tcPr>
            <w:tcW w:w="21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D055472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A-3B</w:t>
            </w:r>
          </w:p>
        </w:tc>
        <w:tc>
          <w:tcPr>
            <w:tcW w:w="21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0858C6E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A-4C</w:t>
            </w:r>
          </w:p>
        </w:tc>
        <w:tc>
          <w:tcPr>
            <w:tcW w:w="21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E692AD6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2B-2B</w:t>
            </w:r>
          </w:p>
        </w:tc>
        <w:tc>
          <w:tcPr>
            <w:tcW w:w="21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39D032B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2B-3B</w:t>
            </w:r>
          </w:p>
        </w:tc>
        <w:tc>
          <w:tcPr>
            <w:tcW w:w="21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98F87FF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2B-4C</w:t>
            </w:r>
          </w:p>
        </w:tc>
      </w:tr>
      <w:tr w:rsidR="00EF28D4" w:rsidRPr="00EF28D4" w14:paraId="55FDB239" w14:textId="77777777" w:rsidTr="00EF28D4">
        <w:trPr>
          <w:trHeight w:val="122"/>
        </w:trPr>
        <w:tc>
          <w:tcPr>
            <w:tcW w:w="12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6F134BF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  <w:r w:rsidRPr="00EF28D4">
              <w:rPr>
                <w:rFonts w:ascii="Cambria" w:hAnsi="Cambria"/>
                <w:color w:val="000000"/>
                <w:sz w:val="16"/>
                <w:szCs w:val="16"/>
              </w:rPr>
              <w:t xml:space="preserve"> </w:t>
            </w:r>
            <w:r w:rsidRPr="00EF28D4">
              <w:rPr>
                <w:color w:val="000000"/>
                <w:sz w:val="16"/>
                <w:szCs w:val="16"/>
              </w:rPr>
              <w:t>/ K</w:t>
            </w:r>
          </w:p>
        </w:tc>
        <w:tc>
          <w:tcPr>
            <w:tcW w:w="10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E814D7F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EF28D4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10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186A6E7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10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5BDB45F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EF28D4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10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9BD9328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10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8C315B6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EF28D4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10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F24B916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10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EDD7641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EF28D4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10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10E7FCB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10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44962F7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EF28D4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10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E667DDC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10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CF762D9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EF28D4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10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997F778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</w:tr>
      <w:tr w:rsidR="00EF28D4" w:rsidRPr="00EF28D4" w14:paraId="437FDA9C" w14:textId="77777777" w:rsidTr="00EF28D4">
        <w:trPr>
          <w:trHeight w:val="122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0AB29D3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303.2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1703375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7.54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872E501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C7F99B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0.56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4BF8986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30BA7D4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7.97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1325B2A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3E02A5C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5.82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9C5C592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3923B7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4.49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21C0DBA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9478824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4.21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83E924F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6</w:t>
            </w:r>
          </w:p>
        </w:tc>
      </w:tr>
      <w:tr w:rsidR="00EF28D4" w:rsidRPr="00EF28D4" w14:paraId="3F479ABB" w14:textId="77777777" w:rsidTr="00EF28D4">
        <w:trPr>
          <w:trHeight w:val="122"/>
        </w:trPr>
        <w:tc>
          <w:tcPr>
            <w:tcW w:w="12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AF25A75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Average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E84EE6D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7.54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CBBC715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AD1314B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0.56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65CDAB9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33FA1D5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7.97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B302BD1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20DB6AE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5.82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326358A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BE09A38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4.49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2891AD4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0D7119A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4.21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5CB31EF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6</w:t>
            </w:r>
          </w:p>
        </w:tc>
      </w:tr>
      <w:tr w:rsidR="00EF28D4" w:rsidRPr="00EF28D4" w14:paraId="40E28FB9" w14:textId="77777777" w:rsidTr="00EF28D4">
        <w:trPr>
          <w:trHeight w:val="122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907C9E8" w14:textId="77777777" w:rsidR="00EF28D4" w:rsidRPr="00EF28D4" w:rsidRDefault="00EF28D4" w:rsidP="00EF28D4">
            <w:pPr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21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AD9982D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A-2B</w:t>
            </w:r>
          </w:p>
        </w:tc>
        <w:tc>
          <w:tcPr>
            <w:tcW w:w="21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8B000D2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A-3B</w:t>
            </w:r>
          </w:p>
        </w:tc>
        <w:tc>
          <w:tcPr>
            <w:tcW w:w="21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31C1F2D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A-4C</w:t>
            </w:r>
          </w:p>
        </w:tc>
        <w:tc>
          <w:tcPr>
            <w:tcW w:w="21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8E4E59A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2B-2B</w:t>
            </w:r>
          </w:p>
        </w:tc>
        <w:tc>
          <w:tcPr>
            <w:tcW w:w="21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0492023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2B-3B</w:t>
            </w:r>
          </w:p>
        </w:tc>
        <w:tc>
          <w:tcPr>
            <w:tcW w:w="21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062945D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2B-4C</w:t>
            </w:r>
          </w:p>
        </w:tc>
      </w:tr>
      <w:tr w:rsidR="003669BF" w:rsidRPr="00EF28D4" w14:paraId="7BBD4191" w14:textId="77777777" w:rsidTr="00EF28D4">
        <w:trPr>
          <w:trHeight w:val="122"/>
        </w:trPr>
        <w:tc>
          <w:tcPr>
            <w:tcW w:w="127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EB0812D" w14:textId="77777777" w:rsidR="003669BF" w:rsidRPr="00EF28D4" w:rsidRDefault="003669BF" w:rsidP="003669BF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EF28D4">
              <w:rPr>
                <w:color w:val="000000"/>
                <w:sz w:val="16"/>
                <w:szCs w:val="16"/>
              </w:rPr>
              <w:t xml:space="preserve"> / bar</w:t>
            </w:r>
          </w:p>
        </w:tc>
        <w:tc>
          <w:tcPr>
            <w:tcW w:w="10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458746F" w14:textId="39756434" w:rsidR="003669BF" w:rsidRPr="00EF28D4" w:rsidRDefault="003669BF" w:rsidP="003669BF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</w:p>
        </w:tc>
        <w:tc>
          <w:tcPr>
            <w:tcW w:w="10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077C567" w14:textId="665BEB77" w:rsidR="003669BF" w:rsidRPr="00EF28D4" w:rsidRDefault="003669BF" w:rsidP="003669BF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10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DDCDCA7" w14:textId="160435BE" w:rsidR="003669BF" w:rsidRPr="00EF28D4" w:rsidRDefault="003669BF" w:rsidP="003669BF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</w:p>
        </w:tc>
        <w:tc>
          <w:tcPr>
            <w:tcW w:w="10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D09E383" w14:textId="090AEB23" w:rsidR="003669BF" w:rsidRPr="00EF28D4" w:rsidRDefault="003669BF" w:rsidP="003669BF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10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F69E159" w14:textId="1720E74A" w:rsidR="003669BF" w:rsidRPr="00EF28D4" w:rsidRDefault="003669BF" w:rsidP="003669BF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</w:p>
        </w:tc>
        <w:tc>
          <w:tcPr>
            <w:tcW w:w="10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BF6D51F" w14:textId="46D67633" w:rsidR="003669BF" w:rsidRPr="00EF28D4" w:rsidRDefault="003669BF" w:rsidP="003669BF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10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75ACC2C" w14:textId="7BA71DF6" w:rsidR="003669BF" w:rsidRPr="00EF28D4" w:rsidRDefault="003669BF" w:rsidP="003669BF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</w:p>
        </w:tc>
        <w:tc>
          <w:tcPr>
            <w:tcW w:w="10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1577985" w14:textId="7BB86BDA" w:rsidR="003669BF" w:rsidRPr="00EF28D4" w:rsidRDefault="003669BF" w:rsidP="003669BF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10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3DDAC5F" w14:textId="5EE67F25" w:rsidR="003669BF" w:rsidRPr="00EF28D4" w:rsidRDefault="003669BF" w:rsidP="003669BF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</w:p>
        </w:tc>
        <w:tc>
          <w:tcPr>
            <w:tcW w:w="10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A2A962B" w14:textId="20384D83" w:rsidR="003669BF" w:rsidRPr="00EF28D4" w:rsidRDefault="003669BF" w:rsidP="003669BF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10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ECFF1C5" w14:textId="177BBA2C" w:rsidR="003669BF" w:rsidRPr="00EF28D4" w:rsidRDefault="003669BF" w:rsidP="003669BF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</w:p>
        </w:tc>
        <w:tc>
          <w:tcPr>
            <w:tcW w:w="10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A7B000A" w14:textId="5D2CC45D" w:rsidR="003669BF" w:rsidRPr="00EF28D4" w:rsidRDefault="003669BF" w:rsidP="003669BF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</w:tr>
      <w:tr w:rsidR="000567BF" w:rsidRPr="00EF28D4" w14:paraId="5340DBC5" w14:textId="77777777" w:rsidTr="003669BF">
        <w:trPr>
          <w:trHeight w:val="122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68951E3" w14:textId="77777777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333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7D172ED4" w14:textId="148E9D1C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.57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7D6C7226" w14:textId="3E2DF4CB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446414D0" w14:textId="0414DD60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8.11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4E7F56E3" w14:textId="2F7D663F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06352ED1" w14:textId="78C84577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.43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4151AE11" w14:textId="361DEA7B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758F871B" w14:textId="34B93B17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.15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1E3F1B36" w14:textId="411CA2FE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76039897" w14:textId="02A5C89D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3.16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0301DEFB" w14:textId="2D0DD673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8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79D3FC0D" w14:textId="06E8C217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87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547979C2" w14:textId="2A6A9B56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2</w:t>
            </w:r>
          </w:p>
        </w:tc>
      </w:tr>
      <w:tr w:rsidR="000567BF" w:rsidRPr="00EF28D4" w14:paraId="12E76A00" w14:textId="77777777" w:rsidTr="003669BF">
        <w:trPr>
          <w:trHeight w:val="122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A3BFBAA" w14:textId="77777777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5333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6A32A68F" w14:textId="56D607CF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.51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342CBB41" w14:textId="6BF67AAC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33187765" w14:textId="69CCF698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4.35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4CA91BCE" w14:textId="771D0473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0E9C9DEF" w14:textId="2F40AAD0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.52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2963831D" w14:textId="5EE5AAED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69A9A63B" w14:textId="2BDB3D3C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.00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2C5B1634" w14:textId="14C8F94C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3D6F8A87" w14:textId="7D108B8F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.00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7B223B60" w14:textId="7EC6DA91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6B4CC603" w14:textId="2DBBE2FD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82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7B554FE8" w14:textId="1BFFD68F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1</w:t>
            </w:r>
          </w:p>
        </w:tc>
      </w:tr>
      <w:tr w:rsidR="000567BF" w:rsidRPr="00EF28D4" w14:paraId="41C40BC1" w14:textId="77777777" w:rsidTr="003669BF">
        <w:trPr>
          <w:trHeight w:val="122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2DA3912" w14:textId="77777777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.0132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18CC54CA" w14:textId="40D6ECD6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.64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71DD7669" w14:textId="1048B320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5814A0B7" w14:textId="500C7CE2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3.01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2A666F03" w14:textId="0A1FD507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36BD9A76" w14:textId="023C28BE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.27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22DB6893" w14:textId="58F3A12B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5647A2B9" w14:textId="157AC58B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.07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153A6C73" w14:textId="21F92496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7D5F3810" w14:textId="6DFD6615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.71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48F6B82C" w14:textId="2D421A6F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3C043B4A" w14:textId="5BFCCFE4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62</w:t>
            </w: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09634E6B" w14:textId="0CC0472E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1</w:t>
            </w:r>
          </w:p>
        </w:tc>
      </w:tr>
      <w:tr w:rsidR="000567BF" w:rsidRPr="00EF28D4" w14:paraId="3FBC5ACA" w14:textId="77777777" w:rsidTr="003669BF">
        <w:trPr>
          <w:trHeight w:val="122"/>
        </w:trPr>
        <w:tc>
          <w:tcPr>
            <w:tcW w:w="12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903BD63" w14:textId="77777777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Average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3F854360" w14:textId="47777206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.57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76768D7E" w14:textId="4C5E2081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3D1F0FE3" w14:textId="5211C3E9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5.16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6BB14DB4" w14:textId="0E95B3B0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0BFEF538" w14:textId="201B2BF3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.41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4F121E83" w14:textId="4D71C7EB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05297823" w14:textId="210F5685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.07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22F28373" w14:textId="6476DF1E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4CA9971D" w14:textId="3F5A6195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.29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21170030" w14:textId="095E6940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0A6F0450" w14:textId="05F860BE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77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6005207E" w14:textId="24A41E1C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1</w:t>
            </w:r>
          </w:p>
        </w:tc>
      </w:tr>
      <w:tr w:rsidR="00EF28D4" w:rsidRPr="00EF28D4" w14:paraId="689F0028" w14:textId="77777777" w:rsidTr="00EF28D4">
        <w:trPr>
          <w:trHeight w:val="122"/>
        </w:trPr>
        <w:tc>
          <w:tcPr>
            <w:tcW w:w="12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7F3C921" w14:textId="77777777" w:rsidR="00EF28D4" w:rsidRPr="00EF28D4" w:rsidRDefault="00EF28D4" w:rsidP="00EF28D4">
            <w:pPr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Overall average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E77D759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6.05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68D3B6F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32E03D1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6.78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7553162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A5448E1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5.12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E7CB621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163FA63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6.08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3897F1C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CDE122A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6.92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E6BA98E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3546D52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5.54</w:t>
            </w:r>
          </w:p>
        </w:tc>
        <w:tc>
          <w:tcPr>
            <w:tcW w:w="10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8F2E099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6</w:t>
            </w:r>
          </w:p>
        </w:tc>
      </w:tr>
    </w:tbl>
    <w:p w14:paraId="61886E8E" w14:textId="77777777" w:rsidR="007F2C91" w:rsidRDefault="007F2C91" w:rsidP="00CD4CE5">
      <w:pPr>
        <w:rPr>
          <w:lang w:eastAsia="es-ES"/>
        </w:rPr>
      </w:pPr>
    </w:p>
    <w:p w14:paraId="697522F8" w14:textId="0F6E2F96" w:rsidR="007F2C91" w:rsidRDefault="004C4442" w:rsidP="004C4442">
      <w:pPr>
        <w:ind w:hanging="851"/>
        <w:rPr>
          <w:lang w:eastAsia="es-ES"/>
        </w:rPr>
      </w:pPr>
      <w:r>
        <w:rPr>
          <w:lang w:eastAsia="es-ES"/>
        </w:rPr>
        <w:t xml:space="preserve">Table </w:t>
      </w:r>
      <w:r w:rsidR="004E4EB3">
        <w:rPr>
          <w:lang w:eastAsia="es-ES"/>
        </w:rPr>
        <w:t>S</w:t>
      </w:r>
      <w:r w:rsidR="00F911A3">
        <w:rPr>
          <w:lang w:eastAsia="es-ES"/>
        </w:rPr>
        <w:t>3</w:t>
      </w:r>
      <w:r>
        <w:rPr>
          <w:lang w:eastAsia="es-ES"/>
        </w:rPr>
        <w:t>. Continuation.</w:t>
      </w:r>
    </w:p>
    <w:tbl>
      <w:tblPr>
        <w:tblW w:w="14717" w:type="dxa"/>
        <w:tblInd w:w="-993" w:type="dxa"/>
        <w:tblLook w:val="04A0" w:firstRow="1" w:lastRow="0" w:firstColumn="1" w:lastColumn="0" w:noHBand="0" w:noVBand="1"/>
      </w:tblPr>
      <w:tblGrid>
        <w:gridCol w:w="1277"/>
        <w:gridCol w:w="960"/>
        <w:gridCol w:w="960"/>
        <w:gridCol w:w="960"/>
        <w:gridCol w:w="960"/>
        <w:gridCol w:w="960"/>
        <w:gridCol w:w="960"/>
        <w:gridCol w:w="960"/>
        <w:gridCol w:w="960"/>
        <w:gridCol w:w="960"/>
        <w:gridCol w:w="960"/>
        <w:gridCol w:w="960"/>
        <w:gridCol w:w="960"/>
        <w:gridCol w:w="960"/>
        <w:gridCol w:w="960"/>
      </w:tblGrid>
      <w:tr w:rsidR="00EF28D4" w:rsidRPr="00EF28D4" w14:paraId="26317C97" w14:textId="77777777" w:rsidTr="00EF28D4">
        <w:trPr>
          <w:trHeight w:val="120"/>
        </w:trPr>
        <w:tc>
          <w:tcPr>
            <w:tcW w:w="1277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A28DC06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PC-SAFT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C8D92C4" w14:textId="77777777" w:rsidR="00EF28D4" w:rsidRPr="00EF28D4" w:rsidRDefault="00EF28D4" w:rsidP="00EF28D4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EF28D4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E445912" w14:textId="77777777" w:rsidR="00EF28D4" w:rsidRPr="00EF28D4" w:rsidRDefault="00EF28D4" w:rsidP="00EF28D4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EF28D4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F19E8A5" w14:textId="77777777" w:rsidR="00EF28D4" w:rsidRPr="00EF28D4" w:rsidRDefault="00EF28D4" w:rsidP="00EF28D4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EF28D4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FFEEB5D" w14:textId="77777777" w:rsidR="00EF28D4" w:rsidRPr="00EF28D4" w:rsidRDefault="00EF28D4" w:rsidP="00EF28D4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EF28D4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1983E6D" w14:textId="77777777" w:rsidR="00EF28D4" w:rsidRPr="00EF28D4" w:rsidRDefault="00EF28D4" w:rsidP="00EF28D4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EF28D4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89FCE4F" w14:textId="77777777" w:rsidR="00EF28D4" w:rsidRPr="00EF28D4" w:rsidRDefault="00EF28D4" w:rsidP="00EF28D4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EF28D4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5BAB080" w14:textId="77777777" w:rsidR="00EF28D4" w:rsidRPr="00EF28D4" w:rsidRDefault="00EF28D4" w:rsidP="00EF28D4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EF28D4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611E576" w14:textId="77777777" w:rsidR="00EF28D4" w:rsidRPr="00EF28D4" w:rsidRDefault="00EF28D4" w:rsidP="00EF28D4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EF28D4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79C93DD" w14:textId="77777777" w:rsidR="00EF28D4" w:rsidRPr="00EF28D4" w:rsidRDefault="00EF28D4" w:rsidP="00EF28D4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EF28D4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CE187BC" w14:textId="77777777" w:rsidR="00EF28D4" w:rsidRPr="00EF28D4" w:rsidRDefault="00EF28D4" w:rsidP="00EF28D4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EF28D4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3211A48" w14:textId="77777777" w:rsidR="00EF28D4" w:rsidRPr="00EF28D4" w:rsidRDefault="00EF28D4" w:rsidP="00EF28D4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EF28D4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7F9ED9C" w14:textId="77777777" w:rsidR="00EF28D4" w:rsidRPr="00EF28D4" w:rsidRDefault="00EF28D4" w:rsidP="00EF28D4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EF28D4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1D4F05" w14:textId="77777777" w:rsidR="00EF28D4" w:rsidRPr="00EF28D4" w:rsidRDefault="00EF28D4" w:rsidP="00EF28D4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EF28D4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16D3907" w14:textId="77777777" w:rsidR="00EF28D4" w:rsidRPr="00EF28D4" w:rsidRDefault="00EF28D4" w:rsidP="00EF28D4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EF28D4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</w:tr>
      <w:tr w:rsidR="00EF28D4" w:rsidRPr="00EF28D4" w14:paraId="42C02C14" w14:textId="77777777" w:rsidTr="00EF28D4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385656D" w14:textId="77777777" w:rsidR="00EF28D4" w:rsidRPr="00EF28D4" w:rsidRDefault="00EF28D4" w:rsidP="00EF28D4">
            <w:pPr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formic acid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F90E5C2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A-2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4CB112E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A-3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D5ED30C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A-4C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9D35C2F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2B-2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C845568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2B-3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BCD6AEC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2B-4C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28BA832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Non-assoc.</w:t>
            </w:r>
          </w:p>
        </w:tc>
      </w:tr>
      <w:tr w:rsidR="00EF28D4" w:rsidRPr="00EF28D4" w14:paraId="7EE3DCA1" w14:textId="77777777" w:rsidTr="00EF28D4">
        <w:trPr>
          <w:trHeight w:val="120"/>
        </w:trPr>
        <w:tc>
          <w:tcPr>
            <w:tcW w:w="127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167D1A9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  <w:r w:rsidRPr="00EF28D4">
              <w:rPr>
                <w:rFonts w:ascii="Cambria" w:hAnsi="Cambria"/>
                <w:color w:val="000000"/>
                <w:sz w:val="16"/>
                <w:szCs w:val="16"/>
              </w:rPr>
              <w:t xml:space="preserve"> </w:t>
            </w:r>
            <w:r w:rsidRPr="00EF28D4">
              <w:rPr>
                <w:color w:val="000000"/>
                <w:sz w:val="16"/>
                <w:szCs w:val="16"/>
              </w:rPr>
              <w:t>/ K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6E31B6E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EF28D4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1A03F67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BAD103B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EF28D4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954A204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ED85395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EF28D4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C0B7D0D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FC95AB9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EF28D4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AAA66EA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63AF494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EF28D4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EC595E1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D13907D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EF28D4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29AC449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668D2D3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EF28D4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E6CCC3C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</w:tr>
      <w:tr w:rsidR="00EF28D4" w:rsidRPr="00EF28D4" w14:paraId="31A860DE" w14:textId="77777777" w:rsidTr="00EF28D4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6940D98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303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8DA327E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5.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5D00767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8B8EF87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7.8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9CA0A92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7047F0D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7.8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28ABA70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F1F34AE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0.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B34B074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F6249A8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8.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8B05AA4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09230A7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1.3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3613FCC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4D959BC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9.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1547F67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3</w:t>
            </w:r>
          </w:p>
        </w:tc>
      </w:tr>
      <w:tr w:rsidR="00EF28D4" w:rsidRPr="00EF28D4" w14:paraId="6673F2B8" w14:textId="77777777" w:rsidTr="00EF28D4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399054F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318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06D6750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5.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0214A12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8235E7E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7.2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FECEC53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332337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7.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7DAC083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E1818A9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8.5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D76F8A4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82D7F1F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7.5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472B669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FCC8E13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9.6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5731DA9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C459D0F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8.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5A718EC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3</w:t>
            </w:r>
          </w:p>
        </w:tc>
      </w:tr>
      <w:tr w:rsidR="00EF28D4" w:rsidRPr="00EF28D4" w14:paraId="5A761BD3" w14:textId="77777777" w:rsidTr="00EF28D4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93366A5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323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3F58DB4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6.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E49E9FD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4A26036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7.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451AE2A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C936417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7.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D73903C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5712B62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8.3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19A236C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14DB164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7.5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C9B03ED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1F25039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9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7FC6C3B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9D0DEE2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8.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D0380EF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4</w:t>
            </w:r>
          </w:p>
        </w:tc>
      </w:tr>
      <w:tr w:rsidR="00EF28D4" w:rsidRPr="00EF28D4" w14:paraId="7DEEB750" w14:textId="77777777" w:rsidTr="00EF28D4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016670A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328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67BA7FF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4.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0E8D8C7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FD10435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6.3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09B751F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6E8DBB0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5.7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E40B5F9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391CC6D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6.9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B5C498F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E7EFC98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6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8AD20A0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4C93F96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7.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79956CD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0A3D350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7.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7EE5990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4</w:t>
            </w:r>
          </w:p>
        </w:tc>
      </w:tr>
      <w:tr w:rsidR="00EF28D4" w:rsidRPr="00EF28D4" w14:paraId="26EC6593" w14:textId="77777777" w:rsidTr="00EF28D4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9FB60C6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333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BBC72F5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3.3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792F17B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B46B24E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4.9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2334422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3C9B879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4.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CB6D7EB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D8623AC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5.6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E133408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1BFF9BE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4.7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CDC918A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4C838B8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6.7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034D6AA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61C2048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6.6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00F52E8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2</w:t>
            </w:r>
          </w:p>
        </w:tc>
      </w:tr>
      <w:tr w:rsidR="00EF28D4" w:rsidRPr="00EF28D4" w14:paraId="69EF8ECD" w14:textId="77777777" w:rsidTr="00EF28D4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6018354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353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3181FEF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.4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8DD550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3D2E76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3.5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92C3AE3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0DBDE07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2.6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DE15191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802E2CC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4.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1C37726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2BED67F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3.3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E376E4C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F8F413C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5.3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5C693A9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E1B6D58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6.2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D3EB696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2</w:t>
            </w:r>
          </w:p>
        </w:tc>
      </w:tr>
      <w:tr w:rsidR="00EF28D4" w:rsidRPr="00EF28D4" w14:paraId="2570E25A" w14:textId="77777777" w:rsidTr="00EF28D4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646477C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388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13120EF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.3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4C95635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FCD997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2.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1344163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CBD2A0A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2.4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0028884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C3C035A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2.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5594D8A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E0089AB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2.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5AE1321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220A0B2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3.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8C19FFB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7235FCA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3.6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31E88BF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3</w:t>
            </w:r>
          </w:p>
        </w:tc>
      </w:tr>
      <w:tr w:rsidR="00EF28D4" w:rsidRPr="00EF28D4" w14:paraId="490861D9" w14:textId="77777777" w:rsidTr="00EF28D4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6A85DCD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398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42369C6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.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D9DA4C6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3C72396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2.7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9ACFB4B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C316939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2.5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E9EAF03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8ACD0F1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2.8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8D89900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8725AC2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2.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610A26F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73473FD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3.7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2526776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E57D655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3.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AC66B20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3</w:t>
            </w:r>
          </w:p>
        </w:tc>
      </w:tr>
      <w:tr w:rsidR="00EF28D4" w:rsidRPr="00EF28D4" w14:paraId="7825E494" w14:textId="77777777" w:rsidTr="00EF28D4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19E96A6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Average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C064FD3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3.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9310C3F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9AFA860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5.3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2DB3C65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FA8E082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5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CB9B1B2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AE2C4AC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6.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89FA724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FDBF3CE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5.3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4251CFA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ED54EF3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7.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842BFF5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3CAE144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6.8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9309737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0</w:t>
            </w:r>
          </w:p>
        </w:tc>
      </w:tr>
      <w:tr w:rsidR="00EF28D4" w:rsidRPr="00EF28D4" w14:paraId="1236D2E4" w14:textId="77777777" w:rsidTr="00EF28D4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0BF0C88" w14:textId="77777777" w:rsidR="00EF28D4" w:rsidRPr="00EF28D4" w:rsidRDefault="00EF28D4" w:rsidP="00EF28D4">
            <w:pPr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acetic acid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C50A688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A-2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D11832D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A-3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3E2320A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A-4C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7A65133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2B-2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285C168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2B-3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0598F3E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2B-4C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6D91CE8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Non-assoc.</w:t>
            </w:r>
          </w:p>
        </w:tc>
      </w:tr>
      <w:tr w:rsidR="00EF28D4" w:rsidRPr="00EF28D4" w14:paraId="08240A89" w14:textId="77777777" w:rsidTr="00EF28D4">
        <w:trPr>
          <w:trHeight w:val="120"/>
        </w:trPr>
        <w:tc>
          <w:tcPr>
            <w:tcW w:w="127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C4529CD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  <w:r w:rsidRPr="00EF28D4">
              <w:rPr>
                <w:rFonts w:ascii="Cambria" w:hAnsi="Cambria"/>
                <w:color w:val="000000"/>
                <w:sz w:val="16"/>
                <w:szCs w:val="16"/>
              </w:rPr>
              <w:t xml:space="preserve"> </w:t>
            </w:r>
            <w:r w:rsidRPr="00EF28D4">
              <w:rPr>
                <w:color w:val="000000"/>
                <w:sz w:val="16"/>
                <w:szCs w:val="16"/>
              </w:rPr>
              <w:t>/ K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461876B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EF28D4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C950DEF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D44392E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EF28D4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D526BC2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DFCC758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EF28D4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5785AF4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5461057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EF28D4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BEDC14F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B1DB629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EF28D4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DE22128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71EC258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EF28D4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2125008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395273C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EF28D4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C0F0AF5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</w:tr>
      <w:tr w:rsidR="00EF28D4" w:rsidRPr="00EF28D4" w14:paraId="1CD6A918" w14:textId="77777777" w:rsidTr="00EF28D4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9B4DFB7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29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AF7674A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2.9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0426CBB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F521C85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.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C1D0B4F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147AC3E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2.8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5A7987E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9920F09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2.6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357B073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618FFFF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2.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821B9C5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0E09621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.6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2EC487A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DA55E04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7.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C14964B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3</w:t>
            </w:r>
          </w:p>
        </w:tc>
      </w:tr>
      <w:tr w:rsidR="00EF28D4" w:rsidRPr="00EF28D4" w14:paraId="4C68F782" w14:textId="77777777" w:rsidTr="00EF28D4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221BC22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30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33B49F5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9.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490FB2B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9007F2F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0.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31BEA65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0FBE0A3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0.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9E58CAE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652C349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8.8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01A735B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1C82781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8.6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6A0313D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A8DE5E6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9.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0B99953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B3BC6DD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4.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48F197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3</w:t>
            </w:r>
          </w:p>
        </w:tc>
      </w:tr>
      <w:tr w:rsidR="00EF28D4" w:rsidRPr="00EF28D4" w14:paraId="2E8C9B74" w14:textId="77777777" w:rsidTr="00EF28D4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1EC2544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31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B5EA940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3.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98FC65B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BB95D30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.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138C2E6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9999777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2.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454ACFE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F7D3590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3.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17C8C02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214197F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3.5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822DEC6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CC93043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2.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D4D6E7A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E942D24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6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5948A5C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3</w:t>
            </w:r>
          </w:p>
        </w:tc>
      </w:tr>
      <w:tr w:rsidR="00EF28D4" w:rsidRPr="00EF28D4" w14:paraId="333B046D" w14:textId="77777777" w:rsidTr="00EF28D4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334752C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34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E80167D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2.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2EB9CC4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3E9DFA5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.2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E35B1FB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CF9B963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2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349BE37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13271D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.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CD042ED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CA44B34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2.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5E5B9D8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91776E6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.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43930D1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112A4E8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3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34D3019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2</w:t>
            </w:r>
          </w:p>
        </w:tc>
      </w:tr>
      <w:tr w:rsidR="00EF28D4" w:rsidRPr="00EF28D4" w14:paraId="2B23F820" w14:textId="77777777" w:rsidTr="00EF28D4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A259F2A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363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057F8BC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.8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9EDFC1F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EDF119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4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84742FF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0E1EE3B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2.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67D0CBF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65EE7E3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.6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1F2AF14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6337447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.8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F006B61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E247328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.3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7629660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C2FE0B4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2.3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3CC2E95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2</w:t>
            </w:r>
          </w:p>
        </w:tc>
      </w:tr>
      <w:tr w:rsidR="00EF28D4" w:rsidRPr="00EF28D4" w14:paraId="024D8BEF" w14:textId="77777777" w:rsidTr="00EF28D4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DF2AFFB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373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255E72F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.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492B5FD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B5C826D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.6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7048670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3A62D75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3.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92AD93D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BDCDD31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.6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31E6716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0657901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.5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FDFF62D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DF3FBE2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2.6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412D747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1D9B840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.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87E59F2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2</w:t>
            </w:r>
          </w:p>
        </w:tc>
      </w:tr>
      <w:tr w:rsidR="00EF28D4" w:rsidRPr="00EF28D4" w14:paraId="5F933AC4" w14:textId="77777777" w:rsidTr="00EF28D4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3FDFC54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412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1C61EAC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2.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8939C80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1E7C99F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.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42E9A8D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AEBD922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.9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4F5B2E3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0DC7785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.6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4E206FA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E32809B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2.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27CA7B4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33A85BA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.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728E22C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6799545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2.8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1601F09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 </w:t>
            </w:r>
          </w:p>
        </w:tc>
      </w:tr>
      <w:tr w:rsidR="00EF28D4" w:rsidRPr="00EF28D4" w14:paraId="79A12515" w14:textId="77777777" w:rsidTr="00EF28D4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E424846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44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FDB66EB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2.8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F0815C5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437FC95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.9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2E1CE0E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BAA8E1C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2.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91A834B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92BAACA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2.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B43D95B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4F646F6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2.7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70D091B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A23446B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.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604C77D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065E1BF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2.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F924657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 </w:t>
            </w:r>
          </w:p>
        </w:tc>
      </w:tr>
      <w:tr w:rsidR="00EF28D4" w:rsidRPr="00EF28D4" w14:paraId="497201BA" w14:textId="77777777" w:rsidTr="00EF28D4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618A0A6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48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9D7CA42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.7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6772A88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4A7741A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.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71DFB56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43FEFAE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.5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3DAAD19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72F451D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.4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B7B49BD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3C8E08E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.9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C5B7C09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CB20D95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9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5BFDC54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745C21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2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6FF411E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 </w:t>
            </w:r>
          </w:p>
        </w:tc>
      </w:tr>
      <w:tr w:rsidR="00EF28D4" w:rsidRPr="00EF28D4" w14:paraId="2DF97B14" w14:textId="77777777" w:rsidTr="00EF28D4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5B910A4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Average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7C035C7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3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3DBD0BC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2E39409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2.3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FB31202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3C6B06B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3.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86ABC9C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1D267F0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2.8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FEA5608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BF31D57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3.0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8B9616F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ADB9618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2.4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51A0E75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3A95C2B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3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341CA45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3</w:t>
            </w:r>
          </w:p>
        </w:tc>
      </w:tr>
      <w:tr w:rsidR="00EF28D4" w:rsidRPr="00EF28D4" w14:paraId="6B24D0C7" w14:textId="77777777" w:rsidTr="00EF28D4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6F38914" w14:textId="77777777" w:rsidR="00EF28D4" w:rsidRPr="00EF28D4" w:rsidRDefault="00EF28D4" w:rsidP="00EF28D4">
            <w:pPr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propanoic acid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7DEA3CC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A-2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33EB9A8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A-3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8650EC3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A-4C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7F4398B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2B-2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F502FC9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2B-3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24604E5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2B-4C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336749F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Non-assoc.</w:t>
            </w:r>
          </w:p>
        </w:tc>
      </w:tr>
      <w:tr w:rsidR="00EF28D4" w:rsidRPr="00EF28D4" w14:paraId="0097B358" w14:textId="77777777" w:rsidTr="00EF28D4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E6A4B0A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  <w:r w:rsidRPr="00EF28D4">
              <w:rPr>
                <w:rFonts w:ascii="Cambria" w:hAnsi="Cambria"/>
                <w:color w:val="000000"/>
                <w:sz w:val="16"/>
                <w:szCs w:val="16"/>
              </w:rPr>
              <w:t xml:space="preserve"> </w:t>
            </w:r>
            <w:r w:rsidRPr="00EF28D4">
              <w:rPr>
                <w:color w:val="000000"/>
                <w:sz w:val="16"/>
                <w:szCs w:val="16"/>
              </w:rPr>
              <w:t>/ K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ECDBC70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EF28D4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5C2EDA1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2230444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EF28D4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467892E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30699CE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EF28D4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F47437B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BF4C91C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EF28D4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8D401BA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8530C26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EF28D4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505BD89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844FF4C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EF28D4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A02C7DF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7BA97DE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EF28D4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C610208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</w:tr>
      <w:tr w:rsidR="00EF28D4" w:rsidRPr="00EF28D4" w14:paraId="4D70DCCC" w14:textId="77777777" w:rsidTr="00EF28D4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6C7E08E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30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CFE7A28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2.9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A13C47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9925147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3.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D44D056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3F927EA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20.3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7D3072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5B869BE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5.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EBD802D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6EB3C9A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6.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980BC55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AC5E14B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8.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460E0F9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A38B7E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2.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42B5536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2</w:t>
            </w:r>
          </w:p>
        </w:tc>
      </w:tr>
      <w:tr w:rsidR="00EF28D4" w:rsidRPr="00EF28D4" w14:paraId="732CD385" w14:textId="77777777" w:rsidTr="00EF28D4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DD35253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313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F0A40A6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9.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75EFBF1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1F42C02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9.8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49324E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61B8B30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5.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9B79AC2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3B8FB04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7.9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8289B7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CEA1356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8.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AF4AC9F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78F3C8F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7.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D1309E5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E6F8F21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8.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8D29F0E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3</w:t>
            </w:r>
          </w:p>
        </w:tc>
      </w:tr>
      <w:tr w:rsidR="00EF28D4" w:rsidRPr="00EF28D4" w14:paraId="580D3CA3" w14:textId="77777777" w:rsidTr="00EF28D4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9BB83B0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34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9B7BFD8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4.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9479132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999E8D5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4.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085F9A9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EC7B0C6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2.5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DD55062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B7978C6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3.5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E1B0E1C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EF91B45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4.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597EA68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0083E12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1.7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7420B69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BBC90F0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1.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C112034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5</w:t>
            </w:r>
          </w:p>
        </w:tc>
      </w:tr>
      <w:tr w:rsidR="00EF28D4" w:rsidRPr="00EF28D4" w14:paraId="0DEA7596" w14:textId="77777777" w:rsidTr="00EF28D4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EDC1993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373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CCDE682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7.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210D55A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AD5CC85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6.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713B04E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5F7DB2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4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F65FBF1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67F2411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5.7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6978003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D16B2C7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6.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AD56544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79ACDE6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3.3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D9D57C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7DFC33A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6.7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E513EFD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3</w:t>
            </w:r>
          </w:p>
        </w:tc>
      </w:tr>
      <w:tr w:rsidR="00EF28D4" w:rsidRPr="00EF28D4" w14:paraId="0E0F96DF" w14:textId="77777777" w:rsidTr="00EF28D4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6ADB0C3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42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0632EAA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9.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801F31E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DD8AB0D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9.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C270230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F8BDE00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6.7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3D09BDD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4F83C7C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8.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2353AAA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F184886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8.8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1A3226F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6CC993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5.4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A7DF0A7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C863838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0.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427986E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5</w:t>
            </w:r>
          </w:p>
        </w:tc>
      </w:tr>
      <w:tr w:rsidR="00EF28D4" w:rsidRPr="00EF28D4" w14:paraId="6AE10FE6" w14:textId="77777777" w:rsidTr="00EF28D4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71B9380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45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7F6489A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9.8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E4C1123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73A59B5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9.3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4906777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2DE43F4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7.3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3E1CE12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8AB47A2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8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DE7C315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F33BD12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8.5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EE9171B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F285027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5.4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897F75B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8F93C66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9.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C8EBC77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8</w:t>
            </w:r>
          </w:p>
        </w:tc>
      </w:tr>
      <w:tr w:rsidR="00EF28D4" w:rsidRPr="00EF28D4" w14:paraId="4328309C" w14:textId="77777777" w:rsidTr="00EF28D4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72BCF42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48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6BAF59C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8.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D6D4B53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4EF66FA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7.8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F4E44A8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8ACD7F1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6.2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9E51C80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583668A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6.3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D01A8B3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3B1E2CC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6.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A568B0C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5210429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4.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EA9403B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E11FF23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7.6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375A42D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2</w:t>
            </w:r>
          </w:p>
        </w:tc>
      </w:tr>
      <w:tr w:rsidR="00EF28D4" w:rsidRPr="00EF28D4" w14:paraId="2CEDB1EB" w14:textId="77777777" w:rsidTr="00EF28D4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7DD977A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Average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B09161D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0.3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6A2147F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2F954A8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0.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2318912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16461C9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9.0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3084BBD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04E64E7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9.2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A81EA8E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5100DFF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9.8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3F5C341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65089BA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7.9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AC07AD0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5345A06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9.5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46E7790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5</w:t>
            </w:r>
          </w:p>
        </w:tc>
      </w:tr>
      <w:tr w:rsidR="00EF28D4" w:rsidRPr="00EF28D4" w14:paraId="25A73524" w14:textId="77777777" w:rsidTr="00EF28D4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5CF5FB6" w14:textId="77777777" w:rsidR="00EF28D4" w:rsidRPr="00EF28D4" w:rsidRDefault="00EF28D4" w:rsidP="00EF28D4">
            <w:pPr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butanoic acid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F978CB3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A-2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3FDA916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A-3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54C86C9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A-4C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3DBA608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2B-2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C7D7904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2B-3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4986EE4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2B-4C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6E2CB89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Non-assoc.</w:t>
            </w:r>
          </w:p>
        </w:tc>
      </w:tr>
      <w:tr w:rsidR="00EF28D4" w:rsidRPr="00EF28D4" w14:paraId="59800AFC" w14:textId="77777777" w:rsidTr="00EF28D4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AAE6EE9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  <w:r w:rsidRPr="00EF28D4">
              <w:rPr>
                <w:rFonts w:ascii="Cambria" w:hAnsi="Cambria"/>
                <w:color w:val="000000"/>
                <w:sz w:val="16"/>
                <w:szCs w:val="16"/>
              </w:rPr>
              <w:t xml:space="preserve"> </w:t>
            </w:r>
            <w:r w:rsidRPr="00EF28D4">
              <w:rPr>
                <w:color w:val="000000"/>
                <w:sz w:val="16"/>
                <w:szCs w:val="16"/>
              </w:rPr>
              <w:t>/ K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0E1A967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EF28D4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C2C9634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58B352A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EF28D4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88351CB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0E5A1CE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EF28D4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47D1323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D53DB23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EF28D4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50ABB1C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7B90281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EF28D4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FA1E6D5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121364C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EF28D4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22CCEF0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C0B920C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EF28D4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2EEAD6D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</w:tr>
      <w:tr w:rsidR="00EF28D4" w:rsidRPr="00EF28D4" w14:paraId="684F3384" w14:textId="77777777" w:rsidTr="00EF28D4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0323DF7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30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27FED18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6.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0B78CAF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C9CDCAE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8.7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8CAE784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B20606F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7.6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42065FA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9F51822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4.5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AABDB45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E07B6EA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5.7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9010879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7AEDF26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AB3A2CD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8795ED2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6.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337A203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5</w:t>
            </w:r>
          </w:p>
        </w:tc>
      </w:tr>
      <w:tr w:rsidR="00EF28D4" w:rsidRPr="00EF28D4" w14:paraId="0C0A2182" w14:textId="77777777" w:rsidTr="00EF28D4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1783468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Average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B7F515F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6.5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E619051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FEA2EFF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8.7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619AF9F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2734F70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7.6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CBB4C16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862BE03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4.5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F2040A5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35CE5B0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5.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DE47291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00C1884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B1552C1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C145E93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6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47D0A8A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5</w:t>
            </w:r>
          </w:p>
        </w:tc>
      </w:tr>
      <w:tr w:rsidR="00EF28D4" w:rsidRPr="00EF28D4" w14:paraId="7D6E7509" w14:textId="77777777" w:rsidTr="00EF28D4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BB435BD" w14:textId="77777777" w:rsidR="00EF28D4" w:rsidRPr="00EF28D4" w:rsidRDefault="00EF28D4" w:rsidP="00EF28D4">
            <w:pPr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B7E98BC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A-2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2B62E8D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A-3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224B14A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A-4C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4B22419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2B-2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11FA01D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2B-3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54E2186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2B-4C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168D2DF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Non-assoc.</w:t>
            </w:r>
          </w:p>
        </w:tc>
      </w:tr>
      <w:tr w:rsidR="003669BF" w:rsidRPr="00EF28D4" w14:paraId="1A93CBB0" w14:textId="77777777" w:rsidTr="00EF28D4">
        <w:trPr>
          <w:trHeight w:val="120"/>
        </w:trPr>
        <w:tc>
          <w:tcPr>
            <w:tcW w:w="127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18CCF6C" w14:textId="77777777" w:rsidR="003669BF" w:rsidRPr="00EF28D4" w:rsidRDefault="003669BF" w:rsidP="003669BF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EF28D4">
              <w:rPr>
                <w:color w:val="000000"/>
                <w:sz w:val="16"/>
                <w:szCs w:val="16"/>
              </w:rPr>
              <w:t xml:space="preserve"> / bar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1FE28BD" w14:textId="5A35B952" w:rsidR="003669BF" w:rsidRPr="00EF28D4" w:rsidRDefault="003669BF" w:rsidP="003669BF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E6DD7F0" w14:textId="32B4D03D" w:rsidR="003669BF" w:rsidRPr="00EF28D4" w:rsidRDefault="003669BF" w:rsidP="003669BF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7020701" w14:textId="337C0537" w:rsidR="003669BF" w:rsidRPr="00EF28D4" w:rsidRDefault="003669BF" w:rsidP="003669BF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3D36BBB" w14:textId="4A02F574" w:rsidR="003669BF" w:rsidRPr="00EF28D4" w:rsidRDefault="003669BF" w:rsidP="003669BF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0D8D1E2" w14:textId="077F623B" w:rsidR="003669BF" w:rsidRPr="00EF28D4" w:rsidRDefault="003669BF" w:rsidP="003669BF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8F882C5" w14:textId="318388D1" w:rsidR="003669BF" w:rsidRPr="00EF28D4" w:rsidRDefault="003669BF" w:rsidP="003669BF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0BDBE33" w14:textId="7AE127E8" w:rsidR="003669BF" w:rsidRPr="00EF28D4" w:rsidRDefault="003669BF" w:rsidP="003669BF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A365CF5" w14:textId="61EA655C" w:rsidR="003669BF" w:rsidRPr="00EF28D4" w:rsidRDefault="003669BF" w:rsidP="003669BF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298DFDA" w14:textId="31B2B2F3" w:rsidR="003669BF" w:rsidRPr="00EF28D4" w:rsidRDefault="003669BF" w:rsidP="003669BF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DD04E31" w14:textId="0D95BD43" w:rsidR="003669BF" w:rsidRPr="00EF28D4" w:rsidRDefault="003669BF" w:rsidP="003669BF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B5476C8" w14:textId="0E0CE0CA" w:rsidR="003669BF" w:rsidRPr="00EF28D4" w:rsidRDefault="003669BF" w:rsidP="003669BF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25DC459" w14:textId="0438400C" w:rsidR="003669BF" w:rsidRPr="00EF28D4" w:rsidRDefault="003669BF" w:rsidP="003669BF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242878A" w14:textId="2BFA9A55" w:rsidR="003669BF" w:rsidRPr="00EF28D4" w:rsidRDefault="003669BF" w:rsidP="003669BF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D5680B1" w14:textId="2E7AEB8E" w:rsidR="003669BF" w:rsidRPr="00EF28D4" w:rsidRDefault="003669BF" w:rsidP="003669BF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</w:tr>
      <w:tr w:rsidR="000567BF" w:rsidRPr="00EF28D4" w14:paraId="27F68198" w14:textId="77777777" w:rsidTr="003669BF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2F9DA0F" w14:textId="77777777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133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362F30FD" w14:textId="77F4D5BD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.3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4B7734F3" w14:textId="06B899DE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37371C5A" w14:textId="72F383D5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.7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58478CE0" w14:textId="03156656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4BF44198" w14:textId="6703B0B4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.7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74854459" w14:textId="139EE3D4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379C0C42" w14:textId="5196FEDA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.8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788F189D" w14:textId="28BBCBEF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24B03AAB" w14:textId="478B6864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3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17C780E0" w14:textId="4A3092A1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5BA7C12E" w14:textId="4475FD36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.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4DAAD734" w14:textId="7D7FC878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2E0EC966" w14:textId="2A3AAB37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.4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085109ED" w14:textId="27C72E21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4</w:t>
            </w:r>
          </w:p>
        </w:tc>
      </w:tr>
      <w:tr w:rsidR="000567BF" w:rsidRPr="00EF28D4" w14:paraId="2BD6EE06" w14:textId="77777777" w:rsidTr="003669BF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6D67C69" w14:textId="77777777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533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5D6F99F7" w14:textId="1F4176F7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.2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1D72800F" w14:textId="2D7DA671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4CA7856F" w14:textId="4867062E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.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51B6BFD3" w14:textId="3364F757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6AE9ECF3" w14:textId="43719C46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.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2B340450" w14:textId="7884F0D5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05964968" w14:textId="1F181F8E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.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718AD42C" w14:textId="7B7F4DF1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75FAA16E" w14:textId="5DDE2211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.9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2B0FE622" w14:textId="2DCDC869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1BFC72DB" w14:textId="4A8E1CA4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3ECF007E" w14:textId="48ED97C5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2652BFCF" w14:textId="5DE43263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.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4F954077" w14:textId="166DE74B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3</w:t>
            </w:r>
          </w:p>
        </w:tc>
      </w:tr>
      <w:tr w:rsidR="000567BF" w:rsidRPr="00EF28D4" w14:paraId="7F5B96B5" w14:textId="77777777" w:rsidTr="003669BF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F761905" w14:textId="77777777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1.013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20AAC18A" w14:textId="114EEE3B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.2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51CF9430" w14:textId="1C1619F0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2374D31A" w14:textId="16EDD120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.3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53D341DE" w14:textId="3C7C704C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6A92CF0B" w14:textId="0CECEBE1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.6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1D1DBA55" w14:textId="7821C929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1882007C" w14:textId="432F3377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.7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4E5951F7" w14:textId="04D62298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53AA3E0E" w14:textId="25F9C3D6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.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451B8A4F" w14:textId="79DABF6E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4C95CFC4" w14:textId="57EEE53B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8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2A506E97" w14:textId="02DCF575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6AAF6F45" w14:textId="71C147FE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.3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674C90CB" w14:textId="1EF3C7D9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3</w:t>
            </w:r>
          </w:p>
        </w:tc>
      </w:tr>
      <w:tr w:rsidR="000567BF" w:rsidRPr="00EF28D4" w14:paraId="608F516C" w14:textId="77777777" w:rsidTr="003669BF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7B18B39" w14:textId="77777777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Average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7136F214" w14:textId="0946A1E2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.3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63F1EA84" w14:textId="75BD0A9A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52BEB087" w14:textId="704CBC4A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.4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78871E6E" w14:textId="4AE056F2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72A757AC" w14:textId="1B7469B1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.7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18DB491D" w14:textId="5C0774BB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2F90991B" w14:textId="25160413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.7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594E63CB" w14:textId="58A71415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2F574B6C" w14:textId="1CBA58E6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.8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42F53E8F" w14:textId="33F13F48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556DC2FF" w14:textId="49156AD2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9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6EDEA2AD" w14:textId="55AFE6EF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6E13B238" w14:textId="583B4733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.3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04A8F36D" w14:textId="75274A56" w:rsidR="000567BF" w:rsidRPr="00EF28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3</w:t>
            </w:r>
          </w:p>
        </w:tc>
      </w:tr>
      <w:tr w:rsidR="00EF28D4" w:rsidRPr="00EF28D4" w14:paraId="4E42C8AC" w14:textId="77777777" w:rsidTr="00EF28D4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533783E" w14:textId="77777777" w:rsidR="00EF28D4" w:rsidRPr="00EF28D4" w:rsidRDefault="00EF28D4" w:rsidP="00EF28D4">
            <w:pPr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Overall average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298E4D3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5.4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E8F47B2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9BE57B8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5.7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63828CD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3821D15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1A29BF3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64593B7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5.7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640B68A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BA7848E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5.7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4950CD0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5193724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5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3654708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F62C76A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6.4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B88E840" w14:textId="77777777" w:rsidR="00EF28D4" w:rsidRPr="00EF28D4" w:rsidRDefault="00EF28D4" w:rsidP="00EF28D4">
            <w:pPr>
              <w:jc w:val="center"/>
              <w:rPr>
                <w:color w:val="000000"/>
                <w:sz w:val="16"/>
                <w:szCs w:val="16"/>
              </w:rPr>
            </w:pPr>
            <w:r w:rsidRPr="00EF28D4">
              <w:rPr>
                <w:color w:val="000000"/>
                <w:sz w:val="16"/>
                <w:szCs w:val="16"/>
              </w:rPr>
              <w:t>0.06</w:t>
            </w:r>
          </w:p>
        </w:tc>
      </w:tr>
    </w:tbl>
    <w:p w14:paraId="2DE42E30" w14:textId="38E8643B" w:rsidR="004C4442" w:rsidRDefault="004C4442" w:rsidP="004C4442">
      <w:pPr>
        <w:ind w:hanging="851"/>
        <w:rPr>
          <w:lang w:eastAsia="es-ES"/>
        </w:rPr>
      </w:pPr>
      <w:r>
        <w:rPr>
          <w:lang w:eastAsia="es-ES"/>
        </w:rPr>
        <w:lastRenderedPageBreak/>
        <w:t xml:space="preserve">Table </w:t>
      </w:r>
      <w:r w:rsidR="004E4EB3">
        <w:rPr>
          <w:lang w:eastAsia="es-ES"/>
        </w:rPr>
        <w:t>S</w:t>
      </w:r>
      <w:r w:rsidR="00F911A3">
        <w:rPr>
          <w:lang w:eastAsia="es-ES"/>
        </w:rPr>
        <w:t>3</w:t>
      </w:r>
      <w:r>
        <w:rPr>
          <w:lang w:eastAsia="es-ES"/>
        </w:rPr>
        <w:t>. Continuation.</w:t>
      </w:r>
    </w:p>
    <w:tbl>
      <w:tblPr>
        <w:tblW w:w="14735" w:type="dxa"/>
        <w:tblInd w:w="-993" w:type="dxa"/>
        <w:tblLook w:val="04A0" w:firstRow="1" w:lastRow="0" w:firstColumn="1" w:lastColumn="0" w:noHBand="0" w:noVBand="1"/>
      </w:tblPr>
      <w:tblGrid>
        <w:gridCol w:w="1298"/>
        <w:gridCol w:w="743"/>
        <w:gridCol w:w="976"/>
        <w:gridCol w:w="976"/>
        <w:gridCol w:w="976"/>
        <w:gridCol w:w="976"/>
        <w:gridCol w:w="976"/>
        <w:gridCol w:w="976"/>
        <w:gridCol w:w="976"/>
        <w:gridCol w:w="976"/>
        <w:gridCol w:w="976"/>
        <w:gridCol w:w="976"/>
        <w:gridCol w:w="976"/>
        <w:gridCol w:w="976"/>
        <w:gridCol w:w="976"/>
        <w:gridCol w:w="6"/>
      </w:tblGrid>
      <w:tr w:rsidR="00767AD4" w:rsidRPr="00767AD4" w14:paraId="29C0C8F8" w14:textId="77777777" w:rsidTr="00767AD4">
        <w:trPr>
          <w:gridAfter w:val="1"/>
          <w:wAfter w:w="6" w:type="dxa"/>
          <w:trHeight w:val="120"/>
        </w:trPr>
        <w:tc>
          <w:tcPr>
            <w:tcW w:w="1298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EBAACDC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PCP-SAFT</w:t>
            </w:r>
          </w:p>
        </w:tc>
        <w:tc>
          <w:tcPr>
            <w:tcW w:w="74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A86363C" w14:textId="77777777" w:rsidR="00767AD4" w:rsidRPr="00767AD4" w:rsidRDefault="00767AD4" w:rsidP="00767AD4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767AD4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9DB6C1E" w14:textId="77777777" w:rsidR="00767AD4" w:rsidRPr="00767AD4" w:rsidRDefault="00767AD4" w:rsidP="00767AD4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767AD4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1CFB04F" w14:textId="77777777" w:rsidR="00767AD4" w:rsidRPr="00767AD4" w:rsidRDefault="00767AD4" w:rsidP="00767AD4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767AD4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7ABB8D1" w14:textId="77777777" w:rsidR="00767AD4" w:rsidRPr="00767AD4" w:rsidRDefault="00767AD4" w:rsidP="00767AD4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767AD4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1DDF5FB" w14:textId="77777777" w:rsidR="00767AD4" w:rsidRPr="00767AD4" w:rsidRDefault="00767AD4" w:rsidP="00767AD4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767AD4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B325FAB" w14:textId="77777777" w:rsidR="00767AD4" w:rsidRPr="00767AD4" w:rsidRDefault="00767AD4" w:rsidP="00767AD4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767AD4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68D19E2" w14:textId="77777777" w:rsidR="00767AD4" w:rsidRPr="00767AD4" w:rsidRDefault="00767AD4" w:rsidP="00767AD4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767AD4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E26C91E" w14:textId="77777777" w:rsidR="00767AD4" w:rsidRPr="00767AD4" w:rsidRDefault="00767AD4" w:rsidP="00767AD4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767AD4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0FE71D2" w14:textId="77777777" w:rsidR="00767AD4" w:rsidRPr="00767AD4" w:rsidRDefault="00767AD4" w:rsidP="00767AD4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767AD4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C614AAD" w14:textId="77777777" w:rsidR="00767AD4" w:rsidRPr="00767AD4" w:rsidRDefault="00767AD4" w:rsidP="00767AD4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767AD4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B7A89F8" w14:textId="77777777" w:rsidR="00767AD4" w:rsidRPr="00767AD4" w:rsidRDefault="00767AD4" w:rsidP="00767AD4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767AD4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70BAEA1" w14:textId="77777777" w:rsidR="00767AD4" w:rsidRPr="00767AD4" w:rsidRDefault="00767AD4" w:rsidP="00767AD4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767AD4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63757E4" w14:textId="77777777" w:rsidR="00767AD4" w:rsidRPr="00767AD4" w:rsidRDefault="00767AD4" w:rsidP="00767AD4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767AD4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43393FA" w14:textId="77777777" w:rsidR="00767AD4" w:rsidRPr="00767AD4" w:rsidRDefault="00767AD4" w:rsidP="00767AD4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767AD4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</w:tr>
      <w:tr w:rsidR="00767AD4" w:rsidRPr="00767AD4" w14:paraId="2AE16AA0" w14:textId="77777777" w:rsidTr="00767AD4">
        <w:trPr>
          <w:gridAfter w:val="1"/>
          <w:wAfter w:w="6" w:type="dxa"/>
          <w:trHeight w:val="120"/>
        </w:trPr>
        <w:tc>
          <w:tcPr>
            <w:tcW w:w="129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3EAA231" w14:textId="77777777" w:rsidR="00767AD4" w:rsidRPr="00767AD4" w:rsidRDefault="00767AD4" w:rsidP="00767AD4">
            <w:pPr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formic acid</w:t>
            </w:r>
          </w:p>
        </w:tc>
        <w:tc>
          <w:tcPr>
            <w:tcW w:w="1719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B5D124F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1A-2B</w:t>
            </w:r>
          </w:p>
        </w:tc>
        <w:tc>
          <w:tcPr>
            <w:tcW w:w="1952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C9438BD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1A-3B</w:t>
            </w:r>
          </w:p>
        </w:tc>
        <w:tc>
          <w:tcPr>
            <w:tcW w:w="1952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D5194E8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1A-4C</w:t>
            </w:r>
          </w:p>
        </w:tc>
        <w:tc>
          <w:tcPr>
            <w:tcW w:w="1952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DCA7800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2B-2B</w:t>
            </w:r>
          </w:p>
        </w:tc>
        <w:tc>
          <w:tcPr>
            <w:tcW w:w="1952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B6A6B2B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2B-3B</w:t>
            </w:r>
          </w:p>
        </w:tc>
        <w:tc>
          <w:tcPr>
            <w:tcW w:w="1952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C9E424A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2B-4C</w:t>
            </w:r>
          </w:p>
        </w:tc>
        <w:tc>
          <w:tcPr>
            <w:tcW w:w="1952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E61D97E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Non-assoc.</w:t>
            </w:r>
          </w:p>
        </w:tc>
      </w:tr>
      <w:tr w:rsidR="00767AD4" w:rsidRPr="00767AD4" w14:paraId="73AD0E5D" w14:textId="77777777" w:rsidTr="00767AD4">
        <w:trPr>
          <w:gridAfter w:val="1"/>
          <w:wAfter w:w="6" w:type="dxa"/>
          <w:trHeight w:val="120"/>
        </w:trPr>
        <w:tc>
          <w:tcPr>
            <w:tcW w:w="129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4C44A47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  <w:r w:rsidRPr="00767AD4">
              <w:rPr>
                <w:rFonts w:ascii="Cambria" w:hAnsi="Cambria"/>
                <w:color w:val="000000"/>
                <w:sz w:val="16"/>
                <w:szCs w:val="16"/>
              </w:rPr>
              <w:t xml:space="preserve"> </w:t>
            </w:r>
            <w:r w:rsidRPr="00767AD4">
              <w:rPr>
                <w:color w:val="000000"/>
                <w:sz w:val="16"/>
                <w:szCs w:val="16"/>
              </w:rPr>
              <w:t>/ K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9624A94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767A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767AD4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AD3DFDD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767A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767AD4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D4001CB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767A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767AD4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B91A0C9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767A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767AD4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CD22945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767A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767AD4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586056C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767A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767AD4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18AD368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767A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767AD4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5DD0817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767A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767AD4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B8BFC87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767A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767AD4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46373EE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767A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767AD4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6631D5E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767A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767AD4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36A89EB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767A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767AD4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939F65C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767A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767AD4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FACCFD0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767A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767AD4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</w:tr>
      <w:tr w:rsidR="00767AD4" w:rsidRPr="00767AD4" w14:paraId="571471C5" w14:textId="77777777" w:rsidTr="00767AD4">
        <w:trPr>
          <w:gridAfter w:val="1"/>
          <w:wAfter w:w="6" w:type="dxa"/>
          <w:trHeight w:val="120"/>
        </w:trPr>
        <w:tc>
          <w:tcPr>
            <w:tcW w:w="129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10D01A4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303.1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B04D428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8.3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34BEBBC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29F3FAD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9.74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25A820E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14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53C1206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9.14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C8C6033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0536436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12.11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A3843BB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B8B4E27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13.09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A41F340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F1DCA38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12.89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4E3BCBB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CC2B7A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11.63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6AC9D1E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13</w:t>
            </w:r>
          </w:p>
        </w:tc>
      </w:tr>
      <w:tr w:rsidR="00767AD4" w:rsidRPr="00767AD4" w14:paraId="0AEDE8B1" w14:textId="77777777" w:rsidTr="00767AD4">
        <w:trPr>
          <w:gridAfter w:val="1"/>
          <w:wAfter w:w="6" w:type="dxa"/>
          <w:trHeight w:val="120"/>
        </w:trPr>
        <w:tc>
          <w:tcPr>
            <w:tcW w:w="129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65D85BB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318.1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CE037BF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7.34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0C74194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72B7E2B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8.21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A940253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14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B2A07AA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8.00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674D29C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AC079F2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10.30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513197E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8C5FC25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11.00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E66FD91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01A93B2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10.99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6A0DC59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431FD26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10.89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C98B32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13</w:t>
            </w:r>
          </w:p>
        </w:tc>
      </w:tr>
      <w:tr w:rsidR="00767AD4" w:rsidRPr="00767AD4" w14:paraId="344432A6" w14:textId="77777777" w:rsidTr="00767AD4">
        <w:trPr>
          <w:gridAfter w:val="1"/>
          <w:wAfter w:w="6" w:type="dxa"/>
          <w:trHeight w:val="120"/>
        </w:trPr>
        <w:tc>
          <w:tcPr>
            <w:tcW w:w="129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4047496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323.1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9F997BB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7.69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73E905E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63518CD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8.01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E054238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14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CA3EB4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7.48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BD4497E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14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A145944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9.40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9B14E29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14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210472C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10.33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5873961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FB10246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9.74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4B10E93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14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788DA66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9.71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82F28FD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14</w:t>
            </w:r>
          </w:p>
        </w:tc>
      </w:tr>
      <w:tr w:rsidR="00767AD4" w:rsidRPr="00767AD4" w14:paraId="5DD81717" w14:textId="77777777" w:rsidTr="00767AD4">
        <w:trPr>
          <w:gridAfter w:val="1"/>
          <w:wAfter w:w="6" w:type="dxa"/>
          <w:trHeight w:val="120"/>
        </w:trPr>
        <w:tc>
          <w:tcPr>
            <w:tcW w:w="129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757E1BF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328.1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17C3540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6.13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513C26C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14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21691D5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7.11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6E58818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15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EA2FA55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6.8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D6A3ACA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14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F5E1BCC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8.2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85D0E5E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14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4FCFAE7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8.1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8321FB9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5F7D1B3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8.83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F34A388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1727AA3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9.01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FD79E14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13</w:t>
            </w:r>
          </w:p>
        </w:tc>
      </w:tr>
      <w:tr w:rsidR="00767AD4" w:rsidRPr="00767AD4" w14:paraId="0FE9A7CF" w14:textId="77777777" w:rsidTr="00767AD4">
        <w:trPr>
          <w:gridAfter w:val="1"/>
          <w:wAfter w:w="6" w:type="dxa"/>
          <w:trHeight w:val="120"/>
        </w:trPr>
        <w:tc>
          <w:tcPr>
            <w:tcW w:w="129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5FAC58A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333.1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0792676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5.20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2C542DB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4A271B2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6.05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6F0A4F7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8F56668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5.89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96672FC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A55E0CD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7.19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B9DD53E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10A6AEA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6.96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7B4601C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DD7E87D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7.80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EFEE6D8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3EAA15F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8.3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B3D7621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12</w:t>
            </w:r>
          </w:p>
        </w:tc>
      </w:tr>
      <w:tr w:rsidR="00767AD4" w:rsidRPr="00767AD4" w14:paraId="605F2FD3" w14:textId="77777777" w:rsidTr="00767AD4">
        <w:trPr>
          <w:gridAfter w:val="1"/>
          <w:wAfter w:w="6" w:type="dxa"/>
          <w:trHeight w:val="120"/>
        </w:trPr>
        <w:tc>
          <w:tcPr>
            <w:tcW w:w="129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1D75F2F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353.1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E6B3D48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3.00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31AB744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10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2F589CF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3.43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0B4CFCC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39499DA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2.98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6DF2ABF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10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A77A01A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5.69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A45E08F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5C4A2FD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6.01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3ADCA56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D37F3A0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6.14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68A0550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7FA8CC6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7.83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1F78969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12</w:t>
            </w:r>
          </w:p>
        </w:tc>
      </w:tr>
      <w:tr w:rsidR="00767AD4" w:rsidRPr="00767AD4" w14:paraId="1AEA5232" w14:textId="77777777" w:rsidTr="00767AD4">
        <w:trPr>
          <w:gridAfter w:val="1"/>
          <w:wAfter w:w="6" w:type="dxa"/>
          <w:trHeight w:val="120"/>
        </w:trPr>
        <w:tc>
          <w:tcPr>
            <w:tcW w:w="129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EBA91B6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388.2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674C7B7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2.70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91E6DBB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F6465E4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3.4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9A5B632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54B51E3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3.05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591545F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5E915C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4.17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DFB4FE2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D348CA8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3.70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404F71A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D8873C5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4.66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6CDFF71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7CD78B3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5.25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09C6562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4</w:t>
            </w:r>
          </w:p>
        </w:tc>
      </w:tr>
      <w:tr w:rsidR="00767AD4" w:rsidRPr="00767AD4" w14:paraId="673E724F" w14:textId="77777777" w:rsidTr="00767AD4">
        <w:trPr>
          <w:gridAfter w:val="1"/>
          <w:wAfter w:w="6" w:type="dxa"/>
          <w:trHeight w:val="120"/>
        </w:trPr>
        <w:tc>
          <w:tcPr>
            <w:tcW w:w="129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A6009BA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398.2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161FBF0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2.76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70AF815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ADC2BED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3.36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B8DE4F5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D957E3E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2.93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B18F84D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7FA6B7B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4.05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CFA086D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F222706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3.5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C3FDA76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8ACAD12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4.5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3785AF7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B467DE3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4.86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58443C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3</w:t>
            </w:r>
          </w:p>
        </w:tc>
      </w:tr>
      <w:tr w:rsidR="00767AD4" w:rsidRPr="00767AD4" w14:paraId="20C40AC1" w14:textId="77777777" w:rsidTr="00767AD4">
        <w:trPr>
          <w:gridAfter w:val="1"/>
          <w:wAfter w:w="6" w:type="dxa"/>
          <w:trHeight w:val="120"/>
        </w:trPr>
        <w:tc>
          <w:tcPr>
            <w:tcW w:w="129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1B42999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Average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7ACB7CF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5.39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8146940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10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216890D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6.17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5949888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0AC66F6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5.79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0F69EC4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10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035B645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7.64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79E5E30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10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1905192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7.84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8962AB9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10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3F1EF80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8.20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37DB161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10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80AB2B3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8.44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D765C69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11</w:t>
            </w:r>
          </w:p>
        </w:tc>
      </w:tr>
      <w:tr w:rsidR="00767AD4" w:rsidRPr="00767AD4" w14:paraId="21496059" w14:textId="77777777" w:rsidTr="00767AD4">
        <w:trPr>
          <w:gridAfter w:val="1"/>
          <w:wAfter w:w="6" w:type="dxa"/>
          <w:trHeight w:val="120"/>
        </w:trPr>
        <w:tc>
          <w:tcPr>
            <w:tcW w:w="129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BDD4317" w14:textId="77777777" w:rsidR="00767AD4" w:rsidRPr="00767AD4" w:rsidRDefault="00767AD4" w:rsidP="00767AD4">
            <w:pPr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acetic acid</w:t>
            </w:r>
          </w:p>
        </w:tc>
        <w:tc>
          <w:tcPr>
            <w:tcW w:w="1719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2638CF2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1A-2B</w:t>
            </w:r>
          </w:p>
        </w:tc>
        <w:tc>
          <w:tcPr>
            <w:tcW w:w="1952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022CD40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1A-3B</w:t>
            </w:r>
          </w:p>
        </w:tc>
        <w:tc>
          <w:tcPr>
            <w:tcW w:w="1952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228BF9B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1A-4C</w:t>
            </w:r>
          </w:p>
        </w:tc>
        <w:tc>
          <w:tcPr>
            <w:tcW w:w="1952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04B6F5C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2B-2B</w:t>
            </w:r>
          </w:p>
        </w:tc>
        <w:tc>
          <w:tcPr>
            <w:tcW w:w="1952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8FBCBED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2B-3B</w:t>
            </w:r>
          </w:p>
        </w:tc>
        <w:tc>
          <w:tcPr>
            <w:tcW w:w="1952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ECB2315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2B-4C</w:t>
            </w:r>
          </w:p>
        </w:tc>
        <w:tc>
          <w:tcPr>
            <w:tcW w:w="1952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20DAA41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Non-assoc.</w:t>
            </w:r>
          </w:p>
        </w:tc>
      </w:tr>
      <w:tr w:rsidR="00767AD4" w:rsidRPr="00767AD4" w14:paraId="5DF27C89" w14:textId="77777777" w:rsidTr="00767AD4">
        <w:trPr>
          <w:gridAfter w:val="1"/>
          <w:wAfter w:w="6" w:type="dxa"/>
          <w:trHeight w:val="120"/>
        </w:trPr>
        <w:tc>
          <w:tcPr>
            <w:tcW w:w="129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701FCEB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  <w:r w:rsidRPr="00767AD4">
              <w:rPr>
                <w:rFonts w:ascii="Cambria" w:hAnsi="Cambria"/>
                <w:color w:val="000000"/>
                <w:sz w:val="16"/>
                <w:szCs w:val="16"/>
              </w:rPr>
              <w:t xml:space="preserve"> </w:t>
            </w:r>
            <w:r w:rsidRPr="00767AD4">
              <w:rPr>
                <w:color w:val="000000"/>
                <w:sz w:val="16"/>
                <w:szCs w:val="16"/>
              </w:rPr>
              <w:t>/ K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2507AE5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767A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767AD4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4876D86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767A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767AD4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A816858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767A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767AD4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18D00C9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767A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767AD4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96412EF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767A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767AD4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F373496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767A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767AD4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3E94F90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767A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767AD4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89DFE89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767A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767AD4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03AA296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767A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767AD4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47C4601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767A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767AD4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E969BAF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767A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767AD4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2DF6436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767A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767AD4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F144B13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767A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767AD4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891017A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767A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767AD4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</w:tr>
      <w:tr w:rsidR="00767AD4" w:rsidRPr="00767AD4" w14:paraId="4419206F" w14:textId="77777777" w:rsidTr="00767AD4">
        <w:trPr>
          <w:gridAfter w:val="1"/>
          <w:wAfter w:w="6" w:type="dxa"/>
          <w:trHeight w:val="120"/>
        </w:trPr>
        <w:tc>
          <w:tcPr>
            <w:tcW w:w="129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A07E18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293.2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122EE5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2.03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69DC84D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E1A2C41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2.71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D20A43C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8497DD8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4.13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66D9E76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664EA48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1.98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87CCF0F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7203284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3.20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93EB10A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51ACA96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3.47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DAC35F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685D620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5.84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7744F75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3</w:t>
            </w:r>
          </w:p>
        </w:tc>
      </w:tr>
      <w:tr w:rsidR="00767AD4" w:rsidRPr="00767AD4" w14:paraId="4203E4D8" w14:textId="77777777" w:rsidTr="00767AD4">
        <w:trPr>
          <w:gridAfter w:val="1"/>
          <w:wAfter w:w="6" w:type="dxa"/>
          <w:trHeight w:val="120"/>
        </w:trPr>
        <w:tc>
          <w:tcPr>
            <w:tcW w:w="129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2FE0F94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303.2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7A85EA8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10.47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1442E38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FADF65B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10.61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FD0DD00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ABAF79B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11.6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1B9CE66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02FF7C5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9.43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B411CCE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BFAD550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10.88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0D64D08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8560633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10.21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7388149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DC48E30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6.68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88F718C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4</w:t>
            </w:r>
          </w:p>
        </w:tc>
      </w:tr>
      <w:tr w:rsidR="00767AD4" w:rsidRPr="00767AD4" w14:paraId="3D8578EF" w14:textId="77777777" w:rsidTr="00767AD4">
        <w:trPr>
          <w:gridAfter w:val="1"/>
          <w:wAfter w:w="6" w:type="dxa"/>
          <w:trHeight w:val="120"/>
        </w:trPr>
        <w:tc>
          <w:tcPr>
            <w:tcW w:w="129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A6F1C45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313.2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39C48D4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1.74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DA2A49D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1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391EC56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1.48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02455CB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CFC0936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2.71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BFA4CDC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C637182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2.30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E065D0B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52C6084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2.11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27F62A0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BF75038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2.78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9CD41BF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2600836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3.87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927F8ED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3</w:t>
            </w:r>
          </w:p>
        </w:tc>
      </w:tr>
      <w:tr w:rsidR="00767AD4" w:rsidRPr="00767AD4" w14:paraId="0520B113" w14:textId="77777777" w:rsidTr="00767AD4">
        <w:trPr>
          <w:gridAfter w:val="1"/>
          <w:wAfter w:w="6" w:type="dxa"/>
          <w:trHeight w:val="120"/>
        </w:trPr>
        <w:tc>
          <w:tcPr>
            <w:tcW w:w="129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47D44B0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343.2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4C0E1F1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1.39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6A89166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1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BDECE65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1.40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DA0D873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1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E9C92DC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2.54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7BAEF05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9705847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1.37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5F75DE2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DD96284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8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7A563BB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EEFC77D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2.07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FC4D5FD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D51FAA5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1.3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D09341B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2</w:t>
            </w:r>
          </w:p>
        </w:tc>
      </w:tr>
      <w:tr w:rsidR="00767AD4" w:rsidRPr="00767AD4" w14:paraId="4FC9747B" w14:textId="77777777" w:rsidTr="00767AD4">
        <w:trPr>
          <w:gridAfter w:val="1"/>
          <w:wAfter w:w="6" w:type="dxa"/>
          <w:trHeight w:val="120"/>
        </w:trPr>
        <w:tc>
          <w:tcPr>
            <w:tcW w:w="129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235E165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363.0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814C212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1.33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F661956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1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AE6C831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1.44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29AD260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1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88566CC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2.78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0C5633F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F7D3822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1.40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1DF5ECD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14487E9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1.1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D1EBA47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EDD1E52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2.3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3E0F241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7BA5F83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1.10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3EEEB66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2</w:t>
            </w:r>
          </w:p>
        </w:tc>
      </w:tr>
      <w:tr w:rsidR="00767AD4" w:rsidRPr="00767AD4" w14:paraId="62568F5A" w14:textId="77777777" w:rsidTr="00767AD4">
        <w:trPr>
          <w:gridAfter w:val="1"/>
          <w:wAfter w:w="6" w:type="dxa"/>
          <w:trHeight w:val="120"/>
        </w:trPr>
        <w:tc>
          <w:tcPr>
            <w:tcW w:w="129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E867702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373.1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7909040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2.11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FFA98ED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BC9A658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2.59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1FF6D89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1A0C5E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3.35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55945B2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CD38573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2.63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9B340B4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CC60E82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1.88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5277841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63D2616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3.64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2EAF6FB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B11BE9E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3.00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2CA9F84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3</w:t>
            </w:r>
          </w:p>
        </w:tc>
      </w:tr>
      <w:tr w:rsidR="00767AD4" w:rsidRPr="00767AD4" w14:paraId="4B8FED94" w14:textId="77777777" w:rsidTr="00767AD4">
        <w:trPr>
          <w:gridAfter w:val="1"/>
          <w:wAfter w:w="6" w:type="dxa"/>
          <w:trHeight w:val="120"/>
        </w:trPr>
        <w:tc>
          <w:tcPr>
            <w:tcW w:w="129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DC6480A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412.6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AC66108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1.41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78528A1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A746F38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1.40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FDBA32B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80F6AB4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2.20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27D838A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42BFA42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1.13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62C8780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5571BF5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1.5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9D85367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B04889C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1.67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7F99B9E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DD3D928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83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33ECEC9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 </w:t>
            </w:r>
          </w:p>
        </w:tc>
      </w:tr>
      <w:tr w:rsidR="00767AD4" w:rsidRPr="00767AD4" w14:paraId="14A22F12" w14:textId="77777777" w:rsidTr="00767AD4">
        <w:trPr>
          <w:gridAfter w:val="1"/>
          <w:wAfter w:w="6" w:type="dxa"/>
          <w:trHeight w:val="120"/>
        </w:trPr>
        <w:tc>
          <w:tcPr>
            <w:tcW w:w="129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B9A2AA5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443.2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462DAA7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1.96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F6B02EC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75BF1CD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1.90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D5805AF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4DEFDF7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2.51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9C1BC14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85932D1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1.4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0FF56D1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EB25010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2.09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9B6623B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4E376BB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1.54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54EC32C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9A21D4A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1.30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B4A8377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 </w:t>
            </w:r>
          </w:p>
        </w:tc>
      </w:tr>
      <w:tr w:rsidR="00767AD4" w:rsidRPr="00767AD4" w14:paraId="6F87DE03" w14:textId="77777777" w:rsidTr="00767AD4">
        <w:trPr>
          <w:gridAfter w:val="1"/>
          <w:wAfter w:w="6" w:type="dxa"/>
          <w:trHeight w:val="120"/>
        </w:trPr>
        <w:tc>
          <w:tcPr>
            <w:tcW w:w="129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CF479EA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483.2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9F5DE93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1.25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8687BB4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B5E7B1C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1.21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2A5CF65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E121096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1.64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6131B7F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61288D1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97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0177DD0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0425DC5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1.25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D1413CC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6487304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1.2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4714E9A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9E11DE0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1.08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C43C922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 </w:t>
            </w:r>
          </w:p>
        </w:tc>
      </w:tr>
      <w:tr w:rsidR="00767AD4" w:rsidRPr="00767AD4" w14:paraId="51DFC1D7" w14:textId="77777777" w:rsidTr="00767AD4">
        <w:trPr>
          <w:gridAfter w:val="1"/>
          <w:wAfter w:w="6" w:type="dxa"/>
          <w:trHeight w:val="120"/>
        </w:trPr>
        <w:tc>
          <w:tcPr>
            <w:tcW w:w="129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A5D0FED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Average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F38D43B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2.63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232D32B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2DBFCA7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2.75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C785906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FFC2A86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3.72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7F82D85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6F7352A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2.51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4BF4AAC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9A08E15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2.76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F77C786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12E17F3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3.21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059AEEC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B989848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2.78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816E86E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3</w:t>
            </w:r>
          </w:p>
        </w:tc>
      </w:tr>
      <w:tr w:rsidR="00767AD4" w:rsidRPr="00767AD4" w14:paraId="0D2BF937" w14:textId="77777777" w:rsidTr="00767AD4">
        <w:trPr>
          <w:gridAfter w:val="1"/>
          <w:wAfter w:w="6" w:type="dxa"/>
          <w:trHeight w:val="120"/>
        </w:trPr>
        <w:tc>
          <w:tcPr>
            <w:tcW w:w="129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01C34F1" w14:textId="77777777" w:rsidR="00767AD4" w:rsidRPr="00767AD4" w:rsidRDefault="00767AD4" w:rsidP="00767AD4">
            <w:pPr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propanoic acid</w:t>
            </w:r>
          </w:p>
        </w:tc>
        <w:tc>
          <w:tcPr>
            <w:tcW w:w="1719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527C13E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1A-2B</w:t>
            </w:r>
          </w:p>
        </w:tc>
        <w:tc>
          <w:tcPr>
            <w:tcW w:w="1952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12D2A24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1A-3B</w:t>
            </w:r>
          </w:p>
        </w:tc>
        <w:tc>
          <w:tcPr>
            <w:tcW w:w="1952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CB6468C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1A-4C</w:t>
            </w:r>
          </w:p>
        </w:tc>
        <w:tc>
          <w:tcPr>
            <w:tcW w:w="1952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7BD4DCA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2B-2B</w:t>
            </w:r>
          </w:p>
        </w:tc>
        <w:tc>
          <w:tcPr>
            <w:tcW w:w="1952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45E1705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2B-3B</w:t>
            </w:r>
          </w:p>
        </w:tc>
        <w:tc>
          <w:tcPr>
            <w:tcW w:w="1952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8A61672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2B-4C</w:t>
            </w:r>
          </w:p>
        </w:tc>
        <w:tc>
          <w:tcPr>
            <w:tcW w:w="1952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6B80886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Non-assoc.</w:t>
            </w:r>
          </w:p>
        </w:tc>
      </w:tr>
      <w:tr w:rsidR="00767AD4" w:rsidRPr="00767AD4" w14:paraId="45D04D9F" w14:textId="77777777" w:rsidTr="00767AD4">
        <w:trPr>
          <w:gridAfter w:val="1"/>
          <w:wAfter w:w="6" w:type="dxa"/>
          <w:trHeight w:val="120"/>
        </w:trPr>
        <w:tc>
          <w:tcPr>
            <w:tcW w:w="129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B046242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  <w:r w:rsidRPr="00767AD4">
              <w:rPr>
                <w:rFonts w:ascii="Cambria" w:hAnsi="Cambria"/>
                <w:color w:val="000000"/>
                <w:sz w:val="16"/>
                <w:szCs w:val="16"/>
              </w:rPr>
              <w:t xml:space="preserve"> </w:t>
            </w:r>
            <w:r w:rsidRPr="00767AD4">
              <w:rPr>
                <w:color w:val="000000"/>
                <w:sz w:val="16"/>
                <w:szCs w:val="16"/>
              </w:rPr>
              <w:t>/ K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23A6F6C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767A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767AD4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6D13603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767A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767AD4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311D846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767A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767AD4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EA2BE56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767A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767AD4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46CB8F8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767A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767AD4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A00BFC2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767A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767AD4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9C96220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767A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767AD4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DC627A3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767A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767AD4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5EB7308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767A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767AD4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4A8B315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767A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767AD4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6EAD072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767A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767AD4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94B7883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767A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767AD4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F5AFDED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767A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767AD4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0CC39C0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767A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767AD4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</w:tr>
      <w:tr w:rsidR="00767AD4" w:rsidRPr="00767AD4" w14:paraId="4C95C981" w14:textId="77777777" w:rsidTr="00767AD4">
        <w:trPr>
          <w:gridAfter w:val="1"/>
          <w:wAfter w:w="6" w:type="dxa"/>
          <w:trHeight w:val="120"/>
        </w:trPr>
        <w:tc>
          <w:tcPr>
            <w:tcW w:w="129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33EA28E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303.2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4EEFA99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19.16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F10B7B2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F63E1BD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19.28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5D7BA60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0159685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16.68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73C3526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BCFBB8F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18.23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B5B4519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776BC81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19.6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12A7469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4C0A7EE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17.45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DF70964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2FF015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15.2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1A3CA8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1</w:t>
            </w:r>
          </w:p>
        </w:tc>
      </w:tr>
      <w:tr w:rsidR="00767AD4" w:rsidRPr="00767AD4" w14:paraId="738C6B7B" w14:textId="77777777" w:rsidTr="00767AD4">
        <w:trPr>
          <w:gridAfter w:val="1"/>
          <w:wAfter w:w="6" w:type="dxa"/>
          <w:trHeight w:val="120"/>
        </w:trPr>
        <w:tc>
          <w:tcPr>
            <w:tcW w:w="129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96036DA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313.1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B250CA1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6.49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762689D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55406B4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6.29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3922605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8C9669A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8.54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1722B83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3FC2D4F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7.2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C631F0B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1AABFD6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6.30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E8E6296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768F96B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8.51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135716A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A4CA694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7.87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99F6902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2</w:t>
            </w:r>
          </w:p>
        </w:tc>
      </w:tr>
      <w:tr w:rsidR="00767AD4" w:rsidRPr="00767AD4" w14:paraId="49B767C4" w14:textId="77777777" w:rsidTr="00767AD4">
        <w:trPr>
          <w:gridAfter w:val="1"/>
          <w:wAfter w:w="6" w:type="dxa"/>
          <w:trHeight w:val="120"/>
        </w:trPr>
        <w:tc>
          <w:tcPr>
            <w:tcW w:w="129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D045454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343.2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A240417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12.04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2BDBDA6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421543C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12.20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DA94DD8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31C65AE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13.38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75BB1F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6987837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11.67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248BBAA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B540887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11.07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1D7FD7C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62451BD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11.93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A60BBBD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C0F3A13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10.27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F339A69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3</w:t>
            </w:r>
          </w:p>
        </w:tc>
      </w:tr>
      <w:tr w:rsidR="00767AD4" w:rsidRPr="00767AD4" w14:paraId="6DAC5F57" w14:textId="77777777" w:rsidTr="00767AD4">
        <w:trPr>
          <w:gridAfter w:val="1"/>
          <w:wAfter w:w="6" w:type="dxa"/>
          <w:trHeight w:val="120"/>
        </w:trPr>
        <w:tc>
          <w:tcPr>
            <w:tcW w:w="129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C1497D5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373.1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D1180BF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3.77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3850C56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236F6C4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4.27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1A58788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64D4D70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4.63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EA0A425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3C5ECD9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3.11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B1BE64B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85EC48E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3.73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6A75859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CF5233A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3.71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3553A32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7A646A2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1.91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0F0B714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3</w:t>
            </w:r>
          </w:p>
        </w:tc>
      </w:tr>
      <w:tr w:rsidR="00767AD4" w:rsidRPr="00767AD4" w14:paraId="5B4F8451" w14:textId="77777777" w:rsidTr="00767AD4">
        <w:trPr>
          <w:gridAfter w:val="1"/>
          <w:wAfter w:w="6" w:type="dxa"/>
          <w:trHeight w:val="120"/>
        </w:trPr>
        <w:tc>
          <w:tcPr>
            <w:tcW w:w="129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8D28E16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423.2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0A190AD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6.95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137F68B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AFA0716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7.28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4EED9F7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2CC60D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6.7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2B6BB16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7341715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5.26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4663D2C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14591D6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6.15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4F871D9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A3440A9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5.34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1A18163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BEDA5AE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6.3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6F9E193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5</w:t>
            </w:r>
          </w:p>
        </w:tc>
      </w:tr>
      <w:tr w:rsidR="00767AD4" w:rsidRPr="00767AD4" w14:paraId="52DA91F7" w14:textId="77777777" w:rsidTr="00767AD4">
        <w:trPr>
          <w:gridAfter w:val="1"/>
          <w:wAfter w:w="6" w:type="dxa"/>
          <w:trHeight w:val="120"/>
        </w:trPr>
        <w:tc>
          <w:tcPr>
            <w:tcW w:w="129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493EEF2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453.2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A427363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7.34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2515CA8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10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65C5BA4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7.85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0348EC6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10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B5626DD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6.85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31D931A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0A1035F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5.2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C0B0C75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EE9D725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6.41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BEF7CD5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D94E1C8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4.29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3A66670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1B493AE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6.38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7924E81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8</w:t>
            </w:r>
          </w:p>
        </w:tc>
      </w:tr>
      <w:tr w:rsidR="00767AD4" w:rsidRPr="00767AD4" w14:paraId="318F1902" w14:textId="77777777" w:rsidTr="00767AD4">
        <w:trPr>
          <w:gridAfter w:val="1"/>
          <w:wAfter w:w="6" w:type="dxa"/>
          <w:trHeight w:val="120"/>
        </w:trPr>
        <w:tc>
          <w:tcPr>
            <w:tcW w:w="129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61E882C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483.2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C5AD8D9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6.08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43DE701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15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5D3FA0A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7.05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02C21F6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15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1F830E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6.23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BF37BC4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15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6DFE199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4.04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5DE8ACA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57F49EB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5.0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F436A60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854D2F2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3.53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92D614F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FAF3E8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5.08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26BEDCF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12</w:t>
            </w:r>
          </w:p>
        </w:tc>
      </w:tr>
      <w:tr w:rsidR="00767AD4" w:rsidRPr="00767AD4" w14:paraId="060CB296" w14:textId="77777777" w:rsidTr="00767AD4">
        <w:trPr>
          <w:gridAfter w:val="1"/>
          <w:wAfter w:w="6" w:type="dxa"/>
          <w:trHeight w:val="120"/>
        </w:trPr>
        <w:tc>
          <w:tcPr>
            <w:tcW w:w="129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9BF307A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Average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6B38E7E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8.83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16E26E8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9D74F6B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9.17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40EC477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593F3B4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9.00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7F91E81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B13F3BD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7.82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77A47F7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927B24F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8.33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2F069E6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C1B774B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7.82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4BC50D1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77509DD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7.58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0083601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5</w:t>
            </w:r>
          </w:p>
        </w:tc>
      </w:tr>
      <w:tr w:rsidR="00767AD4" w:rsidRPr="00767AD4" w14:paraId="5CA4EB61" w14:textId="77777777" w:rsidTr="00767AD4">
        <w:trPr>
          <w:gridAfter w:val="1"/>
          <w:wAfter w:w="6" w:type="dxa"/>
          <w:trHeight w:val="120"/>
        </w:trPr>
        <w:tc>
          <w:tcPr>
            <w:tcW w:w="129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02BDF76" w14:textId="77777777" w:rsidR="00767AD4" w:rsidRPr="00767AD4" w:rsidRDefault="00767AD4" w:rsidP="00767AD4">
            <w:pPr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butanoic acid</w:t>
            </w:r>
          </w:p>
        </w:tc>
        <w:tc>
          <w:tcPr>
            <w:tcW w:w="1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E2889D6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1A-2B</w:t>
            </w:r>
          </w:p>
        </w:tc>
        <w:tc>
          <w:tcPr>
            <w:tcW w:w="195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43C93A9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1A-3B</w:t>
            </w:r>
          </w:p>
        </w:tc>
        <w:tc>
          <w:tcPr>
            <w:tcW w:w="195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2F987B8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1A-4C</w:t>
            </w:r>
          </w:p>
        </w:tc>
        <w:tc>
          <w:tcPr>
            <w:tcW w:w="195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9D88910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2B-2B</w:t>
            </w:r>
          </w:p>
        </w:tc>
        <w:tc>
          <w:tcPr>
            <w:tcW w:w="195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30F2852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2B-3B</w:t>
            </w:r>
          </w:p>
        </w:tc>
        <w:tc>
          <w:tcPr>
            <w:tcW w:w="195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78A8EC7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2B-4C</w:t>
            </w:r>
          </w:p>
        </w:tc>
        <w:tc>
          <w:tcPr>
            <w:tcW w:w="195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99462F3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Non-assoc.</w:t>
            </w:r>
          </w:p>
        </w:tc>
      </w:tr>
      <w:tr w:rsidR="00767AD4" w:rsidRPr="00767AD4" w14:paraId="1BF20CED" w14:textId="77777777" w:rsidTr="00767AD4">
        <w:trPr>
          <w:gridAfter w:val="1"/>
          <w:wAfter w:w="6" w:type="dxa"/>
          <w:trHeight w:val="120"/>
        </w:trPr>
        <w:tc>
          <w:tcPr>
            <w:tcW w:w="129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DE6BFAE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  <w:r w:rsidRPr="00767AD4">
              <w:rPr>
                <w:rFonts w:ascii="Cambria" w:hAnsi="Cambria"/>
                <w:color w:val="000000"/>
                <w:sz w:val="16"/>
                <w:szCs w:val="16"/>
              </w:rPr>
              <w:t xml:space="preserve"> </w:t>
            </w:r>
            <w:r w:rsidRPr="00767AD4">
              <w:rPr>
                <w:color w:val="000000"/>
                <w:sz w:val="16"/>
                <w:szCs w:val="16"/>
              </w:rPr>
              <w:t>/ K</w:t>
            </w:r>
          </w:p>
        </w:tc>
        <w:tc>
          <w:tcPr>
            <w:tcW w:w="74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8544F13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767A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767AD4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56A7614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767A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767AD4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0409F80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767A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767AD4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A33E138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767A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767AD4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353F484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767A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767AD4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6D83742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767A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767AD4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FCCA781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767A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767AD4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942F978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767A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767AD4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969694E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767A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767AD4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BF9A0B6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767A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767AD4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2975BFA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767A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767AD4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3B07B62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767A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767AD4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47A3838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767A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767AD4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FCB791C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767A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767AD4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</w:tr>
      <w:tr w:rsidR="00767AD4" w:rsidRPr="00767AD4" w14:paraId="2005B9EA" w14:textId="77777777" w:rsidTr="00767AD4">
        <w:trPr>
          <w:gridAfter w:val="1"/>
          <w:wAfter w:w="6" w:type="dxa"/>
          <w:trHeight w:val="120"/>
        </w:trPr>
        <w:tc>
          <w:tcPr>
            <w:tcW w:w="129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FE6AD33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303.2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F8F53D8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7.18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89068E5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7151AD1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7.0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FB2A70E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3BFA9D6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11.55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AE36A35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16E4993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6.99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F094978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2545BDC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8.06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954C389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3DE5CF2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13.14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4A0AB9F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2E4C868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4.80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DE908DB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6</w:t>
            </w:r>
          </w:p>
        </w:tc>
      </w:tr>
      <w:tr w:rsidR="00767AD4" w:rsidRPr="00767AD4" w14:paraId="4B974D7B" w14:textId="77777777" w:rsidTr="00767AD4">
        <w:trPr>
          <w:gridAfter w:val="1"/>
          <w:wAfter w:w="6" w:type="dxa"/>
          <w:trHeight w:val="120"/>
        </w:trPr>
        <w:tc>
          <w:tcPr>
            <w:tcW w:w="129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6B9FF55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Average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88511A1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7.18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4023EB5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52C6AEB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7.02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40E5F96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675C966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11.55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FBC019A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A966FF4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6.99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85192A0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C72B355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8.06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75687FE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DABD305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13.14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3CB460E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84B3565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4.80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84C20E8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6</w:t>
            </w:r>
          </w:p>
        </w:tc>
      </w:tr>
      <w:tr w:rsidR="00767AD4" w:rsidRPr="00767AD4" w14:paraId="210182ED" w14:textId="77777777" w:rsidTr="00767AD4">
        <w:trPr>
          <w:gridAfter w:val="1"/>
          <w:wAfter w:w="6" w:type="dxa"/>
          <w:trHeight w:val="120"/>
        </w:trPr>
        <w:tc>
          <w:tcPr>
            <w:tcW w:w="129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684426D" w14:textId="77777777" w:rsidR="00767AD4" w:rsidRPr="00767AD4" w:rsidRDefault="00767AD4" w:rsidP="00767AD4">
            <w:pPr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17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AF501CD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1A-2B</w:t>
            </w:r>
          </w:p>
        </w:tc>
        <w:tc>
          <w:tcPr>
            <w:tcW w:w="195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452E3C6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1A-3B</w:t>
            </w:r>
          </w:p>
        </w:tc>
        <w:tc>
          <w:tcPr>
            <w:tcW w:w="195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F8F5A7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1A-4C</w:t>
            </w:r>
          </w:p>
        </w:tc>
        <w:tc>
          <w:tcPr>
            <w:tcW w:w="195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BF4CF85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2B-2B</w:t>
            </w:r>
          </w:p>
        </w:tc>
        <w:tc>
          <w:tcPr>
            <w:tcW w:w="195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9CA28EF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2B-3B</w:t>
            </w:r>
          </w:p>
        </w:tc>
        <w:tc>
          <w:tcPr>
            <w:tcW w:w="195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B915055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2B-4C</w:t>
            </w:r>
          </w:p>
        </w:tc>
        <w:tc>
          <w:tcPr>
            <w:tcW w:w="195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0C3C24A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Non-assoc.</w:t>
            </w:r>
          </w:p>
        </w:tc>
      </w:tr>
      <w:tr w:rsidR="003669BF" w:rsidRPr="00767AD4" w14:paraId="78F874FB" w14:textId="77777777" w:rsidTr="00767AD4">
        <w:trPr>
          <w:gridAfter w:val="1"/>
          <w:wAfter w:w="6" w:type="dxa"/>
          <w:trHeight w:val="120"/>
        </w:trPr>
        <w:tc>
          <w:tcPr>
            <w:tcW w:w="129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2088341" w14:textId="77777777" w:rsidR="003669BF" w:rsidRPr="00767AD4" w:rsidRDefault="003669BF" w:rsidP="003669BF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767AD4">
              <w:rPr>
                <w:color w:val="000000"/>
                <w:sz w:val="16"/>
                <w:szCs w:val="16"/>
              </w:rPr>
              <w:t xml:space="preserve"> / bar</w:t>
            </w:r>
          </w:p>
        </w:tc>
        <w:tc>
          <w:tcPr>
            <w:tcW w:w="74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BA0478E" w14:textId="32ABAFB1" w:rsidR="003669BF" w:rsidRPr="00767AD4" w:rsidRDefault="003669BF" w:rsidP="003669BF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EE5DE7D" w14:textId="67834192" w:rsidR="003669BF" w:rsidRPr="00767AD4" w:rsidRDefault="003669BF" w:rsidP="003669BF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3953B54" w14:textId="4EBD3302" w:rsidR="003669BF" w:rsidRPr="00767AD4" w:rsidRDefault="003669BF" w:rsidP="003669BF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F11B7CA" w14:textId="707C6873" w:rsidR="003669BF" w:rsidRPr="00767AD4" w:rsidRDefault="003669BF" w:rsidP="003669BF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5C4BC04" w14:textId="31E762A4" w:rsidR="003669BF" w:rsidRPr="00767AD4" w:rsidRDefault="003669BF" w:rsidP="003669BF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76DB40E" w14:textId="26062440" w:rsidR="003669BF" w:rsidRPr="00767AD4" w:rsidRDefault="003669BF" w:rsidP="003669BF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6A14551" w14:textId="05E51AB9" w:rsidR="003669BF" w:rsidRPr="00767AD4" w:rsidRDefault="003669BF" w:rsidP="003669BF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3ED1229" w14:textId="224E0421" w:rsidR="003669BF" w:rsidRPr="00767AD4" w:rsidRDefault="003669BF" w:rsidP="003669BF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8DE91A7" w14:textId="17178F6B" w:rsidR="003669BF" w:rsidRPr="00767AD4" w:rsidRDefault="003669BF" w:rsidP="003669BF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D867695" w14:textId="6FB878AC" w:rsidR="003669BF" w:rsidRPr="00767AD4" w:rsidRDefault="003669BF" w:rsidP="003669BF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A7FED7A" w14:textId="2A5FD411" w:rsidR="003669BF" w:rsidRPr="00767AD4" w:rsidRDefault="003669BF" w:rsidP="003669BF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8C60F67" w14:textId="64B9C49B" w:rsidR="003669BF" w:rsidRPr="00767AD4" w:rsidRDefault="003669BF" w:rsidP="003669BF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149B118" w14:textId="4A1F06B1" w:rsidR="003669BF" w:rsidRPr="00767AD4" w:rsidRDefault="003669BF" w:rsidP="003669BF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31BB4EC" w14:textId="647DEBD8" w:rsidR="003669BF" w:rsidRPr="00767AD4" w:rsidRDefault="003669BF" w:rsidP="003669BF">
            <w:pPr>
              <w:jc w:val="center"/>
              <w:rPr>
                <w:color w:val="000000"/>
                <w:sz w:val="16"/>
                <w:szCs w:val="16"/>
              </w:rPr>
            </w:pPr>
            <w:r w:rsidRPr="00411190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411190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</w:tr>
      <w:tr w:rsidR="000567BF" w:rsidRPr="00767AD4" w14:paraId="1A22618D" w14:textId="77777777" w:rsidTr="003669BF">
        <w:trPr>
          <w:gridAfter w:val="1"/>
          <w:wAfter w:w="6" w:type="dxa"/>
          <w:trHeight w:val="120"/>
        </w:trPr>
        <w:tc>
          <w:tcPr>
            <w:tcW w:w="129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EACCAAD" w14:textId="77777777" w:rsidR="000567BF" w:rsidRPr="00767A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1333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75E834AC" w14:textId="17CBA7DB" w:rsidR="000567BF" w:rsidRPr="00767A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.20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6839A4FD" w14:textId="7AF33760" w:rsidR="000567BF" w:rsidRPr="00767A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067B7D84" w14:textId="5FA04E44" w:rsidR="000567BF" w:rsidRPr="00767A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.2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4A8AF13E" w14:textId="23E7723A" w:rsidR="000567BF" w:rsidRPr="00767A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4F55AB84" w14:textId="0115E7A7" w:rsidR="000567BF" w:rsidRPr="00767A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4.17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24A1D88C" w14:textId="40649735" w:rsidR="000567BF" w:rsidRPr="00767A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6FFD346B" w14:textId="6E09A62B" w:rsidR="000567BF" w:rsidRPr="00767A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.03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5FD0EA99" w14:textId="0338A3BB" w:rsidR="000567BF" w:rsidRPr="00767A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6CC4E7FD" w14:textId="2EEDE3D3" w:rsidR="000567BF" w:rsidRPr="00767A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.45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5904D124" w14:textId="7749D38B" w:rsidR="000567BF" w:rsidRPr="00767A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28D83236" w14:textId="66456DAF" w:rsidR="000567BF" w:rsidRPr="00767A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.35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090B1D2F" w14:textId="108DCBE3" w:rsidR="000567BF" w:rsidRPr="00767A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0A6B4634" w14:textId="2AD379DD" w:rsidR="000567BF" w:rsidRPr="00767A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.13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50710039" w14:textId="0DF6E82F" w:rsidR="000567BF" w:rsidRPr="00767A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3</w:t>
            </w:r>
          </w:p>
        </w:tc>
      </w:tr>
      <w:tr w:rsidR="000567BF" w:rsidRPr="00767AD4" w14:paraId="47A71C35" w14:textId="77777777" w:rsidTr="003669BF">
        <w:trPr>
          <w:gridAfter w:val="1"/>
          <w:wAfter w:w="6" w:type="dxa"/>
          <w:trHeight w:val="120"/>
        </w:trPr>
        <w:tc>
          <w:tcPr>
            <w:tcW w:w="129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40525B5" w14:textId="77777777" w:rsidR="000567BF" w:rsidRPr="00767A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5333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44844F2B" w14:textId="5435FED5" w:rsidR="000567BF" w:rsidRPr="00767A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.06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22DE0A3A" w14:textId="367E0E37" w:rsidR="000567BF" w:rsidRPr="00767A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3B3B123C" w14:textId="1CF42FD8" w:rsidR="000567BF" w:rsidRPr="00767A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.30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6437665B" w14:textId="5EDC3F78" w:rsidR="000567BF" w:rsidRPr="00767A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3C5E93BD" w14:textId="427BBBCE" w:rsidR="000567BF" w:rsidRPr="00767A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.8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13569BF8" w14:textId="1FE0A62E" w:rsidR="000567BF" w:rsidRPr="00767A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7CAA388E" w14:textId="0853EC1C" w:rsidR="000567BF" w:rsidRPr="00767A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.09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29489A05" w14:textId="1695A6E5" w:rsidR="000567BF" w:rsidRPr="00767A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61498429" w14:textId="063065ED" w:rsidR="000567BF" w:rsidRPr="00767A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.34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5C600AA2" w14:textId="09C2FA8F" w:rsidR="000567BF" w:rsidRPr="00767A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6B84DEB6" w14:textId="1813020A" w:rsidR="000567BF" w:rsidRPr="00767A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.69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6360E19A" w14:textId="2C41F50D" w:rsidR="000567BF" w:rsidRPr="00767A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16BBC9F5" w14:textId="7962CF22" w:rsidR="000567BF" w:rsidRPr="00767A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97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3D3F7CE4" w14:textId="5EB13C44" w:rsidR="000567BF" w:rsidRPr="00767A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2</w:t>
            </w:r>
          </w:p>
        </w:tc>
      </w:tr>
      <w:tr w:rsidR="000567BF" w:rsidRPr="00767AD4" w14:paraId="36317198" w14:textId="77777777" w:rsidTr="003669BF">
        <w:trPr>
          <w:gridAfter w:val="1"/>
          <w:wAfter w:w="6" w:type="dxa"/>
          <w:trHeight w:val="120"/>
        </w:trPr>
        <w:tc>
          <w:tcPr>
            <w:tcW w:w="129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0F1EDE0" w14:textId="77777777" w:rsidR="000567BF" w:rsidRPr="00767A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1.0132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0C3F954D" w14:textId="5061F2B7" w:rsidR="000567BF" w:rsidRPr="00767A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.0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7E4F663D" w14:textId="58A9338A" w:rsidR="000567BF" w:rsidRPr="00767A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47122600" w14:textId="6E2B25E6" w:rsidR="000567BF" w:rsidRPr="00767A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.07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1E48A0F3" w14:textId="0859D08F" w:rsidR="000567BF" w:rsidRPr="00767A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635340AC" w14:textId="78A2B5EB" w:rsidR="000567BF" w:rsidRPr="00767A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.49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0BE501BF" w14:textId="1529EC83" w:rsidR="000567BF" w:rsidRPr="00767A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6B80A824" w14:textId="0463260D" w:rsidR="000567BF" w:rsidRPr="00767A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88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41BF7047" w14:textId="6AB766A2" w:rsidR="000567BF" w:rsidRPr="00767A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1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68432FBA" w14:textId="18E9519C" w:rsidR="000567BF" w:rsidRPr="00767A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.0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748AEDE6" w14:textId="49EC91B5" w:rsidR="000567BF" w:rsidRPr="00767A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10D59003" w14:textId="139EA3E6" w:rsidR="000567BF" w:rsidRPr="00767A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.51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6C027584" w14:textId="48026B8C" w:rsidR="000567BF" w:rsidRPr="00767A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35632C29" w14:textId="1FE4AE28" w:rsidR="000567BF" w:rsidRPr="00767A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90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38A1E741" w14:textId="22F9F545" w:rsidR="000567BF" w:rsidRPr="00767A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1</w:t>
            </w:r>
          </w:p>
        </w:tc>
      </w:tr>
      <w:tr w:rsidR="000567BF" w:rsidRPr="00767AD4" w14:paraId="5A4C573C" w14:textId="77777777" w:rsidTr="003669BF">
        <w:trPr>
          <w:gridAfter w:val="1"/>
          <w:wAfter w:w="6" w:type="dxa"/>
          <w:trHeight w:val="120"/>
        </w:trPr>
        <w:tc>
          <w:tcPr>
            <w:tcW w:w="129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1DFAAEA" w14:textId="77777777" w:rsidR="000567BF" w:rsidRPr="00767A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Average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1CAC8C8E" w14:textId="6A432F81" w:rsidR="000567BF" w:rsidRPr="00767A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.09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2298EA3F" w14:textId="2E826718" w:rsidR="000567BF" w:rsidRPr="00767A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5F5F3160" w14:textId="5BB9C787" w:rsidR="000567BF" w:rsidRPr="00767A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.19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61F61C72" w14:textId="01286EA6" w:rsidR="000567BF" w:rsidRPr="00767A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39AE22D2" w14:textId="0729794D" w:rsidR="000567BF" w:rsidRPr="00767A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.49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687AB139" w14:textId="5D1F2BC8" w:rsidR="000567BF" w:rsidRPr="00767A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45EDB6DE" w14:textId="0FDF6E77" w:rsidR="000567BF" w:rsidRPr="00767A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.00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4B8D3059" w14:textId="099D7C16" w:rsidR="000567BF" w:rsidRPr="00767A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0284AE09" w14:textId="79AE1BF3" w:rsidR="000567BF" w:rsidRPr="00767A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.27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371551BB" w14:textId="27732FD1" w:rsidR="000567BF" w:rsidRPr="00767A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47ED5132" w14:textId="08FE2631" w:rsidR="000567BF" w:rsidRPr="00767A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.85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7650C8F9" w14:textId="190BE14C" w:rsidR="000567BF" w:rsidRPr="00767A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143AE22F" w14:textId="77CEDCA0" w:rsidR="000567BF" w:rsidRPr="00767A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.00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3203E3F1" w14:textId="55F2D2EB" w:rsidR="000567BF" w:rsidRPr="00767AD4" w:rsidRDefault="000567BF" w:rsidP="000567BF">
            <w:pPr>
              <w:jc w:val="center"/>
              <w:rPr>
                <w:color w:val="000000"/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0.02</w:t>
            </w:r>
          </w:p>
        </w:tc>
      </w:tr>
      <w:tr w:rsidR="00767AD4" w:rsidRPr="00767AD4" w14:paraId="1E25A869" w14:textId="77777777" w:rsidTr="00767AD4">
        <w:trPr>
          <w:gridAfter w:val="1"/>
          <w:wAfter w:w="6" w:type="dxa"/>
          <w:trHeight w:val="120"/>
        </w:trPr>
        <w:tc>
          <w:tcPr>
            <w:tcW w:w="129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DBB8BF6" w14:textId="77777777" w:rsidR="00767AD4" w:rsidRPr="00767AD4" w:rsidRDefault="00767AD4" w:rsidP="00767AD4">
            <w:pPr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Overall average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EF53D2C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5.43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138B4E7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780B551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5.81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FB8D57F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0E32BE7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6.17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617EA52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E854ED8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5.82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B2E5C1B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C905505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6.16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81A7928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AA6D34A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6.49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D049CF8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5069CD3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6.02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9BB3679" w14:textId="77777777" w:rsidR="00767AD4" w:rsidRPr="00767AD4" w:rsidRDefault="00767AD4" w:rsidP="00767AD4">
            <w:pPr>
              <w:jc w:val="center"/>
              <w:rPr>
                <w:color w:val="000000"/>
                <w:sz w:val="16"/>
                <w:szCs w:val="16"/>
              </w:rPr>
            </w:pPr>
            <w:r w:rsidRPr="00767AD4">
              <w:rPr>
                <w:color w:val="000000"/>
                <w:sz w:val="16"/>
                <w:szCs w:val="16"/>
              </w:rPr>
              <w:t>0.06</w:t>
            </w:r>
          </w:p>
        </w:tc>
      </w:tr>
      <w:tr w:rsidR="00767AD4" w:rsidRPr="00767AD4" w14:paraId="7EC25276" w14:textId="77777777" w:rsidTr="00767AD4">
        <w:trPr>
          <w:trHeight w:val="270"/>
        </w:trPr>
        <w:tc>
          <w:tcPr>
            <w:tcW w:w="14735" w:type="dxa"/>
            <w:gridSpan w:val="16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3174AD" w14:textId="77777777" w:rsidR="00767AD4" w:rsidRDefault="00767AD4" w:rsidP="00767AD4">
            <w:pPr>
              <w:rPr>
                <w:color w:val="000000"/>
                <w:sz w:val="18"/>
                <w:szCs w:val="18"/>
              </w:rPr>
            </w:pPr>
            <w:r w:rsidRPr="00767AD4">
              <w:rPr>
                <w:color w:val="000000"/>
                <w:sz w:val="18"/>
                <w:szCs w:val="18"/>
                <w:vertAlign w:val="superscript"/>
              </w:rPr>
              <w:t>a</w:t>
            </w:r>
            <w:r w:rsidRPr="00767AD4">
              <w:rPr>
                <w:color w:val="000000"/>
                <w:sz w:val="18"/>
                <w:szCs w:val="18"/>
              </w:rPr>
              <w:t xml:space="preserve"> Overall average values computed from isothermal data only.</w:t>
            </w:r>
          </w:p>
          <w:p w14:paraId="25BA7FB7" w14:textId="62AADF0D" w:rsidR="00E96C5C" w:rsidRPr="00767AD4" w:rsidRDefault="00E96C5C" w:rsidP="00767AD4">
            <w:pPr>
              <w:rPr>
                <w:color w:val="000000"/>
                <w:sz w:val="18"/>
                <w:szCs w:val="18"/>
              </w:rPr>
            </w:pPr>
            <w:r w:rsidRPr="00E96C5C">
              <w:rPr>
                <w:color w:val="000000"/>
                <w:sz w:val="16"/>
                <w:szCs w:val="16"/>
                <w:vertAlign w:val="superscript"/>
              </w:rPr>
              <w:t>b</w:t>
            </w:r>
            <w:r>
              <w:rPr>
                <w:color w:val="000000"/>
                <w:sz w:val="16"/>
                <w:szCs w:val="16"/>
              </w:rPr>
              <w:t xml:space="preserve"> Values for CPA</w:t>
            </w:r>
            <w:r w:rsidR="00BE2128">
              <w:rPr>
                <w:color w:val="000000"/>
                <w:sz w:val="16"/>
                <w:szCs w:val="16"/>
              </w:rPr>
              <w:t>-</w:t>
            </w:r>
            <w:r>
              <w:rPr>
                <w:color w:val="000000"/>
                <w:sz w:val="16"/>
                <w:szCs w:val="16"/>
              </w:rPr>
              <w:t xml:space="preserve">CR1 2B-2B taken from </w:t>
            </w:r>
            <w:r w:rsidR="00B64587">
              <w:rPr>
                <w:color w:val="000000"/>
                <w:sz w:val="16"/>
                <w:szCs w:val="16"/>
              </w:rPr>
              <w:fldChar w:fldCharType="begin"/>
            </w:r>
            <w:r w:rsidR="00B64587">
              <w:rPr>
                <w:color w:val="000000"/>
                <w:sz w:val="16"/>
                <w:szCs w:val="16"/>
              </w:rPr>
              <w:instrText xml:space="preserve"> ADDIN EN.CITE &lt;EndNote&gt;&lt;Cite&gt;&lt;Author&gt;Román-Ramírez&lt;/Author&gt;&lt;Year&gt;2020&lt;/Year&gt;&lt;RecNum&gt;867&lt;/RecNum&gt;&lt;DisplayText&gt;(Román-Ramírez and Leeke 2020)&lt;/DisplayText&gt;&lt;record&gt;&lt;rec-number&gt;867&lt;/rec-number&gt;&lt;foreign-keys&gt;&lt;key app="EN" db-id="zwazfzfrzwx9x4e5dtsxd0z15902tx9wsfrv" timestamp="1573163099" guid="83e32f5d-d65e-49f9-b812-56f7afaa2cd5"&gt;867&lt;/key&gt;&lt;/foreign-keys&gt;&lt;ref-type name="Journal Article"&gt;17&lt;/ref-type&gt;&lt;contributors&gt;&lt;authors&gt;&lt;author&gt;Román-Ramírez, Luis A.&lt;/author&gt;&lt;author&gt;Leeke, Gary A.&lt;/author&gt;&lt;/authors&gt;&lt;/contributors&gt;&lt;titles&gt;&lt;title&gt;Evaluation of the Peng–Robinson and the Cubic-Plus-Association Equations of State in Modeling VLE of Carboxylic Acids with Water&lt;/title&gt;&lt;secondary-title&gt;International Journal of Thermophysics&lt;/secondary-title&gt;&lt;/titles&gt;&lt;periodical&gt;&lt;full-title&gt;International Journal of Thermophysics&lt;/full-title&gt;&lt;abbr-1&gt;Int. J. Thermophys.&lt;/abbr-1&gt;&lt;abbr-2&gt;Int J Thermophys&lt;/abbr-2&gt;&lt;/periodical&gt;&lt;pages&gt;61&lt;/pages&gt;&lt;volume&gt;41&lt;/volume&gt;&lt;number&gt;5&lt;/number&gt;&lt;dates&gt;&lt;year&gt;2020&lt;/year&gt;&lt;pub-dates&gt;&lt;date&gt;2020/03/16&lt;/date&gt;&lt;/pub-dates&gt;&lt;/dates&gt;&lt;isbn&gt;1572-9567&lt;/isbn&gt;&lt;urls&gt;&lt;related-urls&gt;&lt;url&gt;https://doi.org/10.1007/s10765-020-02643-6&lt;/url&gt;&lt;/related-urls&gt;&lt;/urls&gt;&lt;electronic-resource-num&gt;10.1007/s10765-020-02643-6&lt;/electronic-resource-num&gt;&lt;/record&gt;&lt;/Cite&gt;&lt;/EndNote&gt;</w:instrText>
            </w:r>
            <w:r w:rsidR="00B64587">
              <w:rPr>
                <w:color w:val="000000"/>
                <w:sz w:val="16"/>
                <w:szCs w:val="16"/>
              </w:rPr>
              <w:fldChar w:fldCharType="separate"/>
            </w:r>
            <w:r w:rsidR="00B64587">
              <w:rPr>
                <w:noProof/>
                <w:color w:val="000000"/>
                <w:sz w:val="16"/>
                <w:szCs w:val="16"/>
              </w:rPr>
              <w:t>(</w:t>
            </w:r>
            <w:hyperlink w:anchor="_ENREF_20" w:tooltip="Román-Ramírez, 2020 #867" w:history="1">
              <w:r w:rsidR="00A068BD">
                <w:rPr>
                  <w:noProof/>
                  <w:color w:val="000000"/>
                  <w:sz w:val="16"/>
                  <w:szCs w:val="16"/>
                </w:rPr>
                <w:t>Román-Ramírez and Leeke 2020</w:t>
              </w:r>
            </w:hyperlink>
            <w:r w:rsidR="00B64587">
              <w:rPr>
                <w:noProof/>
                <w:color w:val="000000"/>
                <w:sz w:val="16"/>
                <w:szCs w:val="16"/>
              </w:rPr>
              <w:t>)</w:t>
            </w:r>
            <w:r w:rsidR="00B64587">
              <w:rPr>
                <w:color w:val="000000"/>
                <w:sz w:val="16"/>
                <w:szCs w:val="16"/>
              </w:rPr>
              <w:fldChar w:fldCharType="end"/>
            </w:r>
            <w:r w:rsidR="00B96453">
              <w:rPr>
                <w:color w:val="000000"/>
                <w:sz w:val="16"/>
                <w:szCs w:val="16"/>
              </w:rPr>
              <w:t xml:space="preserve">, </w:t>
            </w:r>
            <w:r w:rsidR="00B96453">
              <w:rPr>
                <w:color w:val="000000"/>
                <w:sz w:val="16"/>
                <w:szCs w:val="16"/>
              </w:rPr>
              <w:t>except isobaric data</w:t>
            </w:r>
            <w:r w:rsidR="00B96453">
              <w:rPr>
                <w:color w:val="000000"/>
                <w:sz w:val="16"/>
                <w:szCs w:val="16"/>
              </w:rPr>
              <w:t>.</w:t>
            </w:r>
            <w:bookmarkStart w:id="26" w:name="_GoBack"/>
            <w:bookmarkEnd w:id="26"/>
          </w:p>
        </w:tc>
      </w:tr>
    </w:tbl>
    <w:p w14:paraId="73EC8E81" w14:textId="77777777" w:rsidR="00A64A3A" w:rsidRDefault="00A64A3A" w:rsidP="00CD4CE5">
      <w:pPr>
        <w:rPr>
          <w:lang w:eastAsia="es-ES"/>
        </w:rPr>
        <w:sectPr w:rsidR="00A64A3A" w:rsidSect="006C6DE5">
          <w:pgSz w:w="15840" w:h="12240" w:orient="landscape"/>
          <w:pgMar w:top="1440" w:right="389" w:bottom="1440" w:left="1440" w:header="720" w:footer="720" w:gutter="0"/>
          <w:cols w:space="720"/>
          <w:noEndnote/>
          <w:docGrid w:linePitch="326"/>
        </w:sectPr>
      </w:pPr>
    </w:p>
    <w:p w14:paraId="150DDA05" w14:textId="68CB5F60" w:rsidR="00423C3F" w:rsidRPr="00423C3F" w:rsidRDefault="00423C3F" w:rsidP="00423C3F">
      <w:pPr>
        <w:pStyle w:val="Caption"/>
        <w:keepNext/>
        <w:rPr>
          <w:lang w:val="en-GB"/>
        </w:rPr>
      </w:pPr>
      <w:r w:rsidRPr="00197FC5">
        <w:rPr>
          <w:highlight w:val="green"/>
          <w:lang w:val="en-GB"/>
        </w:rPr>
        <w:lastRenderedPageBreak/>
        <w:t>Table S</w:t>
      </w:r>
      <w:r w:rsidRPr="00197FC5">
        <w:rPr>
          <w:highlight w:val="green"/>
        </w:rPr>
        <w:fldChar w:fldCharType="begin"/>
      </w:r>
      <w:r w:rsidRPr="00197FC5">
        <w:rPr>
          <w:highlight w:val="green"/>
          <w:lang w:val="en-GB"/>
        </w:rPr>
        <w:instrText xml:space="preserve"> SEQ Table \* ARABIC </w:instrText>
      </w:r>
      <w:r w:rsidRPr="00197FC5">
        <w:rPr>
          <w:highlight w:val="green"/>
        </w:rPr>
        <w:fldChar w:fldCharType="separate"/>
      </w:r>
      <w:r w:rsidR="008E61B8" w:rsidRPr="00197FC5">
        <w:rPr>
          <w:noProof/>
          <w:highlight w:val="green"/>
          <w:lang w:val="en-GB"/>
        </w:rPr>
        <w:t>4</w:t>
      </w:r>
      <w:r w:rsidRPr="00197FC5">
        <w:rPr>
          <w:highlight w:val="green"/>
        </w:rPr>
        <w:fldChar w:fldCharType="end"/>
      </w:r>
      <w:r w:rsidRPr="00197FC5">
        <w:rPr>
          <w:highlight w:val="green"/>
          <w:lang w:val="en-GB"/>
        </w:rPr>
        <w:t>. Values of the binary interaction parameter (</w:t>
      </w:r>
      <m:oMath>
        <m:sSub>
          <m:sSubPr>
            <m:ctrlPr>
              <w:rPr>
                <w:rFonts w:ascii="Cambria Math" w:hAnsi="Cambria Math"/>
                <w:i/>
                <w:highlight w:val="green"/>
                <w:lang w:val="en-GB"/>
              </w:rPr>
            </m:ctrlPr>
          </m:sSubPr>
          <m:e>
            <m:r>
              <w:rPr>
                <w:rFonts w:ascii="Cambria Math" w:hAnsi="Cambria Math"/>
                <w:highlight w:val="green"/>
                <w:lang w:val="en-GB"/>
              </w:rPr>
              <m:t>k</m:t>
            </m:r>
          </m:e>
          <m:sub>
            <m:r>
              <w:rPr>
                <w:rFonts w:ascii="Cambria Math" w:hAnsi="Cambria Math"/>
                <w:highlight w:val="green"/>
                <w:lang w:val="en-GB"/>
              </w:rPr>
              <m:t>ij</m:t>
            </m:r>
          </m:sub>
        </m:sSub>
      </m:oMath>
      <w:r w:rsidRPr="00197FC5">
        <w:rPr>
          <w:highlight w:val="green"/>
          <w:lang w:val="en-GB"/>
        </w:rPr>
        <w:t>) for the organic acid + water systems with the different EoS studied.</w:t>
      </w:r>
      <w:r w:rsidR="007D2CFF" w:rsidRPr="007D2CFF">
        <w:rPr>
          <w:vertAlign w:val="superscript"/>
          <w:lang w:val="en-GB"/>
        </w:rPr>
        <w:t>a</w:t>
      </w:r>
    </w:p>
    <w:tbl>
      <w:tblPr>
        <w:tblW w:w="13181" w:type="dxa"/>
        <w:tblInd w:w="-284" w:type="dxa"/>
        <w:tblLook w:val="04A0" w:firstRow="1" w:lastRow="0" w:firstColumn="1" w:lastColumn="0" w:noHBand="0" w:noVBand="1"/>
      </w:tblPr>
      <w:tblGrid>
        <w:gridCol w:w="1277"/>
        <w:gridCol w:w="663"/>
        <w:gridCol w:w="820"/>
        <w:gridCol w:w="820"/>
        <w:gridCol w:w="820"/>
        <w:gridCol w:w="820"/>
        <w:gridCol w:w="820"/>
        <w:gridCol w:w="261"/>
        <w:gridCol w:w="1071"/>
        <w:gridCol w:w="709"/>
        <w:gridCol w:w="820"/>
        <w:gridCol w:w="820"/>
        <w:gridCol w:w="820"/>
        <w:gridCol w:w="820"/>
        <w:gridCol w:w="820"/>
        <w:gridCol w:w="1000"/>
      </w:tblGrid>
      <w:tr w:rsidR="009B4DA9" w:rsidRPr="009B4DA9" w14:paraId="1E6AEC98" w14:textId="77777777" w:rsidTr="009B4DA9">
        <w:trPr>
          <w:trHeight w:val="120"/>
        </w:trPr>
        <w:tc>
          <w:tcPr>
            <w:tcW w:w="1277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EDF6CA7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CPA-CR1</w:t>
            </w:r>
          </w:p>
        </w:tc>
        <w:tc>
          <w:tcPr>
            <w:tcW w:w="66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C583F94" w14:textId="77777777" w:rsidR="009B4DA9" w:rsidRPr="009B4DA9" w:rsidRDefault="009B4DA9" w:rsidP="009B4DA9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9B4DA9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08BBC73" w14:textId="77777777" w:rsidR="009B4DA9" w:rsidRPr="009B4DA9" w:rsidRDefault="009B4DA9" w:rsidP="009B4DA9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9B4DA9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BC95DA4" w14:textId="77777777" w:rsidR="009B4DA9" w:rsidRPr="009B4DA9" w:rsidRDefault="009B4DA9" w:rsidP="009B4DA9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9B4DA9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71A62EC" w14:textId="77777777" w:rsidR="009B4DA9" w:rsidRPr="009B4DA9" w:rsidRDefault="009B4DA9" w:rsidP="009B4DA9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9B4DA9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A51EBCC" w14:textId="77777777" w:rsidR="009B4DA9" w:rsidRPr="009B4DA9" w:rsidRDefault="009B4DA9" w:rsidP="009B4DA9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9B4DA9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3CFD8E3" w14:textId="77777777" w:rsidR="009B4DA9" w:rsidRPr="009B4DA9" w:rsidRDefault="009B4DA9" w:rsidP="009B4DA9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9B4DA9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6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C045E6" w14:textId="77777777" w:rsidR="009B4DA9" w:rsidRPr="009B4DA9" w:rsidRDefault="009B4DA9" w:rsidP="009B4DA9">
            <w:pPr>
              <w:rPr>
                <w:color w:val="000000"/>
                <w:sz w:val="18"/>
                <w:szCs w:val="18"/>
              </w:rPr>
            </w:pPr>
            <w:r w:rsidRPr="009B4DA9">
              <w:rPr>
                <w:color w:val="000000"/>
                <w:sz w:val="18"/>
                <w:szCs w:val="18"/>
              </w:rPr>
              <w:t> </w:t>
            </w:r>
          </w:p>
        </w:tc>
        <w:tc>
          <w:tcPr>
            <w:tcW w:w="1071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6463C55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PC-SAFT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F855010" w14:textId="77777777" w:rsidR="009B4DA9" w:rsidRPr="009B4DA9" w:rsidRDefault="009B4DA9" w:rsidP="009B4DA9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9B4DA9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85D3EB9" w14:textId="77777777" w:rsidR="009B4DA9" w:rsidRPr="009B4DA9" w:rsidRDefault="009B4DA9" w:rsidP="009B4DA9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9B4DA9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C3BE890" w14:textId="77777777" w:rsidR="009B4DA9" w:rsidRPr="009B4DA9" w:rsidRDefault="009B4DA9" w:rsidP="009B4DA9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9B4DA9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155E6B5" w14:textId="77777777" w:rsidR="009B4DA9" w:rsidRPr="009B4DA9" w:rsidRDefault="009B4DA9" w:rsidP="009B4DA9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9B4DA9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780741C" w14:textId="77777777" w:rsidR="009B4DA9" w:rsidRPr="009B4DA9" w:rsidRDefault="009B4DA9" w:rsidP="009B4DA9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9B4DA9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5F34585" w14:textId="77777777" w:rsidR="009B4DA9" w:rsidRPr="009B4DA9" w:rsidRDefault="009B4DA9" w:rsidP="009B4DA9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9B4DA9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0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0BEAFCC" w14:textId="77777777" w:rsidR="009B4DA9" w:rsidRPr="009B4DA9" w:rsidRDefault="009B4DA9" w:rsidP="009B4DA9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9B4DA9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</w:tr>
      <w:tr w:rsidR="009B4DA9" w:rsidRPr="009B4DA9" w14:paraId="26732B7F" w14:textId="77777777" w:rsidTr="009B4DA9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70341A3" w14:textId="77777777" w:rsidR="009B4DA9" w:rsidRPr="009B4DA9" w:rsidRDefault="009B4DA9" w:rsidP="009B4DA9">
            <w:pPr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formic acid</w:t>
            </w:r>
          </w:p>
        </w:tc>
        <w:tc>
          <w:tcPr>
            <w:tcW w:w="6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2F9C975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3B24CAB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A341AAE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BF067E4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0CE7822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BE3962D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0536C9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4136902" w14:textId="77777777" w:rsidR="009B4DA9" w:rsidRPr="009B4DA9" w:rsidRDefault="009B4DA9" w:rsidP="009B4DA9">
            <w:pPr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formic acid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7B016BD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9654686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D4F51E0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704FE5A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59EA5D3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24C7567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10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A40E3E1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 </w:t>
            </w:r>
          </w:p>
        </w:tc>
      </w:tr>
      <w:tr w:rsidR="009B4DA9" w:rsidRPr="009B4DA9" w14:paraId="4EBBFE05" w14:textId="77777777" w:rsidTr="009B4DA9">
        <w:trPr>
          <w:trHeight w:val="120"/>
        </w:trPr>
        <w:tc>
          <w:tcPr>
            <w:tcW w:w="127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B586B40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  <w:r w:rsidRPr="009B4DA9">
              <w:rPr>
                <w:rFonts w:ascii="Cambria" w:hAnsi="Cambria"/>
                <w:color w:val="000000"/>
                <w:sz w:val="16"/>
                <w:szCs w:val="16"/>
              </w:rPr>
              <w:t xml:space="preserve"> </w:t>
            </w:r>
            <w:r w:rsidRPr="009B4DA9">
              <w:rPr>
                <w:color w:val="000000"/>
                <w:sz w:val="16"/>
                <w:szCs w:val="16"/>
              </w:rPr>
              <w:t>/ K</w:t>
            </w:r>
          </w:p>
        </w:tc>
        <w:tc>
          <w:tcPr>
            <w:tcW w:w="6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A172DFE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1A-2B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64C6EDE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1A-3B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D4635C2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1A-4C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98917AA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2B-2B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B5D937A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2B-3B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FEF6412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2B-4C</w:t>
            </w:r>
          </w:p>
        </w:tc>
        <w:tc>
          <w:tcPr>
            <w:tcW w:w="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DEDB95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07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99AC330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  <w:r w:rsidRPr="009B4DA9">
              <w:rPr>
                <w:rFonts w:ascii="Cambria" w:hAnsi="Cambria"/>
                <w:color w:val="000000"/>
                <w:sz w:val="16"/>
                <w:szCs w:val="16"/>
              </w:rPr>
              <w:t xml:space="preserve"> </w:t>
            </w:r>
            <w:r w:rsidRPr="009B4DA9">
              <w:rPr>
                <w:color w:val="000000"/>
                <w:sz w:val="16"/>
                <w:szCs w:val="16"/>
              </w:rPr>
              <w:t>/ K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13EDD08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1A-2B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3B25884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1A-3B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BFAAD45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1A-4C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AD630CB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2B-2B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61AB7FB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2B-3B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A110907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2B-4C</w:t>
            </w:r>
          </w:p>
        </w:tc>
        <w:tc>
          <w:tcPr>
            <w:tcW w:w="10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A941A25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Non-assoc.</w:t>
            </w:r>
          </w:p>
        </w:tc>
      </w:tr>
      <w:tr w:rsidR="009B4DA9" w:rsidRPr="009B4DA9" w14:paraId="46B806B8" w14:textId="77777777" w:rsidTr="009B4DA9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D0CD3F8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303.1</w:t>
            </w:r>
          </w:p>
        </w:tc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02C95E2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35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97EA8D7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51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B1FFA40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202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4D0414B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253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4659E22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345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970478F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305</w:t>
            </w:r>
          </w:p>
        </w:tc>
        <w:tc>
          <w:tcPr>
            <w:tcW w:w="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75FE2F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0A5249E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303.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A7AAF8A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14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FAD41C8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077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4C19124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05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0E9D2BF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19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5469380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94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954C20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18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D963690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32</w:t>
            </w:r>
          </w:p>
        </w:tc>
      </w:tr>
      <w:tr w:rsidR="009B4DA9" w:rsidRPr="009B4DA9" w14:paraId="004A92D3" w14:textId="77777777" w:rsidTr="009B4DA9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CE69F42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318.1</w:t>
            </w:r>
          </w:p>
        </w:tc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678555B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31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16F6E9B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44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AF31564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202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A885214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261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AC19E4F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367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0E31CC3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326</w:t>
            </w:r>
          </w:p>
        </w:tc>
        <w:tc>
          <w:tcPr>
            <w:tcW w:w="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D31313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38F7626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318.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1B488A0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08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5EA4B3F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075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855AA05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12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9685E81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20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3FE48C9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92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D3B439F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25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59E2DA9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36</w:t>
            </w:r>
          </w:p>
        </w:tc>
      </w:tr>
      <w:tr w:rsidR="009B4DA9" w:rsidRPr="009B4DA9" w14:paraId="1A229ED8" w14:textId="77777777" w:rsidTr="009B4DA9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7EF67BE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323.1</w:t>
            </w:r>
          </w:p>
        </w:tc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66BBB9E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37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E096B39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50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6346D8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220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DA19DD8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267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C3124FD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331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464B641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331</w:t>
            </w:r>
          </w:p>
        </w:tc>
        <w:tc>
          <w:tcPr>
            <w:tcW w:w="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B0CC3B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797CD80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323.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5B367B6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14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E9EA481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074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719DE94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20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67C94F5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22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46B2F87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95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F0B348B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23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BEBA4EA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37</w:t>
            </w:r>
          </w:p>
        </w:tc>
      </w:tr>
      <w:tr w:rsidR="009B4DA9" w:rsidRPr="009B4DA9" w14:paraId="7500E23D" w14:textId="77777777" w:rsidTr="009B4DA9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D34856F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328.1</w:t>
            </w:r>
          </w:p>
        </w:tc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2EFB94F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22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1A4D833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42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C0707D4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207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4C407B1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245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F67C333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313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AB87AAD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303</w:t>
            </w:r>
          </w:p>
        </w:tc>
        <w:tc>
          <w:tcPr>
            <w:tcW w:w="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47487E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B4D72C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328.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BAFA52C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07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C60824A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078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D735403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05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6AA5C5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08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26656A0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81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B160CDF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10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7F88B32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30</w:t>
            </w:r>
          </w:p>
        </w:tc>
      </w:tr>
      <w:tr w:rsidR="009B4DA9" w:rsidRPr="009B4DA9" w14:paraId="626162D5" w14:textId="77777777" w:rsidTr="009B4DA9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DF43FA3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333.1</w:t>
            </w:r>
          </w:p>
        </w:tc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E3A2542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22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7B43508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36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7636EDD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207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CA0F0F9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249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5494E61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333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850DBD8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312</w:t>
            </w:r>
          </w:p>
        </w:tc>
        <w:tc>
          <w:tcPr>
            <w:tcW w:w="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0EC9EE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F658ED9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333.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625D713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08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4B8CF3E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075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0F3411C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08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F15A2DD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09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C15F45D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82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14C8C31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13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0AB301C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31</w:t>
            </w:r>
          </w:p>
        </w:tc>
      </w:tr>
      <w:tr w:rsidR="009B4DA9" w:rsidRPr="009B4DA9" w14:paraId="0399B6DF" w14:textId="77777777" w:rsidTr="009B4DA9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D197C37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353.1</w:t>
            </w:r>
          </w:p>
        </w:tc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5BF26F7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11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146BB87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28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195162A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209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F80274C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252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2704083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353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767BA61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329</w:t>
            </w:r>
          </w:p>
        </w:tc>
        <w:tc>
          <w:tcPr>
            <w:tcW w:w="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65FE72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0DF21C6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353.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B1F71E9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06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061CE56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069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3359927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23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A4133D3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08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26E0A82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77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295E370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18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B42FABB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33</w:t>
            </w:r>
          </w:p>
        </w:tc>
      </w:tr>
      <w:tr w:rsidR="009B4DA9" w:rsidRPr="009B4DA9" w14:paraId="787F4F77" w14:textId="77777777" w:rsidTr="009B4DA9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B0941E2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388.2</w:t>
            </w:r>
          </w:p>
        </w:tc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D314FC5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07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7CE1C26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33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1AA0B7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226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D946E2F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236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253FBE1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325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AF2DBDB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299</w:t>
            </w:r>
          </w:p>
        </w:tc>
        <w:tc>
          <w:tcPr>
            <w:tcW w:w="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E9106F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5287527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388.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C231256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002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8835DC8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079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2B1BB1D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15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764324F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90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9EAD452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62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0E01C8B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98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0B3B04D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23</w:t>
            </w:r>
          </w:p>
        </w:tc>
      </w:tr>
      <w:tr w:rsidR="009B4DA9" w:rsidRPr="009B4DA9" w14:paraId="19BAC22E" w14:textId="77777777" w:rsidTr="009B4DA9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718773D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398.2</w:t>
            </w:r>
          </w:p>
        </w:tc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0A329B8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99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E84210E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26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DF4EC2F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220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8156F3D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222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959386C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299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ED66918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299</w:t>
            </w:r>
          </w:p>
        </w:tc>
        <w:tc>
          <w:tcPr>
            <w:tcW w:w="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8A79BC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56D0E18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398.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3C27EAC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004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78238B1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082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9C5BE96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10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22D43A0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83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D8847BC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53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034E5D2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94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86159B2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18</w:t>
            </w:r>
          </w:p>
        </w:tc>
      </w:tr>
      <w:tr w:rsidR="009B4DA9" w:rsidRPr="009B4DA9" w14:paraId="0A4B5905" w14:textId="77777777" w:rsidTr="009B4DA9">
        <w:trPr>
          <w:trHeight w:val="120"/>
        </w:trPr>
        <w:tc>
          <w:tcPr>
            <w:tcW w:w="127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CB82FA0" w14:textId="77777777" w:rsidR="009B4DA9" w:rsidRPr="009B4DA9" w:rsidRDefault="009B4DA9" w:rsidP="009B4DA9">
            <w:pPr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acetic acid</w:t>
            </w:r>
          </w:p>
        </w:tc>
        <w:tc>
          <w:tcPr>
            <w:tcW w:w="66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107DE50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5E86258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F117970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C6C8702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A84143B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808FBFB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B79491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07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CCB43FC" w14:textId="77777777" w:rsidR="009B4DA9" w:rsidRPr="009B4DA9" w:rsidRDefault="009B4DA9" w:rsidP="009B4DA9">
            <w:pPr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acetic acid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CFBF50F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8F52A79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06B3EA0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D4E2B5C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AE23AD9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3F84E51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10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7E15374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 </w:t>
            </w:r>
          </w:p>
        </w:tc>
      </w:tr>
      <w:tr w:rsidR="009B4DA9" w:rsidRPr="009B4DA9" w14:paraId="225C1F85" w14:textId="77777777" w:rsidTr="009B4DA9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7A2BA0F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  <w:r w:rsidRPr="009B4DA9">
              <w:rPr>
                <w:rFonts w:ascii="Cambria" w:hAnsi="Cambria"/>
                <w:color w:val="000000"/>
                <w:sz w:val="16"/>
                <w:szCs w:val="16"/>
              </w:rPr>
              <w:t xml:space="preserve"> </w:t>
            </w:r>
            <w:r w:rsidRPr="009B4DA9">
              <w:rPr>
                <w:color w:val="000000"/>
                <w:sz w:val="16"/>
                <w:szCs w:val="16"/>
              </w:rPr>
              <w:t>/ K</w:t>
            </w:r>
          </w:p>
        </w:tc>
        <w:tc>
          <w:tcPr>
            <w:tcW w:w="6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8C88F7E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1A-2B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135978A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1A-3B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003368A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1A-4C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65028D2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2B-2B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C3ACE36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2B-3B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705EA3A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2B-4C</w:t>
            </w:r>
          </w:p>
        </w:tc>
        <w:tc>
          <w:tcPr>
            <w:tcW w:w="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F7693F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07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68D55E0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  <w:r w:rsidRPr="009B4DA9">
              <w:rPr>
                <w:rFonts w:ascii="Cambria" w:hAnsi="Cambria"/>
                <w:color w:val="000000"/>
                <w:sz w:val="16"/>
                <w:szCs w:val="16"/>
              </w:rPr>
              <w:t xml:space="preserve"> </w:t>
            </w:r>
            <w:r w:rsidRPr="009B4DA9">
              <w:rPr>
                <w:color w:val="000000"/>
                <w:sz w:val="16"/>
                <w:szCs w:val="16"/>
              </w:rPr>
              <w:t>/ K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72450DC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1A-2B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73EE3A2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1A-3B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2AFA447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1A-4C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73E1D52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2B-2B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4F7B159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2B-3B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D5B8603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2B-4C</w:t>
            </w:r>
          </w:p>
        </w:tc>
        <w:tc>
          <w:tcPr>
            <w:tcW w:w="10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B310364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Non-assoc.</w:t>
            </w:r>
          </w:p>
        </w:tc>
      </w:tr>
      <w:tr w:rsidR="009B4DA9" w:rsidRPr="009B4DA9" w14:paraId="66F21CC9" w14:textId="77777777" w:rsidTr="009B4DA9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3320576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293.2</w:t>
            </w:r>
          </w:p>
        </w:tc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1085907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57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84C6796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75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62EE40C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78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FEF722E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207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FFC3609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83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9B1E39F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73</w:t>
            </w:r>
          </w:p>
        </w:tc>
        <w:tc>
          <w:tcPr>
            <w:tcW w:w="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75F10E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FAD5298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293.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7466703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028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2EAB71B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108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17F588F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031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D751FF1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50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1575104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32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DCBF8F2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44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51A245E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34</w:t>
            </w:r>
          </w:p>
        </w:tc>
      </w:tr>
      <w:tr w:rsidR="009B4DA9" w:rsidRPr="009B4DA9" w14:paraId="7627DF79" w14:textId="77777777" w:rsidTr="009B4DA9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14747C6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303.2</w:t>
            </w:r>
          </w:p>
        </w:tc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6996154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86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537AAA8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07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9AD263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218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585F442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229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EF86F14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220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BCA29B6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226</w:t>
            </w:r>
          </w:p>
        </w:tc>
        <w:tc>
          <w:tcPr>
            <w:tcW w:w="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AEDD9E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078E093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303.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4C29A4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011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CE641EF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093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87C4C76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008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38E0E28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68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BC1CC5B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46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4C97EE5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69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1160E1A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43</w:t>
            </w:r>
          </w:p>
        </w:tc>
      </w:tr>
      <w:tr w:rsidR="009B4DA9" w:rsidRPr="009B4DA9" w14:paraId="64631B86" w14:textId="77777777" w:rsidTr="009B4DA9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2B511AD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313.2</w:t>
            </w:r>
          </w:p>
        </w:tc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7740945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45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9945371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64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51D272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82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0032253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89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348ABDC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70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5F5EB5D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68</w:t>
            </w:r>
          </w:p>
        </w:tc>
        <w:tc>
          <w:tcPr>
            <w:tcW w:w="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5343D2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5DC4DA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313.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F55B8CF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035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69FC055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112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A23C44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033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FEEF02B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41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C8077F0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22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786159D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36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DF829A9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30</w:t>
            </w:r>
          </w:p>
        </w:tc>
      </w:tr>
      <w:tr w:rsidR="009B4DA9" w:rsidRPr="009B4DA9" w14:paraId="3C778010" w14:textId="77777777" w:rsidTr="009B4DA9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923C982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343.2</w:t>
            </w:r>
          </w:p>
        </w:tc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CF6544B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59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10CB9CF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89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040F7B7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211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76C0631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93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636500F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71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CAA0326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82</w:t>
            </w:r>
          </w:p>
        </w:tc>
        <w:tc>
          <w:tcPr>
            <w:tcW w:w="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47AF61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6200FA1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343.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70462D6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035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E50934B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110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42F7F22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039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D2D21DB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37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778949F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15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7EA44DF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35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160DFD3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30</w:t>
            </w:r>
          </w:p>
        </w:tc>
      </w:tr>
      <w:tr w:rsidR="009B4DA9" w:rsidRPr="009B4DA9" w14:paraId="54E7B194" w14:textId="77777777" w:rsidTr="009B4DA9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F78BA8E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363.0</w:t>
            </w:r>
          </w:p>
        </w:tc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599C422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28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706316E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61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3A32413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204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4ABC1F2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73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C3C40FA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62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E95650C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65</w:t>
            </w:r>
          </w:p>
        </w:tc>
        <w:tc>
          <w:tcPr>
            <w:tcW w:w="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528056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C122A33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363.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FE9C0E4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045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599C6EA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116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770E1EB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035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0979EDC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24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3B61106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04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AB7E860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28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C5A7282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24</w:t>
            </w:r>
          </w:p>
        </w:tc>
      </w:tr>
      <w:tr w:rsidR="009B4DA9" w:rsidRPr="009B4DA9" w14:paraId="0ED506AA" w14:textId="77777777" w:rsidTr="009B4DA9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7945820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373.1</w:t>
            </w:r>
          </w:p>
        </w:tc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105A9E6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12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153DA70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45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8EFB429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97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EDF4895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53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6F0709C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34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11CBEE7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50</w:t>
            </w:r>
          </w:p>
        </w:tc>
        <w:tc>
          <w:tcPr>
            <w:tcW w:w="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D48087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153A85D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373.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16ED225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049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380D7E4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117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0E728CF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033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F156503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18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2D11FCB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003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BBDAAC0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29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64C7945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20</w:t>
            </w:r>
          </w:p>
        </w:tc>
      </w:tr>
      <w:tr w:rsidR="009B4DA9" w:rsidRPr="009B4DA9" w14:paraId="2A5FB131" w14:textId="77777777" w:rsidTr="009B4DA9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D6D5CE2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412.6</w:t>
            </w:r>
          </w:p>
        </w:tc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7911BA1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17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4DD9493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60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399C83C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220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DA370CC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45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22B3B7E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25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F963481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48</w:t>
            </w:r>
          </w:p>
        </w:tc>
        <w:tc>
          <w:tcPr>
            <w:tcW w:w="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6909A3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8A384B6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412.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427136F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056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A215095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123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B1D3400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046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A60D5F8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07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FFD4922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016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2EB8679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10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092CA17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12</w:t>
            </w:r>
          </w:p>
        </w:tc>
      </w:tr>
      <w:tr w:rsidR="009B4DA9" w:rsidRPr="009B4DA9" w14:paraId="47449DDF" w14:textId="77777777" w:rsidTr="009B4DA9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41D80AA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443.2</w:t>
            </w:r>
          </w:p>
        </w:tc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ADDC7C2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07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453AB0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55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FE94A47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226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3D3658D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33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EBB14F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18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FFDEA6F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40</w:t>
            </w:r>
          </w:p>
        </w:tc>
        <w:tc>
          <w:tcPr>
            <w:tcW w:w="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1769C9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C42061C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443.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BF11B97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061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BBC4B45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128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1A060A0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052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0A78356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001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5665056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028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124C1C5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01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A2A63D3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03</w:t>
            </w:r>
          </w:p>
        </w:tc>
      </w:tr>
      <w:tr w:rsidR="009B4DA9" w:rsidRPr="009B4DA9" w14:paraId="5629C2BA" w14:textId="77777777" w:rsidTr="009B4DA9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E6961EF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483.2</w:t>
            </w:r>
          </w:p>
        </w:tc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BDED336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83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E5979BC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38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A00733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240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B410A90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08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93F2AC0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88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757EC14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40</w:t>
            </w:r>
          </w:p>
        </w:tc>
        <w:tc>
          <w:tcPr>
            <w:tcW w:w="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089D6D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C8C1020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483.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45377F0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066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12D03A4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128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6F148B3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046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17ED59D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010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D5E47D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035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DAB844B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02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7FF3F3C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008</w:t>
            </w:r>
          </w:p>
        </w:tc>
      </w:tr>
      <w:tr w:rsidR="009B4DA9" w:rsidRPr="009B4DA9" w14:paraId="3D4C54AF" w14:textId="77777777" w:rsidTr="009B4DA9">
        <w:trPr>
          <w:trHeight w:val="120"/>
        </w:trPr>
        <w:tc>
          <w:tcPr>
            <w:tcW w:w="127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B2042EC" w14:textId="77777777" w:rsidR="009B4DA9" w:rsidRPr="009B4DA9" w:rsidRDefault="009B4DA9" w:rsidP="009B4DA9">
            <w:pPr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propanoic acid</w:t>
            </w:r>
          </w:p>
        </w:tc>
        <w:tc>
          <w:tcPr>
            <w:tcW w:w="66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FB41A0C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B580EAE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C381E9F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FFBABE1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4FDA2CA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15B073C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315932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78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C37A92E" w14:textId="77777777" w:rsidR="009B4DA9" w:rsidRPr="009B4DA9" w:rsidRDefault="009B4DA9" w:rsidP="009B4DA9">
            <w:pPr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propanoic acid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E6237A1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8FD0750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E0E4A3A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5425575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CD540CC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10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C239D0A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 </w:t>
            </w:r>
          </w:p>
        </w:tc>
      </w:tr>
      <w:tr w:rsidR="009B4DA9" w:rsidRPr="009B4DA9" w14:paraId="3AC0B41E" w14:textId="77777777" w:rsidTr="009B4DA9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459A56D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  <w:r w:rsidRPr="009B4DA9">
              <w:rPr>
                <w:rFonts w:ascii="Cambria" w:hAnsi="Cambria"/>
                <w:color w:val="000000"/>
                <w:sz w:val="16"/>
                <w:szCs w:val="16"/>
              </w:rPr>
              <w:t xml:space="preserve"> </w:t>
            </w:r>
            <w:r w:rsidRPr="009B4DA9">
              <w:rPr>
                <w:color w:val="000000"/>
                <w:sz w:val="16"/>
                <w:szCs w:val="16"/>
              </w:rPr>
              <w:t>/ K</w:t>
            </w:r>
          </w:p>
        </w:tc>
        <w:tc>
          <w:tcPr>
            <w:tcW w:w="6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E2C16FE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1A-2B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C7B0AA8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1A-3B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7549697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1A-4C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321E43D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2B-2B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63DD9A4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2B-3B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DD34E7C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2B-4C</w:t>
            </w:r>
          </w:p>
        </w:tc>
        <w:tc>
          <w:tcPr>
            <w:tcW w:w="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769FB9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07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7DA4A48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  <w:r w:rsidRPr="009B4DA9">
              <w:rPr>
                <w:rFonts w:ascii="Cambria" w:hAnsi="Cambria"/>
                <w:color w:val="000000"/>
                <w:sz w:val="16"/>
                <w:szCs w:val="16"/>
              </w:rPr>
              <w:t xml:space="preserve"> </w:t>
            </w:r>
            <w:r w:rsidRPr="009B4DA9">
              <w:rPr>
                <w:color w:val="000000"/>
                <w:sz w:val="16"/>
                <w:szCs w:val="16"/>
              </w:rPr>
              <w:t>/ K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C609056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1A-2B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F8E0777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1A-3B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6C119FF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1A-4C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90F4D8F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2B-2B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B1F65F5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2B-3B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E9716E9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2B-4C</w:t>
            </w:r>
          </w:p>
        </w:tc>
        <w:tc>
          <w:tcPr>
            <w:tcW w:w="10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556B73F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Non-assoc.</w:t>
            </w:r>
          </w:p>
        </w:tc>
      </w:tr>
      <w:tr w:rsidR="009B4DA9" w:rsidRPr="009B4DA9" w14:paraId="4D8AECB3" w14:textId="77777777" w:rsidTr="009B4DA9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DCAC0A3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303.2</w:t>
            </w:r>
          </w:p>
        </w:tc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64CE99C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213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FAAC895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47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5DDDDD7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263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B942F2F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233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EE3131C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246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8610EE2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211</w:t>
            </w:r>
          </w:p>
        </w:tc>
        <w:tc>
          <w:tcPr>
            <w:tcW w:w="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84DBBA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9EE506C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303.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6904821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08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82BEE6F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057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66E700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16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EB8BA33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38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FCC1024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16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2941836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41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6718F16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47</w:t>
            </w:r>
          </w:p>
        </w:tc>
      </w:tr>
      <w:tr w:rsidR="009B4DA9" w:rsidRPr="009B4DA9" w14:paraId="448DBB97" w14:textId="77777777" w:rsidTr="009B4DA9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5A77837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313.1</w:t>
            </w:r>
          </w:p>
        </w:tc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4BBC7CB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67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2ECB394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09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DB1FFC5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65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0ADFB96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82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D998D39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201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6CB947B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11</w:t>
            </w:r>
          </w:p>
        </w:tc>
        <w:tc>
          <w:tcPr>
            <w:tcW w:w="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0C052F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72F8F06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313.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68EC6CD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028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E6D7658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086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861FFEF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032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2A4583A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005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5D99232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022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6CA5BEE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016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C35BC83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24</w:t>
            </w:r>
          </w:p>
        </w:tc>
      </w:tr>
      <w:tr w:rsidR="009B4DA9" w:rsidRPr="009B4DA9" w14:paraId="3971F196" w14:textId="77777777" w:rsidTr="009B4DA9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C626D12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343.2</w:t>
            </w:r>
          </w:p>
        </w:tc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6FEFD84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31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F5090B5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80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0CC7535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38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EB912B3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47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D0F2974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16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9B636EF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67</w:t>
            </w:r>
          </w:p>
        </w:tc>
        <w:tc>
          <w:tcPr>
            <w:tcW w:w="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6648F6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509F2EA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343.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9B8C3EA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049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040B7BC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102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DD564F7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042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E8F1E03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028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37F4178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041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3FF4D0C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034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43B7E88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11</w:t>
            </w:r>
          </w:p>
        </w:tc>
      </w:tr>
      <w:tr w:rsidR="009B4DA9" w:rsidRPr="009B4DA9" w14:paraId="738D0C04" w14:textId="77777777" w:rsidTr="009B4DA9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34DDA96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373.1</w:t>
            </w:r>
          </w:p>
        </w:tc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CC79731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86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FFFFF74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52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AF7D803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62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126C0E3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34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6C2771E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17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D608BA6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80</w:t>
            </w:r>
          </w:p>
        </w:tc>
        <w:tc>
          <w:tcPr>
            <w:tcW w:w="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DA24C3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AC1354B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373.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12639D0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050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284C9E9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098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B42D851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032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E71921D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035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5FF3195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046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A1E132B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025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ED24425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04</w:t>
            </w:r>
          </w:p>
        </w:tc>
      </w:tr>
      <w:tr w:rsidR="009B4DA9" w:rsidRPr="009B4DA9" w14:paraId="5510A9EA" w14:textId="77777777" w:rsidTr="009B4DA9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512E7B9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423.2</w:t>
            </w:r>
          </w:p>
        </w:tc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15057D5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96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24665FD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54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1C36C0F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78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1154A6C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96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8D4FC50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75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DE02BD4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65</w:t>
            </w:r>
          </w:p>
        </w:tc>
        <w:tc>
          <w:tcPr>
            <w:tcW w:w="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FE48A5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535B9AE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423.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9213CF3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060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B2C101D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105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4732092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038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FB55A94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045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B60BBED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057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9165CF9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040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F9892F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009</w:t>
            </w:r>
          </w:p>
        </w:tc>
      </w:tr>
      <w:tr w:rsidR="009B4DA9" w:rsidRPr="009B4DA9" w14:paraId="71B52378" w14:textId="77777777" w:rsidTr="009B4DA9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B5347AD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453.2</w:t>
            </w:r>
          </w:p>
        </w:tc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4F1B79A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42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81D5D40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30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98F0C9B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72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FE38488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45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660104D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29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E5E2AF8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24</w:t>
            </w:r>
          </w:p>
        </w:tc>
        <w:tc>
          <w:tcPr>
            <w:tcW w:w="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A3537F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DC6FC16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453.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5C1C6BD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075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5F2061E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115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0E19559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037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92B5943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060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0C48B1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075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54D709D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042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6E6075B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018</w:t>
            </w:r>
          </w:p>
        </w:tc>
      </w:tr>
      <w:tr w:rsidR="009B4DA9" w:rsidRPr="009B4DA9" w14:paraId="2892D0E1" w14:textId="77777777" w:rsidTr="009B4DA9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D1EA4B6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483.2</w:t>
            </w:r>
          </w:p>
        </w:tc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BA1A62C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08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370A778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030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3D59D5B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45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5028226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10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C47E0B1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010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83CDED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006</w:t>
            </w:r>
          </w:p>
        </w:tc>
        <w:tc>
          <w:tcPr>
            <w:tcW w:w="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7FDF08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9BF8F8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483.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DAB0B60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087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5E02E13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123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45484B0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044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9734276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072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5C95945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088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87292F1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056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E7C1086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036</w:t>
            </w:r>
          </w:p>
        </w:tc>
      </w:tr>
      <w:tr w:rsidR="009B4DA9" w:rsidRPr="009B4DA9" w14:paraId="58624094" w14:textId="77777777" w:rsidTr="009B4DA9">
        <w:trPr>
          <w:trHeight w:val="120"/>
        </w:trPr>
        <w:tc>
          <w:tcPr>
            <w:tcW w:w="127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364064E" w14:textId="77777777" w:rsidR="009B4DA9" w:rsidRPr="009B4DA9" w:rsidRDefault="009B4DA9" w:rsidP="009B4DA9">
            <w:pPr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butanoic acid</w:t>
            </w:r>
          </w:p>
        </w:tc>
        <w:tc>
          <w:tcPr>
            <w:tcW w:w="66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F52AB83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18A9DE0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DD779AF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E640A36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EE89914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C45577A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39BA89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78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0B60418" w14:textId="77777777" w:rsidR="009B4DA9" w:rsidRPr="009B4DA9" w:rsidRDefault="009B4DA9" w:rsidP="009B4DA9">
            <w:pPr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butanoic acid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1C7DCF9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B74DE2C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D7C3425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0E97172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6B1DB96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10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041D3AB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 </w:t>
            </w:r>
          </w:p>
        </w:tc>
      </w:tr>
      <w:tr w:rsidR="009B4DA9" w:rsidRPr="009B4DA9" w14:paraId="75F95BFA" w14:textId="77777777" w:rsidTr="009B4DA9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C545877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  <w:r w:rsidRPr="009B4DA9">
              <w:rPr>
                <w:rFonts w:ascii="Cambria" w:hAnsi="Cambria"/>
                <w:color w:val="000000"/>
                <w:sz w:val="16"/>
                <w:szCs w:val="16"/>
              </w:rPr>
              <w:t xml:space="preserve"> </w:t>
            </w:r>
            <w:r w:rsidRPr="009B4DA9">
              <w:rPr>
                <w:color w:val="000000"/>
                <w:sz w:val="16"/>
                <w:szCs w:val="16"/>
              </w:rPr>
              <w:t>/ K</w:t>
            </w:r>
          </w:p>
        </w:tc>
        <w:tc>
          <w:tcPr>
            <w:tcW w:w="6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AD299E1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1A-2B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C6645F9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1A-3B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A973740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1A-4C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62F6B43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2B-2B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432E174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2B-3B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EFFD935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2B-4C</w:t>
            </w:r>
          </w:p>
        </w:tc>
        <w:tc>
          <w:tcPr>
            <w:tcW w:w="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3CBDB1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07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D45F776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  <w:r w:rsidRPr="009B4DA9">
              <w:rPr>
                <w:rFonts w:ascii="Cambria" w:hAnsi="Cambria"/>
                <w:color w:val="000000"/>
                <w:sz w:val="16"/>
                <w:szCs w:val="16"/>
              </w:rPr>
              <w:t xml:space="preserve"> </w:t>
            </w:r>
            <w:r w:rsidRPr="009B4DA9">
              <w:rPr>
                <w:color w:val="000000"/>
                <w:sz w:val="16"/>
                <w:szCs w:val="16"/>
              </w:rPr>
              <w:t>/ K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0331A45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1A-2B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383AFF1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1A-3B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E019972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1A-4C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E68B602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2B-2B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21B2D7D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2B-3B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7ACE82E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2B-4C</w:t>
            </w:r>
          </w:p>
        </w:tc>
        <w:tc>
          <w:tcPr>
            <w:tcW w:w="10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F540966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Non-assoc.</w:t>
            </w:r>
          </w:p>
        </w:tc>
      </w:tr>
      <w:tr w:rsidR="009B4DA9" w:rsidRPr="009B4DA9" w14:paraId="2601809D" w14:textId="77777777" w:rsidTr="009B4DA9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A4A826C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303.2</w:t>
            </w:r>
          </w:p>
        </w:tc>
        <w:tc>
          <w:tcPr>
            <w:tcW w:w="6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77A6C23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86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E933AC7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38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142C9C0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236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A427BFA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215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39B0C9F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220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E401D3B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92</w:t>
            </w:r>
          </w:p>
        </w:tc>
        <w:tc>
          <w:tcPr>
            <w:tcW w:w="26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CAE48BD" w14:textId="77777777" w:rsidR="009B4DA9" w:rsidRPr="009B4DA9" w:rsidRDefault="009B4DA9" w:rsidP="009B4DA9">
            <w:pPr>
              <w:rPr>
                <w:color w:val="000000"/>
                <w:sz w:val="18"/>
                <w:szCs w:val="18"/>
              </w:rPr>
            </w:pPr>
            <w:r w:rsidRPr="009B4DA9">
              <w:rPr>
                <w:color w:val="000000"/>
                <w:sz w:val="18"/>
                <w:szCs w:val="18"/>
              </w:rPr>
              <w:t> </w:t>
            </w:r>
          </w:p>
        </w:tc>
        <w:tc>
          <w:tcPr>
            <w:tcW w:w="107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5292825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303.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6F5D0BB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05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F558619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047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F066A11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33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41FC0C2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17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13276E4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01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807ED4F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26</w:t>
            </w:r>
          </w:p>
        </w:tc>
        <w:tc>
          <w:tcPr>
            <w:tcW w:w="10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327B96F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48</w:t>
            </w:r>
          </w:p>
        </w:tc>
      </w:tr>
    </w:tbl>
    <w:p w14:paraId="5318A62F" w14:textId="78ECE528" w:rsidR="00A64A3A" w:rsidRDefault="00A64A3A" w:rsidP="00CD4CE5">
      <w:pPr>
        <w:rPr>
          <w:lang w:eastAsia="es-ES"/>
        </w:rPr>
      </w:pPr>
    </w:p>
    <w:p w14:paraId="33201A61" w14:textId="77777777" w:rsidR="009B4DA9" w:rsidRDefault="009B4DA9" w:rsidP="00CD4CE5">
      <w:pPr>
        <w:rPr>
          <w:lang w:eastAsia="es-ES"/>
        </w:rPr>
      </w:pPr>
    </w:p>
    <w:p w14:paraId="0E604A0F" w14:textId="77777777" w:rsidR="00A64A3A" w:rsidRDefault="00A64A3A" w:rsidP="00CD4CE5">
      <w:pPr>
        <w:rPr>
          <w:lang w:eastAsia="es-ES"/>
        </w:rPr>
        <w:sectPr w:rsidR="00A64A3A" w:rsidSect="006C6DE5">
          <w:pgSz w:w="15840" w:h="12240" w:orient="landscape"/>
          <w:pgMar w:top="1440" w:right="389" w:bottom="1440" w:left="1440" w:header="720" w:footer="720" w:gutter="0"/>
          <w:cols w:space="720"/>
          <w:noEndnote/>
          <w:docGrid w:linePitch="326"/>
        </w:sectPr>
      </w:pPr>
    </w:p>
    <w:p w14:paraId="30E20467" w14:textId="0A42A71D" w:rsidR="00A64A3A" w:rsidRDefault="004714D3" w:rsidP="00CD4CE5">
      <w:pPr>
        <w:rPr>
          <w:lang w:eastAsia="es-ES"/>
        </w:rPr>
      </w:pPr>
      <w:r w:rsidRPr="004714D3">
        <w:rPr>
          <w:lang w:eastAsia="es-ES"/>
        </w:rPr>
        <w:lastRenderedPageBreak/>
        <w:t>Table S</w:t>
      </w:r>
      <w:r>
        <w:rPr>
          <w:lang w:eastAsia="es-ES"/>
        </w:rPr>
        <w:t>4. Continuation.</w:t>
      </w:r>
    </w:p>
    <w:tbl>
      <w:tblPr>
        <w:tblW w:w="13475" w:type="dxa"/>
        <w:tblInd w:w="-284" w:type="dxa"/>
        <w:tblLook w:val="04A0" w:firstRow="1" w:lastRow="0" w:firstColumn="1" w:lastColumn="0" w:noHBand="0" w:noVBand="1"/>
      </w:tblPr>
      <w:tblGrid>
        <w:gridCol w:w="1277"/>
        <w:gridCol w:w="820"/>
        <w:gridCol w:w="820"/>
        <w:gridCol w:w="820"/>
        <w:gridCol w:w="820"/>
        <w:gridCol w:w="820"/>
        <w:gridCol w:w="820"/>
        <w:gridCol w:w="261"/>
        <w:gridCol w:w="1070"/>
        <w:gridCol w:w="710"/>
        <w:gridCol w:w="820"/>
        <w:gridCol w:w="820"/>
        <w:gridCol w:w="820"/>
        <w:gridCol w:w="820"/>
        <w:gridCol w:w="820"/>
        <w:gridCol w:w="1137"/>
      </w:tblGrid>
      <w:tr w:rsidR="009B4DA9" w:rsidRPr="009B4DA9" w14:paraId="49F92C82" w14:textId="77777777" w:rsidTr="009B4DA9">
        <w:trPr>
          <w:trHeight w:val="120"/>
        </w:trPr>
        <w:tc>
          <w:tcPr>
            <w:tcW w:w="1277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9FD770E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CPA-ECR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BCD23E2" w14:textId="77777777" w:rsidR="009B4DA9" w:rsidRPr="009B4DA9" w:rsidRDefault="009B4DA9" w:rsidP="009B4DA9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9B4DA9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7E6801A" w14:textId="77777777" w:rsidR="009B4DA9" w:rsidRPr="009B4DA9" w:rsidRDefault="009B4DA9" w:rsidP="009B4DA9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9B4DA9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0CD279C" w14:textId="77777777" w:rsidR="009B4DA9" w:rsidRPr="009B4DA9" w:rsidRDefault="009B4DA9" w:rsidP="009B4DA9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9B4DA9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754E0F" w14:textId="77777777" w:rsidR="009B4DA9" w:rsidRPr="009B4DA9" w:rsidRDefault="009B4DA9" w:rsidP="009B4DA9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9B4DA9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4406CBF" w14:textId="77777777" w:rsidR="009B4DA9" w:rsidRPr="009B4DA9" w:rsidRDefault="009B4DA9" w:rsidP="009B4DA9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9B4DA9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6988B6B" w14:textId="77777777" w:rsidR="009B4DA9" w:rsidRPr="009B4DA9" w:rsidRDefault="009B4DA9" w:rsidP="009B4DA9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9B4DA9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6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294BE9" w14:textId="77777777" w:rsidR="009B4DA9" w:rsidRPr="009B4DA9" w:rsidRDefault="009B4DA9" w:rsidP="009B4DA9">
            <w:pPr>
              <w:rPr>
                <w:color w:val="000000"/>
                <w:sz w:val="18"/>
                <w:szCs w:val="18"/>
              </w:rPr>
            </w:pPr>
            <w:r w:rsidRPr="009B4DA9">
              <w:rPr>
                <w:color w:val="000000"/>
                <w:sz w:val="18"/>
                <w:szCs w:val="18"/>
              </w:rPr>
              <w:t> </w:t>
            </w:r>
          </w:p>
        </w:tc>
        <w:tc>
          <w:tcPr>
            <w:tcW w:w="1070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C51DA6C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PCP-SAFT</w:t>
            </w:r>
          </w:p>
        </w:tc>
        <w:tc>
          <w:tcPr>
            <w:tcW w:w="71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B354498" w14:textId="77777777" w:rsidR="009B4DA9" w:rsidRPr="009B4DA9" w:rsidRDefault="009B4DA9" w:rsidP="009B4DA9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9B4DA9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595294C" w14:textId="77777777" w:rsidR="009B4DA9" w:rsidRPr="009B4DA9" w:rsidRDefault="009B4DA9" w:rsidP="009B4DA9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9B4DA9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65E3DA6" w14:textId="77777777" w:rsidR="009B4DA9" w:rsidRPr="009B4DA9" w:rsidRDefault="009B4DA9" w:rsidP="009B4DA9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9B4DA9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86FD882" w14:textId="77777777" w:rsidR="009B4DA9" w:rsidRPr="009B4DA9" w:rsidRDefault="009B4DA9" w:rsidP="009B4DA9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9B4DA9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5D1A67A" w14:textId="77777777" w:rsidR="009B4DA9" w:rsidRPr="009B4DA9" w:rsidRDefault="009B4DA9" w:rsidP="009B4DA9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9B4DA9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6EC7974" w14:textId="77777777" w:rsidR="009B4DA9" w:rsidRPr="009B4DA9" w:rsidRDefault="009B4DA9" w:rsidP="009B4DA9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9B4DA9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13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8FC1689" w14:textId="77777777" w:rsidR="009B4DA9" w:rsidRPr="009B4DA9" w:rsidRDefault="009B4DA9" w:rsidP="009B4DA9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9B4DA9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</w:tr>
      <w:tr w:rsidR="009B4DA9" w:rsidRPr="009B4DA9" w14:paraId="34B6F011" w14:textId="77777777" w:rsidTr="009B4DA9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72D4D8A" w14:textId="77777777" w:rsidR="009B4DA9" w:rsidRPr="009B4DA9" w:rsidRDefault="009B4DA9" w:rsidP="009B4DA9">
            <w:pPr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formic acid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004B0EE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F044F6F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3683F47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1503447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CF24516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55126CD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4A36B9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0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B225682" w14:textId="77777777" w:rsidR="009B4DA9" w:rsidRPr="009B4DA9" w:rsidRDefault="009B4DA9" w:rsidP="009B4DA9">
            <w:pPr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formic acid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F5DAA5F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75DBCC6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21FF5F6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F2BA5C5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8837ABD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7088E62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113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E4B2AD4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 </w:t>
            </w:r>
          </w:p>
        </w:tc>
      </w:tr>
      <w:tr w:rsidR="009B4DA9" w:rsidRPr="009B4DA9" w14:paraId="080B1FC7" w14:textId="77777777" w:rsidTr="009B4DA9">
        <w:trPr>
          <w:trHeight w:val="120"/>
        </w:trPr>
        <w:tc>
          <w:tcPr>
            <w:tcW w:w="127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92488FA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  <w:r w:rsidRPr="009B4DA9">
              <w:rPr>
                <w:rFonts w:ascii="Cambria" w:hAnsi="Cambria"/>
                <w:color w:val="000000"/>
                <w:sz w:val="16"/>
                <w:szCs w:val="16"/>
              </w:rPr>
              <w:t xml:space="preserve"> </w:t>
            </w:r>
            <w:r w:rsidRPr="009B4DA9">
              <w:rPr>
                <w:color w:val="000000"/>
                <w:sz w:val="16"/>
                <w:szCs w:val="16"/>
              </w:rPr>
              <w:t>/ K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9A7BFA1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1A-2B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36F5109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1A-3B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084C666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1A-4C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0BC01E8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2B-2B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7A20CBA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2B-3B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ECF278A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2B-4C</w:t>
            </w:r>
          </w:p>
        </w:tc>
        <w:tc>
          <w:tcPr>
            <w:tcW w:w="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2CCF84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0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E21FADC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  <w:r w:rsidRPr="009B4DA9">
              <w:rPr>
                <w:rFonts w:ascii="Cambria" w:hAnsi="Cambria"/>
                <w:color w:val="000000"/>
                <w:sz w:val="16"/>
                <w:szCs w:val="16"/>
              </w:rPr>
              <w:t xml:space="preserve"> </w:t>
            </w:r>
            <w:r w:rsidRPr="009B4DA9">
              <w:rPr>
                <w:color w:val="000000"/>
                <w:sz w:val="16"/>
                <w:szCs w:val="16"/>
              </w:rPr>
              <w:t>/ K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8A17FCC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1A-2B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6B07F96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1A-3B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C1B8C75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1A-4C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7E86527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2B-2B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97D84BA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2B-3B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F599B47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2B-4C</w:t>
            </w:r>
          </w:p>
        </w:tc>
        <w:tc>
          <w:tcPr>
            <w:tcW w:w="113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BA6C61D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Non-assoc.</w:t>
            </w:r>
          </w:p>
        </w:tc>
      </w:tr>
      <w:tr w:rsidR="009B4DA9" w:rsidRPr="009B4DA9" w14:paraId="004FE174" w14:textId="77777777" w:rsidTr="009B4DA9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DCED595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303.1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2E4891F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41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46D5BDA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55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269A21F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213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97D56A1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262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8713062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349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95A0DE6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323</w:t>
            </w:r>
          </w:p>
        </w:tc>
        <w:tc>
          <w:tcPr>
            <w:tcW w:w="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D3F26A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0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407BFC0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303.1</w:t>
            </w:r>
          </w:p>
        </w:tc>
        <w:tc>
          <w:tcPr>
            <w:tcW w:w="7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853EA50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57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650D66E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09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63F0BDD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93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BB6BEDB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88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C4996B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72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D3E911C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204</w:t>
            </w: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451C718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45</w:t>
            </w:r>
          </w:p>
        </w:tc>
      </w:tr>
      <w:tr w:rsidR="009B4DA9" w:rsidRPr="009B4DA9" w14:paraId="0D1324BA" w14:textId="77777777" w:rsidTr="009B4DA9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388CAD4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318.1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1D9D687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38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D079AAB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57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7C562CD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213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A6C3CD5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271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5669E2F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372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CF2CA4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349</w:t>
            </w:r>
          </w:p>
        </w:tc>
        <w:tc>
          <w:tcPr>
            <w:tcW w:w="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F078ED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0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E5C04EC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318.1</w:t>
            </w:r>
          </w:p>
        </w:tc>
        <w:tc>
          <w:tcPr>
            <w:tcW w:w="7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B35AFFE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58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5AD9073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17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E8B31EA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81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D06C94D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94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65935F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76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BD37BDB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214</w:t>
            </w: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B4339F4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52</w:t>
            </w:r>
          </w:p>
        </w:tc>
      </w:tr>
      <w:tr w:rsidR="009B4DA9" w:rsidRPr="009B4DA9" w14:paraId="220E4E9E" w14:textId="77777777" w:rsidTr="009B4DA9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274BA61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323.1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31EE7AA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43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3AA4917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56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6C2B327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230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65F90B1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276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B3ED8FA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336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516C044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349</w:t>
            </w:r>
          </w:p>
        </w:tc>
        <w:tc>
          <w:tcPr>
            <w:tcW w:w="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DADB8E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0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B258AD0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323.1</w:t>
            </w:r>
          </w:p>
        </w:tc>
        <w:tc>
          <w:tcPr>
            <w:tcW w:w="7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A4B1831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64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DEBE659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05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DF08FF1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89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0CEDF74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89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B5F22E2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49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BCA055B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205</w:t>
            </w: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03C3D74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47</w:t>
            </w:r>
          </w:p>
        </w:tc>
      </w:tr>
      <w:tr w:rsidR="009B4DA9" w:rsidRPr="009B4DA9" w14:paraId="7F2258B8" w14:textId="77777777" w:rsidTr="009B4DA9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9EAB977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328.1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CD9BAF8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30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7E6AF26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47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7DA07F0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213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26F78CC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255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97A188D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320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C0CCF63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324</w:t>
            </w:r>
          </w:p>
        </w:tc>
        <w:tc>
          <w:tcPr>
            <w:tcW w:w="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7CCD99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0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8E84F1B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328.1</w:t>
            </w:r>
          </w:p>
        </w:tc>
        <w:tc>
          <w:tcPr>
            <w:tcW w:w="7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32FA78F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49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63BF03E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09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47C4575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69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E813F32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77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F6222A7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37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2D83110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94</w:t>
            </w: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ADF2F32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42</w:t>
            </w:r>
          </w:p>
        </w:tc>
      </w:tr>
      <w:tr w:rsidR="009B4DA9" w:rsidRPr="009B4DA9" w14:paraId="58FE50EC" w14:textId="77777777" w:rsidTr="009B4DA9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3B27697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333.1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07C607D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29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E8E68E3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45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85A9F43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222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79C9C2A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260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E1FD465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340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623F811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336</w:t>
            </w:r>
          </w:p>
        </w:tc>
        <w:tc>
          <w:tcPr>
            <w:tcW w:w="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F061B0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0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CE0A203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333.1</w:t>
            </w:r>
          </w:p>
        </w:tc>
        <w:tc>
          <w:tcPr>
            <w:tcW w:w="7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0B41758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50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7F06508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04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C60CA7C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73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844C412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81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122DC41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62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1686ACE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99</w:t>
            </w: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DD6155C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45</w:t>
            </w:r>
          </w:p>
        </w:tc>
      </w:tr>
      <w:tr w:rsidR="009B4DA9" w:rsidRPr="009B4DA9" w14:paraId="40B768D4" w14:textId="77777777" w:rsidTr="009B4DA9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F735A28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353.1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7568400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19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D12DB2D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39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76F2BD5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224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EF16618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265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DE666C7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361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B01EC1D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360</w:t>
            </w:r>
          </w:p>
        </w:tc>
        <w:tc>
          <w:tcPr>
            <w:tcW w:w="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CBC5E9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0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B747063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353.1</w:t>
            </w:r>
          </w:p>
        </w:tc>
        <w:tc>
          <w:tcPr>
            <w:tcW w:w="7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D08394A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58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8AB5FC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04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7743FD1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87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1C10267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84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485FC36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62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32998CE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205</w:t>
            </w: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DD7F3F8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51</w:t>
            </w:r>
          </w:p>
        </w:tc>
      </w:tr>
      <w:tr w:rsidR="009B4DA9" w:rsidRPr="009B4DA9" w14:paraId="0F3E58E5" w14:textId="77777777" w:rsidTr="009B4DA9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73D70E5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388.2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B20DFE6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14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73A6B2B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39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72E511F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240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6EAFFCE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248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064711C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325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853E887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321</w:t>
            </w:r>
          </w:p>
        </w:tc>
        <w:tc>
          <w:tcPr>
            <w:tcW w:w="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0C8D6F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0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A9AC80B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388.2</w:t>
            </w:r>
          </w:p>
        </w:tc>
        <w:tc>
          <w:tcPr>
            <w:tcW w:w="7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EF93D57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38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AB3094C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017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1788884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67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81A1CFA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62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CD66150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42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7600046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79</w:t>
            </w: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8F7387A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32</w:t>
            </w:r>
          </w:p>
        </w:tc>
      </w:tr>
      <w:tr w:rsidR="009B4DA9" w:rsidRPr="009B4DA9" w14:paraId="5EDC5F42" w14:textId="77777777" w:rsidTr="009B4DA9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5E501FC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398.2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D8A149D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05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5458C5F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32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8270156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236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B6B1E81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237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77E01AC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306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812EFE9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333</w:t>
            </w:r>
          </w:p>
        </w:tc>
        <w:tc>
          <w:tcPr>
            <w:tcW w:w="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8AA1F9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0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674AF9E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398.2</w:t>
            </w:r>
          </w:p>
        </w:tc>
        <w:tc>
          <w:tcPr>
            <w:tcW w:w="7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581F1ED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30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52AED69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024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AE2A697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60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41DD9B4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55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835A920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32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DA62F8D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72</w:t>
            </w: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B7B28E3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27</w:t>
            </w:r>
          </w:p>
        </w:tc>
      </w:tr>
      <w:tr w:rsidR="009B4DA9" w:rsidRPr="009B4DA9" w14:paraId="1981EBD6" w14:textId="77777777" w:rsidTr="009B4DA9">
        <w:trPr>
          <w:trHeight w:val="120"/>
        </w:trPr>
        <w:tc>
          <w:tcPr>
            <w:tcW w:w="127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73F5C2A" w14:textId="77777777" w:rsidR="009B4DA9" w:rsidRPr="009B4DA9" w:rsidRDefault="009B4DA9" w:rsidP="009B4DA9">
            <w:pPr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acetic acid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4BF9464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4ACB811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11E21B2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BFF6202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F5FD759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AD52508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FA8A7C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0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F9F8413" w14:textId="77777777" w:rsidR="009B4DA9" w:rsidRPr="009B4DA9" w:rsidRDefault="009B4DA9" w:rsidP="009B4DA9">
            <w:pPr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acetic acid</w:t>
            </w:r>
          </w:p>
        </w:tc>
        <w:tc>
          <w:tcPr>
            <w:tcW w:w="7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59A9C41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7692ACC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89BD55C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D5510ED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3771A27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B334400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11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8C49B2E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 </w:t>
            </w:r>
          </w:p>
        </w:tc>
      </w:tr>
      <w:tr w:rsidR="009B4DA9" w:rsidRPr="009B4DA9" w14:paraId="237F1515" w14:textId="77777777" w:rsidTr="009B4DA9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8412618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  <w:r w:rsidRPr="009B4DA9">
              <w:rPr>
                <w:rFonts w:ascii="Cambria" w:hAnsi="Cambria"/>
                <w:color w:val="000000"/>
                <w:sz w:val="16"/>
                <w:szCs w:val="16"/>
              </w:rPr>
              <w:t xml:space="preserve"> </w:t>
            </w:r>
            <w:r w:rsidRPr="009B4DA9">
              <w:rPr>
                <w:color w:val="000000"/>
                <w:sz w:val="16"/>
                <w:szCs w:val="16"/>
              </w:rPr>
              <w:t>/ K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65F26C8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1A-2B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B5FAC1B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1A-3B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05A85C3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1A-4C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BCA70B8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2B-2B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0530561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2B-3B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C023F77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2B-4C</w:t>
            </w:r>
          </w:p>
        </w:tc>
        <w:tc>
          <w:tcPr>
            <w:tcW w:w="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49A148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0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CBD141B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  <w:r w:rsidRPr="009B4DA9">
              <w:rPr>
                <w:rFonts w:ascii="Cambria" w:hAnsi="Cambria"/>
                <w:color w:val="000000"/>
                <w:sz w:val="16"/>
                <w:szCs w:val="16"/>
              </w:rPr>
              <w:t xml:space="preserve"> </w:t>
            </w:r>
            <w:r w:rsidRPr="009B4DA9">
              <w:rPr>
                <w:color w:val="000000"/>
                <w:sz w:val="16"/>
                <w:szCs w:val="16"/>
              </w:rPr>
              <w:t>/ K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CB93E8D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1A-2B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9A1930B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1A-3B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692F585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1A-4C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EE1D810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2B-2B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92ADB9E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2B-3B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C381557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2B-4C</w:t>
            </w:r>
          </w:p>
        </w:tc>
        <w:tc>
          <w:tcPr>
            <w:tcW w:w="113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E977562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Non-assoc.</w:t>
            </w:r>
          </w:p>
        </w:tc>
      </w:tr>
      <w:tr w:rsidR="009B4DA9" w:rsidRPr="009B4DA9" w14:paraId="37B1865F" w14:textId="77777777" w:rsidTr="009B4DA9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D58905B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293.2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9A6E913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71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348349B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94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416C25A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204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82AB855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227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9EE8A36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208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F38EF30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220</w:t>
            </w:r>
          </w:p>
        </w:tc>
        <w:tc>
          <w:tcPr>
            <w:tcW w:w="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3CFFC4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0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D2D01CF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293.2</w:t>
            </w:r>
          </w:p>
        </w:tc>
        <w:tc>
          <w:tcPr>
            <w:tcW w:w="7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2AB2290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43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A59C946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012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18B6FE6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64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D50B2DB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19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BEA4F67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97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6F50613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40</w:t>
            </w: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0F6D0B5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45</w:t>
            </w:r>
          </w:p>
        </w:tc>
      </w:tr>
      <w:tr w:rsidR="009B4DA9" w:rsidRPr="009B4DA9" w14:paraId="0BA2E10F" w14:textId="77777777" w:rsidTr="009B4DA9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07CC374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303.2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D6303EB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98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A9A32DA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24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89D9EED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260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1E6B9BF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256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B70B173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246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D54532E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281</w:t>
            </w:r>
          </w:p>
        </w:tc>
        <w:tc>
          <w:tcPr>
            <w:tcW w:w="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07F3B6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0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71D6B74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303.2</w:t>
            </w:r>
          </w:p>
        </w:tc>
        <w:tc>
          <w:tcPr>
            <w:tcW w:w="7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EB00EEA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59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33915AD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015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00172A1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87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29749BA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40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0F44A1A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22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6CB8D82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63</w:t>
            </w: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A006155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63</w:t>
            </w:r>
          </w:p>
        </w:tc>
      </w:tr>
      <w:tr w:rsidR="009B4DA9" w:rsidRPr="009B4DA9" w14:paraId="1F004DBB" w14:textId="77777777" w:rsidTr="009B4DA9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2A0B480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313.2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A3940E1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59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17AE24A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84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248069A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202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03213FE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215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C35CD25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206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70BBE11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217</w:t>
            </w:r>
          </w:p>
        </w:tc>
        <w:tc>
          <w:tcPr>
            <w:tcW w:w="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873970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0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6B35E6C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313.2</w:t>
            </w:r>
          </w:p>
        </w:tc>
        <w:tc>
          <w:tcPr>
            <w:tcW w:w="7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A3A1BD1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31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249FED0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018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BC13BE4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59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237ADD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08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F2D2C61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88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30C52A3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28</w:t>
            </w: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CB2968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44</w:t>
            </w:r>
          </w:p>
        </w:tc>
      </w:tr>
      <w:tr w:rsidR="009B4DA9" w:rsidRPr="009B4DA9" w14:paraId="7DA1C67B" w14:textId="77777777" w:rsidTr="009B4DA9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9B2B554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343.2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7E352C7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62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6EB480D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92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B37F78E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228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D2104D0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214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6C26DB6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201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BF7CA44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238</w:t>
            </w:r>
          </w:p>
        </w:tc>
        <w:tc>
          <w:tcPr>
            <w:tcW w:w="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1762CC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0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83632FB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343.2</w:t>
            </w:r>
          </w:p>
        </w:tc>
        <w:tc>
          <w:tcPr>
            <w:tcW w:w="7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24E9F39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20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D3F37F4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026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D527B35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46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04D8BDA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01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9FAFDBD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79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CE529CE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23</w:t>
            </w: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E819E46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44</w:t>
            </w:r>
          </w:p>
        </w:tc>
      </w:tr>
      <w:tr w:rsidR="009B4DA9" w:rsidRPr="009B4DA9" w14:paraId="5B79C2E4" w14:textId="77777777" w:rsidTr="009B4DA9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24861FB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363.0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DE3B96A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45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44D128A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78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BCD1BDD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226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6B2BE0E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201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23217F2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88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6CD784E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221</w:t>
            </w:r>
          </w:p>
        </w:tc>
        <w:tc>
          <w:tcPr>
            <w:tcW w:w="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8D168F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0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6A75E11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363.0</w:t>
            </w:r>
          </w:p>
        </w:tc>
        <w:tc>
          <w:tcPr>
            <w:tcW w:w="7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DD07E27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11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2847F0D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037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00AEA3E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40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DC9222A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90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83096B3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67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B122B2A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08</w:t>
            </w: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30ED7CE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38</w:t>
            </w:r>
          </w:p>
        </w:tc>
      </w:tr>
      <w:tr w:rsidR="009B4DA9" w:rsidRPr="009B4DA9" w14:paraId="23545AEA" w14:textId="77777777" w:rsidTr="009B4DA9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936827C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373.1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B38D132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32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DBE588E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67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A584749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229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7B36D32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90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971016A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70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F5008DD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228</w:t>
            </w:r>
          </w:p>
        </w:tc>
        <w:tc>
          <w:tcPr>
            <w:tcW w:w="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70D974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0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05328CF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373.1</w:t>
            </w:r>
          </w:p>
        </w:tc>
        <w:tc>
          <w:tcPr>
            <w:tcW w:w="7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15155CE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09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8559A0E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039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703B2DF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41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3F20029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89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5FCF4FE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66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44F94C8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10</w:t>
            </w: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C0B94B3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36</w:t>
            </w:r>
          </w:p>
        </w:tc>
      </w:tr>
      <w:tr w:rsidR="009B4DA9" w:rsidRPr="009B4DA9" w14:paraId="426E63B0" w14:textId="77777777" w:rsidTr="009B4DA9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6308C36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412.6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F7FDF37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29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7A31487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73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65746D3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238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D44E6F1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76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75C80AB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61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2C10725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210</w:t>
            </w:r>
          </w:p>
        </w:tc>
        <w:tc>
          <w:tcPr>
            <w:tcW w:w="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3C0D48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0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4D639C7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412.6</w:t>
            </w:r>
          </w:p>
        </w:tc>
        <w:tc>
          <w:tcPr>
            <w:tcW w:w="7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737117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011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CC66B7A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058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3160548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16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ED56C75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64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CAE7B0C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42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CB3848D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78</w:t>
            </w: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DF1058B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24</w:t>
            </w:r>
          </w:p>
        </w:tc>
      </w:tr>
      <w:tr w:rsidR="009B4DA9" w:rsidRPr="009B4DA9" w14:paraId="659566E7" w14:textId="77777777" w:rsidTr="009B4DA9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F327A3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443.2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E4463BE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19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0B34D76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68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9AF6EBF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234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A388F26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60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6D85EA6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43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5B3E8D6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200</w:t>
            </w:r>
          </w:p>
        </w:tc>
        <w:tc>
          <w:tcPr>
            <w:tcW w:w="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F82E1E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0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90DD63E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443.2</w:t>
            </w:r>
          </w:p>
        </w:tc>
        <w:tc>
          <w:tcPr>
            <w:tcW w:w="7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2E0DBD9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024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75EDDB6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069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D6C6CB3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01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3930A35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49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AFB84C5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29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E215A99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64</w:t>
            </w: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09D821C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14</w:t>
            </w:r>
          </w:p>
        </w:tc>
      </w:tr>
      <w:tr w:rsidR="009B4DA9" w:rsidRPr="009B4DA9" w14:paraId="56C1F13E" w14:textId="77777777" w:rsidTr="009B4DA9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F999A24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483.2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2BB11F9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98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DAD4E74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53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CA79F8C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261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5A06473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46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53A5828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27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A54E233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211</w:t>
            </w:r>
          </w:p>
        </w:tc>
        <w:tc>
          <w:tcPr>
            <w:tcW w:w="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76BF67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0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799BC71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483.2</w:t>
            </w:r>
          </w:p>
        </w:tc>
        <w:tc>
          <w:tcPr>
            <w:tcW w:w="7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FDF15B6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032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C50DF13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075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58AD4C3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02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A111627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41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C8BC3C9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19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8E2EC41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56</w:t>
            </w: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48E6B95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05</w:t>
            </w:r>
          </w:p>
        </w:tc>
      </w:tr>
      <w:tr w:rsidR="009B4DA9" w:rsidRPr="009B4DA9" w14:paraId="4F00FBD1" w14:textId="77777777" w:rsidTr="009B4DA9">
        <w:trPr>
          <w:trHeight w:val="120"/>
        </w:trPr>
        <w:tc>
          <w:tcPr>
            <w:tcW w:w="127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950C79D" w14:textId="77777777" w:rsidR="009B4DA9" w:rsidRPr="009B4DA9" w:rsidRDefault="009B4DA9" w:rsidP="009B4DA9">
            <w:pPr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propanoic acid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B06C80C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E35516C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E8166A3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54B6337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82A1351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133D834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FA0B33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78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F8C61DD" w14:textId="77777777" w:rsidR="009B4DA9" w:rsidRPr="009B4DA9" w:rsidRDefault="009B4DA9" w:rsidP="009B4DA9">
            <w:pPr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propanoic acid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7936048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BE193E1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7F303F7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0EC03DB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95CBC55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11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5B1BF34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 </w:t>
            </w:r>
          </w:p>
        </w:tc>
      </w:tr>
      <w:tr w:rsidR="009B4DA9" w:rsidRPr="009B4DA9" w14:paraId="13C9CB18" w14:textId="77777777" w:rsidTr="009B4DA9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3C9572A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  <w:r w:rsidRPr="009B4DA9">
              <w:rPr>
                <w:rFonts w:ascii="Cambria" w:hAnsi="Cambria"/>
                <w:color w:val="000000"/>
                <w:sz w:val="16"/>
                <w:szCs w:val="16"/>
              </w:rPr>
              <w:t xml:space="preserve"> </w:t>
            </w:r>
            <w:r w:rsidRPr="009B4DA9">
              <w:rPr>
                <w:color w:val="000000"/>
                <w:sz w:val="16"/>
                <w:szCs w:val="16"/>
              </w:rPr>
              <w:t>/ K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E21E916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1A-2B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5F7AA2A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1A-3B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947D770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1A-4C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420B6C8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2B-2B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611015A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2B-3B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56DCCB5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2B-4C</w:t>
            </w:r>
          </w:p>
        </w:tc>
        <w:tc>
          <w:tcPr>
            <w:tcW w:w="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5334FD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0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324A3B4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  <w:r w:rsidRPr="009B4DA9">
              <w:rPr>
                <w:rFonts w:ascii="Cambria" w:hAnsi="Cambria"/>
                <w:color w:val="000000"/>
                <w:sz w:val="16"/>
                <w:szCs w:val="16"/>
              </w:rPr>
              <w:t xml:space="preserve"> </w:t>
            </w:r>
            <w:r w:rsidRPr="009B4DA9">
              <w:rPr>
                <w:color w:val="000000"/>
                <w:sz w:val="16"/>
                <w:szCs w:val="16"/>
              </w:rPr>
              <w:t>/ K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FA90968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1A-2B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2DAAC87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1A-3B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A199767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1A-4C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2D21486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2B-2B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06A24CF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2B-3B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312E1A8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2B-4C</w:t>
            </w:r>
          </w:p>
        </w:tc>
        <w:tc>
          <w:tcPr>
            <w:tcW w:w="113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667B64F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Non-assoc.</w:t>
            </w:r>
          </w:p>
        </w:tc>
      </w:tr>
      <w:tr w:rsidR="009B4DA9" w:rsidRPr="009B4DA9" w14:paraId="6999598A" w14:textId="77777777" w:rsidTr="009B4DA9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F811BC1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303.2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7129241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235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E81AAF7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70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F88C063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278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C497D24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272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52AC7D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264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0B00C28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281</w:t>
            </w:r>
          </w:p>
        </w:tc>
        <w:tc>
          <w:tcPr>
            <w:tcW w:w="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CF1EB7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0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0DA378F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303.2</w:t>
            </w:r>
          </w:p>
        </w:tc>
        <w:tc>
          <w:tcPr>
            <w:tcW w:w="7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E924411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79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C49EEDC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35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B5D279E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33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C5ACFF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20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D8A68E2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92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1E6936C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51</w:t>
            </w: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5B270AC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71</w:t>
            </w:r>
          </w:p>
        </w:tc>
      </w:tr>
      <w:tr w:rsidR="009B4DA9" w:rsidRPr="009B4DA9" w14:paraId="1006FC3C" w14:textId="77777777" w:rsidTr="009B4DA9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B0CE1EB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313.1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843C597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74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B002E29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12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0F7C1EC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78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BD74B35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203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D6D0D3D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207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BA1C6F5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63</w:t>
            </w:r>
          </w:p>
        </w:tc>
        <w:tc>
          <w:tcPr>
            <w:tcW w:w="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5A9120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0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57E5695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313.1</w:t>
            </w:r>
          </w:p>
        </w:tc>
        <w:tc>
          <w:tcPr>
            <w:tcW w:w="7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ACC89CB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31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3CEE75E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006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38EEAF3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73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D83208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61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D04613B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48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12E5E1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88</w:t>
            </w: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C09D396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39</w:t>
            </w:r>
          </w:p>
        </w:tc>
      </w:tr>
      <w:tr w:rsidR="009B4DA9" w:rsidRPr="009B4DA9" w14:paraId="122FED0A" w14:textId="77777777" w:rsidTr="009B4DA9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7073BFF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343.2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B959A4C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35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54D4EC4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90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1D3AA77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55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03F7B57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65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E6B5F7E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68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83B4907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24</w:t>
            </w:r>
          </w:p>
        </w:tc>
        <w:tc>
          <w:tcPr>
            <w:tcW w:w="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6D6CE2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0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1F6DDB0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343.2</w:t>
            </w:r>
          </w:p>
        </w:tc>
        <w:tc>
          <w:tcPr>
            <w:tcW w:w="7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6A37CA3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09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8F12892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028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6AE3B15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44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51D90DC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45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A4B27E8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26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046BCE8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71</w:t>
            </w: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4C9F104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24</w:t>
            </w:r>
          </w:p>
        </w:tc>
      </w:tr>
      <w:tr w:rsidR="009B4DA9" w:rsidRPr="009B4DA9" w14:paraId="4DCEFF3A" w14:textId="77777777" w:rsidTr="009B4DA9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A55027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373.1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800D8DD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98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38C50F5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74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0A8318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93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354237D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58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DE217E0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68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5BABF52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51</w:t>
            </w:r>
          </w:p>
        </w:tc>
        <w:tc>
          <w:tcPr>
            <w:tcW w:w="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4AA08E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0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1FE337E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373.1</w:t>
            </w:r>
          </w:p>
        </w:tc>
        <w:tc>
          <w:tcPr>
            <w:tcW w:w="7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00A1C54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13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EED74CB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020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6A67C05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61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BF0916C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46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707D29F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27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227F74D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75</w:t>
            </w: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2472123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26</w:t>
            </w:r>
          </w:p>
        </w:tc>
      </w:tr>
      <w:tr w:rsidR="009B4DA9" w:rsidRPr="009B4DA9" w14:paraId="40A77510" w14:textId="77777777" w:rsidTr="009B4DA9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92220CD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423.2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D510BF3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13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9443AF3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70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99655AC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200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7614F58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42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B2DD516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29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85478F8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41</w:t>
            </w:r>
          </w:p>
        </w:tc>
        <w:tc>
          <w:tcPr>
            <w:tcW w:w="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B1A2F9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0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8C62558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423.2</w:t>
            </w:r>
          </w:p>
        </w:tc>
        <w:tc>
          <w:tcPr>
            <w:tcW w:w="7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4935041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002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27A7255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033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E80DA81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36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04B6679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22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7A7011B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05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CE237C8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38</w:t>
            </w: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D82DEBB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10</w:t>
            </w:r>
          </w:p>
        </w:tc>
      </w:tr>
      <w:tr w:rsidR="009B4DA9" w:rsidRPr="009B4DA9" w14:paraId="34C81B61" w14:textId="77777777" w:rsidTr="009B4DA9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342CB70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453.2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48385B7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72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4ADAB67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31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59553CD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205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CBCC0F4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06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043368B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92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D904D89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37</w:t>
            </w:r>
          </w:p>
        </w:tc>
        <w:tc>
          <w:tcPr>
            <w:tcW w:w="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FB4ED8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0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B0C98A7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453.2</w:t>
            </w:r>
          </w:p>
        </w:tc>
        <w:tc>
          <w:tcPr>
            <w:tcW w:w="7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D48EC86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014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1A6B0D1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044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2D9F71F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33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EEA5F1E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14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04FD4D7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005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1A53F3B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33</w:t>
            </w: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B778F79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02</w:t>
            </w:r>
          </w:p>
        </w:tc>
      </w:tr>
      <w:tr w:rsidR="009B4DA9" w:rsidRPr="009B4DA9" w14:paraId="4985554B" w14:textId="77777777" w:rsidTr="009B4DA9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BCF2CFB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483.2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5FD83BB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42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9B38229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05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69547F1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94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7F5DBDD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77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E009C1C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60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8718416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06</w:t>
            </w:r>
          </w:p>
        </w:tc>
        <w:tc>
          <w:tcPr>
            <w:tcW w:w="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E51662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0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0989801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483.2</w:t>
            </w:r>
          </w:p>
        </w:tc>
        <w:tc>
          <w:tcPr>
            <w:tcW w:w="7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90C0F23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029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EADBB6F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057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9FC7128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18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48DF195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005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479CA1B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025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F4B33B7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23</w:t>
            </w: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30BDF61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0.014</w:t>
            </w:r>
          </w:p>
        </w:tc>
      </w:tr>
      <w:tr w:rsidR="009B4DA9" w:rsidRPr="009B4DA9" w14:paraId="47541414" w14:textId="77777777" w:rsidTr="009B4DA9">
        <w:trPr>
          <w:trHeight w:val="120"/>
        </w:trPr>
        <w:tc>
          <w:tcPr>
            <w:tcW w:w="127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B25FBE9" w14:textId="77777777" w:rsidR="009B4DA9" w:rsidRPr="009B4DA9" w:rsidRDefault="009B4DA9" w:rsidP="009B4DA9">
            <w:pPr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butanoic acid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B3DCF12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D3DAC93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2123E5F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0EF9A7B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3061D9B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CAA6A46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BBCFCA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78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01F4718" w14:textId="77777777" w:rsidR="009B4DA9" w:rsidRPr="009B4DA9" w:rsidRDefault="009B4DA9" w:rsidP="009B4DA9">
            <w:pPr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butanoic acid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AF7499F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BD033CC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D600D8C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8F4980A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A798BDA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11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3F70A54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 </w:t>
            </w:r>
          </w:p>
        </w:tc>
      </w:tr>
      <w:tr w:rsidR="009B4DA9" w:rsidRPr="009B4DA9" w14:paraId="41BADA24" w14:textId="77777777" w:rsidTr="009B4DA9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F931BC1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  <w:r w:rsidRPr="009B4DA9">
              <w:rPr>
                <w:rFonts w:ascii="Cambria" w:hAnsi="Cambria"/>
                <w:color w:val="000000"/>
                <w:sz w:val="16"/>
                <w:szCs w:val="16"/>
              </w:rPr>
              <w:t xml:space="preserve"> </w:t>
            </w:r>
            <w:r w:rsidRPr="009B4DA9">
              <w:rPr>
                <w:color w:val="000000"/>
                <w:sz w:val="16"/>
                <w:szCs w:val="16"/>
              </w:rPr>
              <w:t>/ K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99CA8CF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1A-2B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A04E40B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1A-3B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8AD417A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1A-4C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9B5CA19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2B-2B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E1706B0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2B-3B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4684D1B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2B-4C</w:t>
            </w:r>
          </w:p>
        </w:tc>
        <w:tc>
          <w:tcPr>
            <w:tcW w:w="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62BD01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</w:p>
        </w:tc>
        <w:tc>
          <w:tcPr>
            <w:tcW w:w="10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6F9B20A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  <w:r w:rsidRPr="009B4DA9">
              <w:rPr>
                <w:rFonts w:ascii="Cambria" w:hAnsi="Cambria"/>
                <w:color w:val="000000"/>
                <w:sz w:val="16"/>
                <w:szCs w:val="16"/>
              </w:rPr>
              <w:t xml:space="preserve"> </w:t>
            </w:r>
            <w:r w:rsidRPr="009B4DA9">
              <w:rPr>
                <w:color w:val="000000"/>
                <w:sz w:val="16"/>
                <w:szCs w:val="16"/>
              </w:rPr>
              <w:t>/ K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430324D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1A-2B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80699CD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1A-3B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047218B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1A-4C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3DEA3B1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2B-2B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F3AA11A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2B-3B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743608D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2B-4C</w:t>
            </w:r>
          </w:p>
        </w:tc>
        <w:tc>
          <w:tcPr>
            <w:tcW w:w="113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EDBCFAD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Non-assoc.</w:t>
            </w:r>
          </w:p>
        </w:tc>
      </w:tr>
      <w:tr w:rsidR="009B4DA9" w:rsidRPr="009B4DA9" w14:paraId="5C1E7A70" w14:textId="77777777" w:rsidTr="002A4A5F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84F7D0E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303.2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C7D6417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205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175B6AC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55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BEDC90A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286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C465554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257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1446969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77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88C9838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272</w:t>
            </w:r>
          </w:p>
        </w:tc>
        <w:tc>
          <w:tcPr>
            <w:tcW w:w="26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4B8633B" w14:textId="77777777" w:rsidR="009B4DA9" w:rsidRPr="009B4DA9" w:rsidRDefault="009B4DA9" w:rsidP="009B4DA9">
            <w:pPr>
              <w:rPr>
                <w:color w:val="000000"/>
                <w:sz w:val="18"/>
                <w:szCs w:val="18"/>
              </w:rPr>
            </w:pPr>
            <w:r w:rsidRPr="009B4DA9">
              <w:rPr>
                <w:color w:val="000000"/>
                <w:sz w:val="18"/>
                <w:szCs w:val="18"/>
              </w:rPr>
              <w:t> </w:t>
            </w:r>
          </w:p>
        </w:tc>
        <w:tc>
          <w:tcPr>
            <w:tcW w:w="10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0C37B78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303.2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6646470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91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46DFF38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56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AE4E72C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48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A858F67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10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0DB252E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90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22E297B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166</w:t>
            </w:r>
          </w:p>
        </w:tc>
        <w:tc>
          <w:tcPr>
            <w:tcW w:w="113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FFA305F" w14:textId="77777777" w:rsidR="009B4DA9" w:rsidRPr="009B4DA9" w:rsidRDefault="009B4DA9" w:rsidP="009B4DA9">
            <w:pPr>
              <w:jc w:val="center"/>
              <w:rPr>
                <w:color w:val="000000"/>
                <w:sz w:val="16"/>
                <w:szCs w:val="16"/>
              </w:rPr>
            </w:pPr>
            <w:r w:rsidRPr="009B4DA9">
              <w:rPr>
                <w:color w:val="000000"/>
                <w:sz w:val="16"/>
                <w:szCs w:val="16"/>
              </w:rPr>
              <w:t>-0.069</w:t>
            </w:r>
          </w:p>
        </w:tc>
      </w:tr>
      <w:tr w:rsidR="002A4A5F" w:rsidRPr="009B4DA9" w14:paraId="6430200A" w14:textId="77777777" w:rsidTr="002A4A5F">
        <w:trPr>
          <w:trHeight w:val="120"/>
        </w:trPr>
        <w:tc>
          <w:tcPr>
            <w:tcW w:w="13475" w:type="dxa"/>
            <w:gridSpan w:val="16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5552CA84" w14:textId="586D4446" w:rsidR="002A4A5F" w:rsidRPr="009B4DA9" w:rsidRDefault="007D2CFF" w:rsidP="002A4A5F">
            <w:pPr>
              <w:rPr>
                <w:color w:val="000000"/>
                <w:sz w:val="16"/>
                <w:szCs w:val="16"/>
              </w:rPr>
            </w:pPr>
            <w:r w:rsidRPr="00E96C5C">
              <w:rPr>
                <w:color w:val="000000"/>
                <w:sz w:val="16"/>
                <w:szCs w:val="16"/>
                <w:vertAlign w:val="superscript"/>
              </w:rPr>
              <w:t>b</w:t>
            </w:r>
            <w:r>
              <w:rPr>
                <w:color w:val="000000"/>
                <w:sz w:val="16"/>
                <w:szCs w:val="16"/>
              </w:rPr>
              <w:t xml:space="preserve"> Values for CPA</w:t>
            </w:r>
            <w:r w:rsidR="00BE2128">
              <w:rPr>
                <w:color w:val="000000"/>
                <w:sz w:val="16"/>
                <w:szCs w:val="16"/>
              </w:rPr>
              <w:t>-</w:t>
            </w:r>
            <w:r>
              <w:rPr>
                <w:color w:val="000000"/>
                <w:sz w:val="16"/>
                <w:szCs w:val="16"/>
              </w:rPr>
              <w:t xml:space="preserve">CR1 2B-2B taken from </w:t>
            </w:r>
            <w:r w:rsidR="00B64587">
              <w:rPr>
                <w:color w:val="000000"/>
                <w:sz w:val="16"/>
                <w:szCs w:val="16"/>
              </w:rPr>
              <w:fldChar w:fldCharType="begin"/>
            </w:r>
            <w:r w:rsidR="00B64587">
              <w:rPr>
                <w:color w:val="000000"/>
                <w:sz w:val="16"/>
                <w:szCs w:val="16"/>
              </w:rPr>
              <w:instrText xml:space="preserve"> ADDIN EN.CITE &lt;EndNote&gt;&lt;Cite&gt;&lt;Author&gt;Román-Ramírez&lt;/Author&gt;&lt;Year&gt;2020&lt;/Year&gt;&lt;RecNum&gt;867&lt;/RecNum&gt;&lt;DisplayText&gt;(Román-Ramírez and Leeke 2020)&lt;/DisplayText&gt;&lt;record&gt;&lt;rec-number&gt;867&lt;/rec-number&gt;&lt;foreign-keys&gt;&lt;key app="EN" db-id="zwazfzfrzwx9x4e5dtsxd0z15902tx9wsfrv" timestamp="1573163099" guid="83e32f5d-d65e-49f9-b812-56f7afaa2cd5"&gt;867&lt;/key&gt;&lt;/foreign-keys&gt;&lt;ref-type name="Journal Article"&gt;17&lt;/ref-type&gt;&lt;contributors&gt;&lt;authors&gt;&lt;author&gt;Román-Ramírez, Luis A.&lt;/author&gt;&lt;author&gt;Leeke, Gary A.&lt;/author&gt;&lt;/authors&gt;&lt;/contributors&gt;&lt;titles&gt;&lt;title&gt;Evaluation of the Peng–Robinson and the Cubic-Plus-Association Equations of State in Modeling VLE of Carboxylic Acids with Water&lt;/title&gt;&lt;secondary-title&gt;International Journal of Thermophysics&lt;/secondary-title&gt;&lt;/titles&gt;&lt;periodical&gt;&lt;full-title&gt;International Journal of Thermophysics&lt;/full-title&gt;&lt;abbr-1&gt;Int. J. Thermophys.&lt;/abbr-1&gt;&lt;abbr-2&gt;Int J Thermophys&lt;/abbr-2&gt;&lt;/periodical&gt;&lt;pages&gt;61&lt;/pages&gt;&lt;volume&gt;41&lt;/volume&gt;&lt;number&gt;5&lt;/number&gt;&lt;dates&gt;&lt;year&gt;2020&lt;/year&gt;&lt;pub-dates&gt;&lt;date&gt;2020/03/16&lt;/date&gt;&lt;/pub-dates&gt;&lt;/dates&gt;&lt;isbn&gt;1572-9567&lt;/isbn&gt;&lt;urls&gt;&lt;related-urls&gt;&lt;url&gt;https://doi.org/10.1007/s10765-020-02643-6&lt;/url&gt;&lt;/related-urls&gt;&lt;/urls&gt;&lt;electronic-resource-num&gt;10.1007/s10765-020-02643-6&lt;/electronic-resource-num&gt;&lt;/record&gt;&lt;/Cite&gt;&lt;/EndNote&gt;</w:instrText>
            </w:r>
            <w:r w:rsidR="00B64587">
              <w:rPr>
                <w:color w:val="000000"/>
                <w:sz w:val="16"/>
                <w:szCs w:val="16"/>
              </w:rPr>
              <w:fldChar w:fldCharType="separate"/>
            </w:r>
            <w:r w:rsidR="00B64587">
              <w:rPr>
                <w:noProof/>
                <w:color w:val="000000"/>
                <w:sz w:val="16"/>
                <w:szCs w:val="16"/>
              </w:rPr>
              <w:t>(</w:t>
            </w:r>
            <w:hyperlink w:anchor="_ENREF_20" w:tooltip="Román-Ramírez, 2020 #867" w:history="1">
              <w:r w:rsidR="00A068BD">
                <w:rPr>
                  <w:noProof/>
                  <w:color w:val="000000"/>
                  <w:sz w:val="16"/>
                  <w:szCs w:val="16"/>
                </w:rPr>
                <w:t>Román-Ramírez and Leeke 2020</w:t>
              </w:r>
            </w:hyperlink>
            <w:r w:rsidR="00B64587">
              <w:rPr>
                <w:noProof/>
                <w:color w:val="000000"/>
                <w:sz w:val="16"/>
                <w:szCs w:val="16"/>
              </w:rPr>
              <w:t>)</w:t>
            </w:r>
            <w:r w:rsidR="00B64587">
              <w:rPr>
                <w:color w:val="000000"/>
                <w:sz w:val="16"/>
                <w:szCs w:val="16"/>
              </w:rPr>
              <w:fldChar w:fldCharType="end"/>
            </w:r>
          </w:p>
        </w:tc>
      </w:tr>
    </w:tbl>
    <w:p w14:paraId="6248D6E3" w14:textId="77777777" w:rsidR="00A64A3A" w:rsidRDefault="00A64A3A" w:rsidP="00CD4CE5">
      <w:pPr>
        <w:rPr>
          <w:lang w:eastAsia="es-ES"/>
        </w:rPr>
      </w:pPr>
    </w:p>
    <w:p w14:paraId="6D249D0D" w14:textId="77777777" w:rsidR="004714D3" w:rsidRDefault="004714D3" w:rsidP="00CD4CE5">
      <w:pPr>
        <w:rPr>
          <w:lang w:eastAsia="es-ES"/>
        </w:rPr>
        <w:sectPr w:rsidR="004714D3" w:rsidSect="006C6DE5">
          <w:pgSz w:w="15840" w:h="12240" w:orient="landscape"/>
          <w:pgMar w:top="1440" w:right="389" w:bottom="1440" w:left="1440" w:header="720" w:footer="720" w:gutter="0"/>
          <w:cols w:space="720"/>
          <w:noEndnote/>
          <w:docGrid w:linePitch="326"/>
        </w:sectPr>
      </w:pPr>
    </w:p>
    <w:p w14:paraId="54B4CE7C" w14:textId="107ED7AC" w:rsidR="00A64A3A" w:rsidRDefault="00A64A3A" w:rsidP="00CD4CE5">
      <w:pPr>
        <w:rPr>
          <w:lang w:eastAsia="es-ES"/>
        </w:rPr>
      </w:pPr>
    </w:p>
    <w:p w14:paraId="04237EA6" w14:textId="3A24122B" w:rsidR="008E61B8" w:rsidRPr="008E61B8" w:rsidRDefault="008E61B8" w:rsidP="008E61B8">
      <w:pPr>
        <w:pStyle w:val="Caption"/>
        <w:keepNext/>
        <w:rPr>
          <w:lang w:val="en-GB"/>
        </w:rPr>
      </w:pPr>
      <w:r w:rsidRPr="00197FC5">
        <w:rPr>
          <w:highlight w:val="green"/>
          <w:lang w:val="en-GB"/>
        </w:rPr>
        <w:t>Table S</w:t>
      </w:r>
      <w:r w:rsidRPr="00197FC5">
        <w:rPr>
          <w:highlight w:val="green"/>
        </w:rPr>
        <w:fldChar w:fldCharType="begin"/>
      </w:r>
      <w:r w:rsidRPr="00197FC5">
        <w:rPr>
          <w:highlight w:val="green"/>
          <w:lang w:val="en-GB"/>
        </w:rPr>
        <w:instrText xml:space="preserve"> SEQ Table \* ARABIC </w:instrText>
      </w:r>
      <w:r w:rsidRPr="00197FC5">
        <w:rPr>
          <w:highlight w:val="green"/>
        </w:rPr>
        <w:fldChar w:fldCharType="separate"/>
      </w:r>
      <w:r w:rsidRPr="00197FC5">
        <w:rPr>
          <w:noProof/>
          <w:highlight w:val="green"/>
          <w:lang w:val="en-GB"/>
        </w:rPr>
        <w:t>5</w:t>
      </w:r>
      <w:r w:rsidRPr="00197FC5">
        <w:rPr>
          <w:highlight w:val="green"/>
        </w:rPr>
        <w:fldChar w:fldCharType="end"/>
      </w:r>
      <w:r w:rsidRPr="00197FC5">
        <w:rPr>
          <w:highlight w:val="green"/>
          <w:lang w:val="en-GB"/>
        </w:rPr>
        <w:t xml:space="preserve">. </w:t>
      </w:r>
      <w:r w:rsidR="003975DC" w:rsidRPr="003975DC">
        <w:rPr>
          <w:highlight w:val="green"/>
          <w:lang w:val="en-GB"/>
        </w:rPr>
        <w:t>Deviations (</w:t>
      </w:r>
      <m:oMath>
        <m:r>
          <w:rPr>
            <w:rFonts w:ascii="Cambria Math" w:hAnsi="Cambria Math"/>
            <w:highlight w:val="green"/>
            <w:lang w:val="en-GB"/>
          </w:rPr>
          <m:t>∆P</m:t>
        </m:r>
      </m:oMath>
      <w:r w:rsidR="003975DC" w:rsidRPr="003975DC">
        <w:rPr>
          <w:highlight w:val="green"/>
          <w:lang w:val="en-GB"/>
        </w:rPr>
        <w:t xml:space="preserve"> and </w:t>
      </w:r>
      <m:oMath>
        <m:sSub>
          <m:sSubPr>
            <m:ctrlPr>
              <w:rPr>
                <w:rFonts w:ascii="Cambria Math" w:hAnsi="Cambria Math"/>
                <w:i/>
                <w:highlight w:val="green"/>
                <w:lang w:val="en-GB"/>
              </w:rPr>
            </m:ctrlPr>
          </m:sSubPr>
          <m:e>
            <m:r>
              <w:rPr>
                <w:rFonts w:ascii="Cambria Math" w:hAnsi="Cambria Math"/>
                <w:highlight w:val="green"/>
                <w:lang w:val="en-GB"/>
              </w:rPr>
              <m:t>∆y</m:t>
            </m:r>
          </m:e>
          <m:sub>
            <m:r>
              <w:rPr>
                <w:rFonts w:ascii="Cambria Math" w:hAnsi="Cambria Math"/>
                <w:highlight w:val="green"/>
                <w:lang w:val="en-GB"/>
              </w:rPr>
              <m:t>1</m:t>
            </m:r>
          </m:sub>
        </m:sSub>
      </m:oMath>
      <w:r w:rsidR="003975DC" w:rsidRPr="003975DC">
        <w:rPr>
          <w:highlight w:val="green"/>
          <w:lang w:val="en-GB"/>
        </w:rPr>
        <w:t>)</w:t>
      </w:r>
      <w:r w:rsidRPr="003975DC">
        <w:rPr>
          <w:highlight w:val="green"/>
          <w:lang w:val="en-GB"/>
        </w:rPr>
        <w:t xml:space="preserve"> </w:t>
      </w:r>
      <w:r w:rsidRPr="00197FC5">
        <w:rPr>
          <w:highlight w:val="green"/>
          <w:lang w:val="en-GB"/>
        </w:rPr>
        <w:t>for correlation</w:t>
      </w:r>
      <w:r w:rsidR="00D5497F" w:rsidRPr="00197FC5">
        <w:rPr>
          <w:highlight w:val="green"/>
          <w:lang w:val="en-GB"/>
        </w:rPr>
        <w:t>s with</w:t>
      </w:r>
      <w:r w:rsidRPr="00197FC5">
        <w:rPr>
          <w:highlight w:val="green"/>
          <w:lang w:val="en-GB"/>
        </w:rPr>
        <w:t xml:space="preserve"> </w:t>
      </w:r>
      <m:oMath>
        <m:r>
          <w:rPr>
            <w:rFonts w:ascii="Cambria Math" w:hAnsi="Cambria Math"/>
            <w:highlight w:val="green"/>
            <w:lang w:val="en-GB"/>
          </w:rPr>
          <m:t>kij</m:t>
        </m:r>
      </m:oMath>
      <w:r w:rsidR="00D5497F" w:rsidRPr="00197FC5">
        <w:rPr>
          <w:highlight w:val="green"/>
          <w:lang w:val="en-GB"/>
        </w:rPr>
        <w:t xml:space="preserve"> from TableS4.</w:t>
      </w:r>
      <w:r w:rsidR="007D2CFF" w:rsidRPr="007D2CFF">
        <w:rPr>
          <w:vertAlign w:val="superscript"/>
          <w:lang w:val="en-GB"/>
        </w:rPr>
        <w:t>a</w:t>
      </w:r>
      <w:r w:rsidR="00D5497F">
        <w:rPr>
          <w:lang w:val="en-GB"/>
        </w:rPr>
        <w:t xml:space="preserve"> </w:t>
      </w:r>
    </w:p>
    <w:tbl>
      <w:tblPr>
        <w:tblW w:w="12900" w:type="dxa"/>
        <w:tblInd w:w="-284" w:type="dxa"/>
        <w:tblLook w:val="04A0" w:firstRow="1" w:lastRow="0" w:firstColumn="1" w:lastColumn="0" w:noHBand="0" w:noVBand="1"/>
      </w:tblPr>
      <w:tblGrid>
        <w:gridCol w:w="1277"/>
        <w:gridCol w:w="960"/>
        <w:gridCol w:w="960"/>
        <w:gridCol w:w="960"/>
        <w:gridCol w:w="960"/>
        <w:gridCol w:w="960"/>
        <w:gridCol w:w="960"/>
        <w:gridCol w:w="960"/>
        <w:gridCol w:w="960"/>
        <w:gridCol w:w="960"/>
        <w:gridCol w:w="960"/>
        <w:gridCol w:w="1031"/>
        <w:gridCol w:w="992"/>
      </w:tblGrid>
      <w:tr w:rsidR="00066BC8" w:rsidRPr="00066BC8" w14:paraId="429EDE3E" w14:textId="77777777" w:rsidTr="00066BC8">
        <w:trPr>
          <w:trHeight w:val="120"/>
        </w:trPr>
        <w:tc>
          <w:tcPr>
            <w:tcW w:w="1277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759F060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CPA-CR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06754BD" w14:textId="77777777" w:rsidR="00066BC8" w:rsidRPr="00066BC8" w:rsidRDefault="00066BC8" w:rsidP="00066BC8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066BC8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72AA38A" w14:textId="77777777" w:rsidR="00066BC8" w:rsidRPr="00066BC8" w:rsidRDefault="00066BC8" w:rsidP="00066BC8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066BC8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9D0A68B" w14:textId="77777777" w:rsidR="00066BC8" w:rsidRPr="00066BC8" w:rsidRDefault="00066BC8" w:rsidP="00066BC8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066BC8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492124A" w14:textId="77777777" w:rsidR="00066BC8" w:rsidRPr="00066BC8" w:rsidRDefault="00066BC8" w:rsidP="00066BC8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066BC8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2D47B07" w14:textId="77777777" w:rsidR="00066BC8" w:rsidRPr="00066BC8" w:rsidRDefault="00066BC8" w:rsidP="00066BC8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066BC8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C805C5D" w14:textId="77777777" w:rsidR="00066BC8" w:rsidRPr="00066BC8" w:rsidRDefault="00066BC8" w:rsidP="00066BC8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066BC8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6424B1" w14:textId="77777777" w:rsidR="00066BC8" w:rsidRPr="00066BC8" w:rsidRDefault="00066BC8" w:rsidP="00066BC8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066BC8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3E08107" w14:textId="77777777" w:rsidR="00066BC8" w:rsidRPr="00066BC8" w:rsidRDefault="00066BC8" w:rsidP="00066BC8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066BC8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6C2C482" w14:textId="77777777" w:rsidR="00066BC8" w:rsidRPr="00066BC8" w:rsidRDefault="00066BC8" w:rsidP="00066BC8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066BC8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8F97655" w14:textId="77777777" w:rsidR="00066BC8" w:rsidRPr="00066BC8" w:rsidRDefault="00066BC8" w:rsidP="00066BC8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066BC8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03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53D832E" w14:textId="77777777" w:rsidR="00066BC8" w:rsidRPr="00066BC8" w:rsidRDefault="00066BC8" w:rsidP="00066BC8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066BC8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3DE4F8E" w14:textId="77777777" w:rsidR="00066BC8" w:rsidRPr="00066BC8" w:rsidRDefault="00066BC8" w:rsidP="00066BC8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066BC8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</w:tr>
      <w:tr w:rsidR="00066BC8" w:rsidRPr="00066BC8" w14:paraId="6239C3DC" w14:textId="77777777" w:rsidTr="00066BC8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3C0BA53" w14:textId="77777777" w:rsidR="00066BC8" w:rsidRPr="00066BC8" w:rsidRDefault="00066BC8" w:rsidP="00066BC8">
            <w:pPr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formic acid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3B8FF21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A-2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B20944B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A-3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BE5CC19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A-4C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9D3C687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2B-2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C741503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2B-3B</w:t>
            </w:r>
          </w:p>
        </w:tc>
        <w:tc>
          <w:tcPr>
            <w:tcW w:w="2023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C570A79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2B-4C</w:t>
            </w:r>
          </w:p>
        </w:tc>
      </w:tr>
      <w:tr w:rsidR="00066BC8" w:rsidRPr="00066BC8" w14:paraId="49925DE7" w14:textId="77777777" w:rsidTr="00066BC8">
        <w:trPr>
          <w:trHeight w:val="120"/>
        </w:trPr>
        <w:tc>
          <w:tcPr>
            <w:tcW w:w="127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D1BAB28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  <w:r w:rsidRPr="00066BC8">
              <w:rPr>
                <w:rFonts w:ascii="Cambria" w:hAnsi="Cambria"/>
                <w:color w:val="000000"/>
                <w:sz w:val="16"/>
                <w:szCs w:val="16"/>
              </w:rPr>
              <w:t xml:space="preserve"> </w:t>
            </w:r>
            <w:r w:rsidRPr="00066BC8">
              <w:rPr>
                <w:color w:val="000000"/>
                <w:sz w:val="16"/>
                <w:szCs w:val="16"/>
              </w:rPr>
              <w:t>/ K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9820E60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066BC8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D6E417B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9D2E5E5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066BC8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ACA76B4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438C28A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066BC8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08BF83C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4BECFF2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066BC8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73C2898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9EE131A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066BC8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D5FBC03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103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CBCAAAF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066BC8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CECF57C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</w:tr>
      <w:tr w:rsidR="00066BC8" w:rsidRPr="00066BC8" w14:paraId="5D0EBFF8" w14:textId="77777777" w:rsidTr="00066BC8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F29482E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303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DC2B758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4.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200925E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AFC1377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6.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8384AF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7862036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F8EB45F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0AA8AFC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9.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9A2C3BC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43BC323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1.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3B9E643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14</w:t>
            </w:r>
          </w:p>
        </w:tc>
        <w:tc>
          <w:tcPr>
            <w:tcW w:w="103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DC37C4B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0.8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F842F14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12</w:t>
            </w:r>
          </w:p>
        </w:tc>
      </w:tr>
      <w:tr w:rsidR="00066BC8" w:rsidRPr="00066BC8" w14:paraId="2EE0A7E7" w14:textId="77777777" w:rsidTr="00066BC8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9E785A8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318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1FF3B79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4.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79968B3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3526966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5.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BA26E1C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166EBFB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6.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477E4C9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690BC60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8.5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997820C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464D1AB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8.9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ACC2F4A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14</w:t>
            </w:r>
          </w:p>
        </w:tc>
        <w:tc>
          <w:tcPr>
            <w:tcW w:w="103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63EFD20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9.0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981AD42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13</w:t>
            </w:r>
          </w:p>
        </w:tc>
      </w:tr>
      <w:tr w:rsidR="00066BC8" w:rsidRPr="00066BC8" w14:paraId="20C92A86" w14:textId="77777777" w:rsidTr="00066BC8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B96041C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323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528930B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5.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09DE3FD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4403655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5.2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E71110E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2A80613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4.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2FDE563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155E2AE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8.2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6E5ED46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DCC7BE1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7.7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8B964D7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15</w:t>
            </w:r>
          </w:p>
        </w:tc>
        <w:tc>
          <w:tcPr>
            <w:tcW w:w="103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B5E80EB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8.2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849807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14</w:t>
            </w:r>
          </w:p>
        </w:tc>
      </w:tr>
      <w:tr w:rsidR="00066BC8" w:rsidRPr="00066BC8" w14:paraId="5AEA58E0" w14:textId="77777777" w:rsidTr="00066BC8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0711252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328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D8C41B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4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2E8245D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EC7D4A2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3352451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8BF0C9E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3.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453F766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446AA0C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7.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5F6455B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3CF9A57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5.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E60ACC3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15</w:t>
            </w:r>
          </w:p>
        </w:tc>
        <w:tc>
          <w:tcPr>
            <w:tcW w:w="103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DD06E4E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7.4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024B2C0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13</w:t>
            </w:r>
          </w:p>
        </w:tc>
      </w:tr>
      <w:tr w:rsidR="00066BC8" w:rsidRPr="00066BC8" w14:paraId="0CD49EAE" w14:textId="77777777" w:rsidTr="00066BC8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B605D24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333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AE23120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2.9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2838CFE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BC4A333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3.8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1B5947A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E0DD896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2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43ADFFF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1B038A5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6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079C0EC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9EAF34D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6.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584BB72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103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017E286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6.3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F5A0DEB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11</w:t>
            </w:r>
          </w:p>
        </w:tc>
      </w:tr>
      <w:tr w:rsidR="00066BC8" w:rsidRPr="00066BC8" w14:paraId="4AAFB817" w14:textId="77777777" w:rsidTr="00066BC8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D8366D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353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8ACDCCC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.8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A9F58DA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E205566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2.3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78F85B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0DC8DC8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2.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837F982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66BF7DA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3.6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71010FB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E683C28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4.4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FD8B59B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103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7BBC471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3.8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96BE151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11</w:t>
            </w:r>
          </w:p>
        </w:tc>
      </w:tr>
      <w:tr w:rsidR="00066BC8" w:rsidRPr="00066BC8" w14:paraId="12B17C01" w14:textId="77777777" w:rsidTr="00066BC8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2363820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388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5140170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9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B87E90C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8045683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.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977C1D2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2537426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.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69BAE00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D6EE175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2.8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1CC2CD4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0E0AD70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.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66A7528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1</w:t>
            </w:r>
          </w:p>
        </w:tc>
        <w:tc>
          <w:tcPr>
            <w:tcW w:w="103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D1D66B6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3.3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BFA0C2B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3</w:t>
            </w:r>
          </w:p>
        </w:tc>
      </w:tr>
      <w:tr w:rsidR="00066BC8" w:rsidRPr="00066BC8" w14:paraId="2CEAB1C2" w14:textId="77777777" w:rsidTr="00066BC8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DEEF68C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398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3753DF1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8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3D5FB4E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3168E05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.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3530F82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486E930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.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6AC8CAF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49E02E5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2.6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CE1E58F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13054AD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.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62D2D64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1</w:t>
            </w:r>
          </w:p>
        </w:tc>
        <w:tc>
          <w:tcPr>
            <w:tcW w:w="103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E33262E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3.0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B4C65D0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2</w:t>
            </w:r>
          </w:p>
        </w:tc>
      </w:tr>
      <w:tr w:rsidR="00066BC8" w:rsidRPr="00066BC8" w14:paraId="7EF36F08" w14:textId="77777777" w:rsidTr="00066BC8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2B2271C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Average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7932986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3.0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3ACD70A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8C280E9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3.7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8D8423C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B71DE99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3.1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A757583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72A0BF1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6.1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318DEDC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1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C2A949C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5.9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893F3B9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103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EF9CBE2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6.5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00F8879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10</w:t>
            </w:r>
          </w:p>
        </w:tc>
      </w:tr>
      <w:tr w:rsidR="00066BC8" w:rsidRPr="00066BC8" w14:paraId="4DAB4D65" w14:textId="77777777" w:rsidTr="00066BC8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BF78762" w14:textId="77777777" w:rsidR="00066BC8" w:rsidRPr="00066BC8" w:rsidRDefault="00066BC8" w:rsidP="00066BC8">
            <w:pPr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acetic acid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2118FA5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A-2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6C08D00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A-3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3EE0D99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A-4C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E8C5CD5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2B-2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9D21E56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2B-3B</w:t>
            </w:r>
          </w:p>
        </w:tc>
        <w:tc>
          <w:tcPr>
            <w:tcW w:w="2023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CE2A39A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2B-4C</w:t>
            </w:r>
          </w:p>
        </w:tc>
      </w:tr>
      <w:tr w:rsidR="00066BC8" w:rsidRPr="00066BC8" w14:paraId="1F6A0589" w14:textId="77777777" w:rsidTr="00066BC8">
        <w:trPr>
          <w:trHeight w:val="120"/>
        </w:trPr>
        <w:tc>
          <w:tcPr>
            <w:tcW w:w="127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FC4FEAC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  <w:r w:rsidRPr="00066BC8">
              <w:rPr>
                <w:rFonts w:ascii="Cambria" w:hAnsi="Cambria"/>
                <w:color w:val="000000"/>
                <w:sz w:val="16"/>
                <w:szCs w:val="16"/>
              </w:rPr>
              <w:t xml:space="preserve"> </w:t>
            </w:r>
            <w:r w:rsidRPr="00066BC8">
              <w:rPr>
                <w:color w:val="000000"/>
                <w:sz w:val="16"/>
                <w:szCs w:val="16"/>
              </w:rPr>
              <w:t>/ K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36AE44E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066BC8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6C53351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64E7FFE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066BC8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C911DBF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62F067E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066BC8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5191560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E55B242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066BC8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8A4522A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2F0D3F9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066BC8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C00D292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103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69B0015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066BC8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35F05AF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</w:tr>
      <w:tr w:rsidR="00066BC8" w:rsidRPr="00066BC8" w14:paraId="29077AEC" w14:textId="77777777" w:rsidTr="00066BC8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1630F18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29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046D9A6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7.7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9186530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7EE988A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9.8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75E9F27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40C7DC6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E41F044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2AB4AA7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4.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05BBC5D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A561180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7.7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2EA53E9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103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2A1E797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3.3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83E4C72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2</w:t>
            </w:r>
          </w:p>
        </w:tc>
      </w:tr>
      <w:tr w:rsidR="00066BC8" w:rsidRPr="00066BC8" w14:paraId="5378C6CF" w14:textId="77777777" w:rsidTr="00066BC8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03817C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30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48B2C0A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2.3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A256C1A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8B0ED93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4.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696E8DB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6700C32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2.7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390D6EB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691DFD9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9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5453F94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CA4F001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2.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E9804AC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103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8F7F7B4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2.1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BE67739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1</w:t>
            </w:r>
          </w:p>
        </w:tc>
      </w:tr>
      <w:tr w:rsidR="00066BC8" w:rsidRPr="00066BC8" w14:paraId="3ADC8AD9" w14:textId="77777777" w:rsidTr="00066BC8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B6FCBD7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31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AEBCC5F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8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30C4D79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0509A0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9.3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E4F23E7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D213A85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6.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ECEE5D8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2546E1A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5.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C10C519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A6607E6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6.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74A0F1F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103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F32E8D0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3.9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F1A3127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3</w:t>
            </w:r>
          </w:p>
        </w:tc>
      </w:tr>
      <w:tr w:rsidR="00066BC8" w:rsidRPr="00066BC8" w14:paraId="7813806E" w14:textId="77777777" w:rsidTr="00066BC8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9C76CF7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34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2AC1A2C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5.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F74C6AE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DF6B9A3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6.5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D3C4D13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D65A7D9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3.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FE4F06B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E828BD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3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16FBBC5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68337A0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5.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2F9E4C6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103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7CA25C5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2.1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117C5FE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1</w:t>
            </w:r>
          </w:p>
        </w:tc>
      </w:tr>
      <w:tr w:rsidR="00066BC8" w:rsidRPr="00066BC8" w14:paraId="1D8B3B0B" w14:textId="77777777" w:rsidTr="00066BC8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32F007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363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02EFDF6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5.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5D16970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DC6A176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6.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82D27CC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75CA7BB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4.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9B9D0E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4E5001F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3.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0427D88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1D67CD6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5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C7FDA96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103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F172DA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2.0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CCFDE2E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2</w:t>
            </w:r>
          </w:p>
        </w:tc>
      </w:tr>
      <w:tr w:rsidR="00066BC8" w:rsidRPr="00066BC8" w14:paraId="6D93E8D2" w14:textId="77777777" w:rsidTr="00066BC8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164CE8C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373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3547128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3.7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985CA06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CA419E4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4.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E820986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DB412AA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2.5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03CCFB2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7F8D03E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.3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F59C466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1D049C8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2.4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EAB577E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103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E4874CF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5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CB602BC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3</w:t>
            </w:r>
          </w:p>
        </w:tc>
      </w:tr>
      <w:tr w:rsidR="00066BC8" w:rsidRPr="00066BC8" w14:paraId="10697872" w14:textId="77777777" w:rsidTr="00066BC8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E57AA50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412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42D99CC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4.6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472260A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A2A1BEE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5.5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7E728B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9FD2CB7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3.7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0A949D1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9818887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2.8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95F8654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0B0EB7B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3.9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E46928C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103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470B590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2.0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2F231B3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 </w:t>
            </w:r>
          </w:p>
        </w:tc>
      </w:tr>
      <w:tr w:rsidR="00066BC8" w:rsidRPr="00066BC8" w14:paraId="195D980B" w14:textId="77777777" w:rsidTr="00066BC8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93E6DC7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44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B064642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5.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AC21916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34922ED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6.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7CDD84E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EF00C12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4.8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A0BB8F3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EC314C7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3.5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D00C93F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2353D24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4.7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F778451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103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71BE308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2.8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3E167F3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 </w:t>
            </w:r>
          </w:p>
        </w:tc>
      </w:tr>
      <w:tr w:rsidR="00066BC8" w:rsidRPr="00066BC8" w14:paraId="13314FE6" w14:textId="77777777" w:rsidTr="00066BC8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69E8B67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48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B56CB1A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3.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BBA98BC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0823A8A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4.6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F0C9C98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1E0529B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3.3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5CDC08D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160BC90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2.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72EA3E7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352823F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3.6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F5BA6F8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103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214A24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.9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A261CF3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 </w:t>
            </w:r>
          </w:p>
        </w:tc>
      </w:tr>
      <w:tr w:rsidR="00066BC8" w:rsidRPr="00066BC8" w14:paraId="7C98181C" w14:textId="77777777" w:rsidTr="00066BC8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5D2F82E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Average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987DD71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5.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C472500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0632885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6.4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7166703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17A98C3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4.1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7432CEE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71F9A39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3.0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26C6EF9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4EA205F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4.6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4E8B527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103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E7A6E6F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2.3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9EB8D4A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2</w:t>
            </w:r>
          </w:p>
        </w:tc>
      </w:tr>
      <w:tr w:rsidR="00066BC8" w:rsidRPr="00066BC8" w14:paraId="7B762A57" w14:textId="77777777" w:rsidTr="00066BC8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1E1EE45" w14:textId="77777777" w:rsidR="00066BC8" w:rsidRPr="00066BC8" w:rsidRDefault="00066BC8" w:rsidP="00066BC8">
            <w:pPr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propanoic acid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37EAFE7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A-2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E2ED483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A-3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59B63C8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A-4C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54FC05B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2B-2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F932E97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2B-3B</w:t>
            </w:r>
          </w:p>
        </w:tc>
        <w:tc>
          <w:tcPr>
            <w:tcW w:w="2023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C6F0DED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2B-4C</w:t>
            </w:r>
          </w:p>
        </w:tc>
      </w:tr>
      <w:tr w:rsidR="00066BC8" w:rsidRPr="00066BC8" w14:paraId="720DC785" w14:textId="77777777" w:rsidTr="00066BC8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F434583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  <w:r w:rsidRPr="00066BC8">
              <w:rPr>
                <w:rFonts w:ascii="Cambria" w:hAnsi="Cambria"/>
                <w:color w:val="000000"/>
                <w:sz w:val="16"/>
                <w:szCs w:val="16"/>
              </w:rPr>
              <w:t xml:space="preserve"> </w:t>
            </w:r>
            <w:r w:rsidRPr="00066BC8">
              <w:rPr>
                <w:color w:val="000000"/>
                <w:sz w:val="16"/>
                <w:szCs w:val="16"/>
              </w:rPr>
              <w:t>/ K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2CEA0CF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066BC8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BFC0688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E93675F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066BC8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7F18ACB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8665B25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066BC8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9C38CA3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DF6F5CC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066BC8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6406FDE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11092E8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066BC8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3E0A07B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103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B794C20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066BC8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76A3F5D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</w:tr>
      <w:tr w:rsidR="00066BC8" w:rsidRPr="00066BC8" w14:paraId="69E63E7A" w14:textId="77777777" w:rsidTr="00066BC8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5AC395F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30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B21B553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1.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735F364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BC70CAE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9.8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E3E68BE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B4532B1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5.3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8B678E7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B49367F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7.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2BC744A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2C5FFAC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9.5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0EE1339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103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86442DA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4.0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9659A89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4</w:t>
            </w:r>
          </w:p>
        </w:tc>
      </w:tr>
      <w:tr w:rsidR="00066BC8" w:rsidRPr="00066BC8" w14:paraId="6CB89D57" w14:textId="77777777" w:rsidTr="00066BC8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0F7BDD0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313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B39B930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1.3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0826477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5551726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4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C65F8A1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EFFFA94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8.4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D3CBB2F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DE5D57D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0.6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53BE6F7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618614E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5.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059C36F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103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EAB217C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8.0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63079AC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3</w:t>
            </w:r>
          </w:p>
        </w:tc>
      </w:tr>
      <w:tr w:rsidR="00066BC8" w:rsidRPr="00066BC8" w14:paraId="0C258C2C" w14:textId="77777777" w:rsidTr="00066BC8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178F4FE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34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85B546C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5.6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2C263CB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67B1655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7.3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B14AA2F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2D1CA95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3.6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5557333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A31206E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3.6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9B5D895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0427D94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1D89279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103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C78019A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1.2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2E23C07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5</w:t>
            </w:r>
          </w:p>
        </w:tc>
      </w:tr>
      <w:tr w:rsidR="00066BC8" w:rsidRPr="00066BC8" w14:paraId="25DC695D" w14:textId="77777777" w:rsidTr="00066BC8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77F2D3B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373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4F70196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9.6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304801B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EB35085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3.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024C773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E04450C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7.5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4D98EA9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942D72A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9.5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4454411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05129E7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8.6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4C141B5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103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5029ED6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6.9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094570E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3</w:t>
            </w:r>
          </w:p>
        </w:tc>
      </w:tr>
      <w:tr w:rsidR="00066BC8" w:rsidRPr="00066BC8" w14:paraId="1A7BE260" w14:textId="77777777" w:rsidTr="00066BC8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3C2CDE2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42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3611A50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2.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F3B4648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003FC1F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3.2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3EBDB13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A402905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0.2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A72525F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ECEF122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0.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4059167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4A7CD33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0.5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477DA85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103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506F49D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9.5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6E2EBC7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7</w:t>
            </w:r>
          </w:p>
        </w:tc>
      </w:tr>
      <w:tr w:rsidR="00066BC8" w:rsidRPr="00066BC8" w14:paraId="0248A42B" w14:textId="77777777" w:rsidTr="00066BC8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DA82F61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45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82E600C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3.3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62794F7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78A6AB9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3.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42D0E60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F8D6A8A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1.3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F3D1F07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6DC22C9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0.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62F71A7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527FE98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2.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5EC87D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10</w:t>
            </w:r>
          </w:p>
        </w:tc>
        <w:tc>
          <w:tcPr>
            <w:tcW w:w="103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13E30E2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9.7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9E64743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10</w:t>
            </w:r>
          </w:p>
        </w:tc>
      </w:tr>
      <w:tr w:rsidR="00066BC8" w:rsidRPr="00066BC8" w14:paraId="1C573F25" w14:textId="77777777" w:rsidTr="00066BC8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7CEBC65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48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11E4012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1.5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08CA0B2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DFDA24F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2.5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6487BC7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5C15B48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0.3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5D7B8C4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FD80859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8.9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DC533AC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15C1258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0.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4389109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15</w:t>
            </w:r>
          </w:p>
        </w:tc>
        <w:tc>
          <w:tcPr>
            <w:tcW w:w="103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920E2A7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8.2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DA41F71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15</w:t>
            </w:r>
          </w:p>
        </w:tc>
      </w:tr>
      <w:tr w:rsidR="00066BC8" w:rsidRPr="00066BC8" w14:paraId="475ED70A" w14:textId="77777777" w:rsidTr="00066BC8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A1E231D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Average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13603F9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2.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0434BA3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0B9806F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3.4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7810274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B481E11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9.5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8B64AD2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4610931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0.2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9AA91C4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FA6D470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2.4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E308410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103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6471634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8.2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02BB22B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7</w:t>
            </w:r>
          </w:p>
        </w:tc>
      </w:tr>
      <w:tr w:rsidR="00066BC8" w:rsidRPr="00066BC8" w14:paraId="6C9041B7" w14:textId="77777777" w:rsidTr="00066BC8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C6C760C" w14:textId="77777777" w:rsidR="00066BC8" w:rsidRPr="00066BC8" w:rsidRDefault="00066BC8" w:rsidP="00066BC8">
            <w:pPr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butanoic acid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7F974EB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A-2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8070496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A-3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0479E3A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A-4C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68DBF3C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2B-2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6EE2210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2B-3B</w:t>
            </w:r>
          </w:p>
        </w:tc>
        <w:tc>
          <w:tcPr>
            <w:tcW w:w="202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89D7B4F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2B-4C</w:t>
            </w:r>
          </w:p>
        </w:tc>
      </w:tr>
      <w:tr w:rsidR="00066BC8" w:rsidRPr="00066BC8" w14:paraId="2DE56D1E" w14:textId="77777777" w:rsidTr="00066BC8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535F646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  <w:r w:rsidRPr="00066BC8">
              <w:rPr>
                <w:rFonts w:ascii="Cambria" w:hAnsi="Cambria"/>
                <w:color w:val="000000"/>
                <w:sz w:val="16"/>
                <w:szCs w:val="16"/>
              </w:rPr>
              <w:t xml:space="preserve"> </w:t>
            </w:r>
            <w:r w:rsidRPr="00066BC8">
              <w:rPr>
                <w:color w:val="000000"/>
                <w:sz w:val="16"/>
                <w:szCs w:val="16"/>
              </w:rPr>
              <w:t>/ K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235D1BE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066BC8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5BC38AB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0D6DF60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066BC8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E4424E4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7480F73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066BC8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28599B4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A664995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066BC8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121C601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7B5DBEC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066BC8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6C2B21F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103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6380A61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066BC8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EF31124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</w:tr>
      <w:tr w:rsidR="00066BC8" w:rsidRPr="00066BC8" w14:paraId="32ACFEAC" w14:textId="77777777" w:rsidTr="00066BC8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597E5F9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30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F5E65A3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2.8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36DF270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BFA6C75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6.6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11FA011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54C84AB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0.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38A5B74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DE347FB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1.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34D5607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8EA2F52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2.5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B264277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103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5D0BBCE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7.1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3C188E2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5</w:t>
            </w:r>
          </w:p>
        </w:tc>
      </w:tr>
      <w:tr w:rsidR="00066BC8" w:rsidRPr="00066BC8" w14:paraId="4EC4CEEC" w14:textId="77777777" w:rsidTr="00066BC8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1B2EBA5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Average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806E6A5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2.8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BCB0947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72FD19E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6.6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08978BC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4E99212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0.1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F95AB35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BD5F508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1.2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A261983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2AD75C0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2.5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38B4BAD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103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1E2E851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7.1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8F7354E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5</w:t>
            </w:r>
          </w:p>
        </w:tc>
      </w:tr>
      <w:tr w:rsidR="00066BC8" w:rsidRPr="00066BC8" w14:paraId="105AF351" w14:textId="77777777" w:rsidTr="00066BC8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F43088D" w14:textId="77777777" w:rsidR="00066BC8" w:rsidRPr="00066BC8" w:rsidRDefault="00066BC8" w:rsidP="00066BC8">
            <w:pPr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Overall average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9ABFABC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6.7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5BF05B1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C4A39D6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7.9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69974BF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820B175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5.6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944A8D4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A0D7FE5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6.3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2F0347A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41A26AE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7.5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A4AAC70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8</w:t>
            </w:r>
          </w:p>
        </w:tc>
        <w:tc>
          <w:tcPr>
            <w:tcW w:w="103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DC62C9D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5.5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6AA5A67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7</w:t>
            </w:r>
          </w:p>
        </w:tc>
      </w:tr>
    </w:tbl>
    <w:p w14:paraId="0A96E03E" w14:textId="30A9E513" w:rsidR="00A64A3A" w:rsidRDefault="00A64A3A" w:rsidP="00CD4CE5">
      <w:pPr>
        <w:rPr>
          <w:lang w:eastAsia="es-ES"/>
        </w:rPr>
      </w:pPr>
    </w:p>
    <w:p w14:paraId="00C5CC5E" w14:textId="0C8F6A84" w:rsidR="004714D3" w:rsidRDefault="004714D3" w:rsidP="00CD4CE5">
      <w:pPr>
        <w:rPr>
          <w:lang w:eastAsia="es-ES"/>
        </w:rPr>
      </w:pPr>
    </w:p>
    <w:p w14:paraId="74F5FFE6" w14:textId="76EFB710" w:rsidR="004714D3" w:rsidRDefault="004714D3" w:rsidP="00CD4CE5">
      <w:pPr>
        <w:rPr>
          <w:lang w:eastAsia="es-ES"/>
        </w:rPr>
      </w:pPr>
    </w:p>
    <w:p w14:paraId="654ECB22" w14:textId="1AD3CDF7" w:rsidR="00066BC8" w:rsidRDefault="00066BC8" w:rsidP="00CD4CE5">
      <w:pPr>
        <w:rPr>
          <w:lang w:eastAsia="es-ES"/>
        </w:rPr>
      </w:pPr>
    </w:p>
    <w:p w14:paraId="4A9144D0" w14:textId="4209AF5D" w:rsidR="00066BC8" w:rsidRDefault="00066BC8" w:rsidP="00CD4CE5">
      <w:pPr>
        <w:rPr>
          <w:lang w:eastAsia="es-ES"/>
        </w:rPr>
      </w:pPr>
    </w:p>
    <w:p w14:paraId="0899476C" w14:textId="7B55BC65" w:rsidR="00066BC8" w:rsidRDefault="00066BC8" w:rsidP="00CD4CE5">
      <w:pPr>
        <w:rPr>
          <w:lang w:eastAsia="es-ES"/>
        </w:rPr>
      </w:pPr>
    </w:p>
    <w:p w14:paraId="23295771" w14:textId="0CD27298" w:rsidR="00066BC8" w:rsidRDefault="002B3D71" w:rsidP="00CD4CE5">
      <w:pPr>
        <w:rPr>
          <w:lang w:eastAsia="es-ES"/>
        </w:rPr>
      </w:pPr>
      <w:r w:rsidRPr="008E61B8">
        <w:t>Table S</w:t>
      </w:r>
      <w:r>
        <w:t>5. Continuation.</w:t>
      </w:r>
    </w:p>
    <w:tbl>
      <w:tblPr>
        <w:tblW w:w="12987" w:type="dxa"/>
        <w:tblInd w:w="-284" w:type="dxa"/>
        <w:tblLook w:val="04A0" w:firstRow="1" w:lastRow="0" w:firstColumn="1" w:lastColumn="0" w:noHBand="0" w:noVBand="1"/>
      </w:tblPr>
      <w:tblGrid>
        <w:gridCol w:w="1277"/>
        <w:gridCol w:w="960"/>
        <w:gridCol w:w="960"/>
        <w:gridCol w:w="960"/>
        <w:gridCol w:w="960"/>
        <w:gridCol w:w="960"/>
        <w:gridCol w:w="960"/>
        <w:gridCol w:w="960"/>
        <w:gridCol w:w="960"/>
        <w:gridCol w:w="960"/>
        <w:gridCol w:w="960"/>
        <w:gridCol w:w="960"/>
        <w:gridCol w:w="1150"/>
      </w:tblGrid>
      <w:tr w:rsidR="00066BC8" w:rsidRPr="00066BC8" w14:paraId="7B27E77C" w14:textId="77777777" w:rsidTr="00066BC8">
        <w:trPr>
          <w:trHeight w:val="120"/>
        </w:trPr>
        <w:tc>
          <w:tcPr>
            <w:tcW w:w="1277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9B244AD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CPA-ECR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7014604" w14:textId="77777777" w:rsidR="00066BC8" w:rsidRPr="00066BC8" w:rsidRDefault="00066BC8" w:rsidP="00066BC8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066BC8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6E7BE87" w14:textId="77777777" w:rsidR="00066BC8" w:rsidRPr="00066BC8" w:rsidRDefault="00066BC8" w:rsidP="00066BC8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066BC8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38507ED" w14:textId="77777777" w:rsidR="00066BC8" w:rsidRPr="00066BC8" w:rsidRDefault="00066BC8" w:rsidP="00066BC8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066BC8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18DE27E" w14:textId="77777777" w:rsidR="00066BC8" w:rsidRPr="00066BC8" w:rsidRDefault="00066BC8" w:rsidP="00066BC8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066BC8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B36DBFA" w14:textId="77777777" w:rsidR="00066BC8" w:rsidRPr="00066BC8" w:rsidRDefault="00066BC8" w:rsidP="00066BC8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066BC8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2A20EB8" w14:textId="77777777" w:rsidR="00066BC8" w:rsidRPr="00066BC8" w:rsidRDefault="00066BC8" w:rsidP="00066BC8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066BC8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E1B56ED" w14:textId="77777777" w:rsidR="00066BC8" w:rsidRPr="00066BC8" w:rsidRDefault="00066BC8" w:rsidP="00066BC8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066BC8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9E290C7" w14:textId="77777777" w:rsidR="00066BC8" w:rsidRPr="00066BC8" w:rsidRDefault="00066BC8" w:rsidP="00066BC8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066BC8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3D8E222" w14:textId="77777777" w:rsidR="00066BC8" w:rsidRPr="00066BC8" w:rsidRDefault="00066BC8" w:rsidP="00066BC8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066BC8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26802E6" w14:textId="77777777" w:rsidR="00066BC8" w:rsidRPr="00066BC8" w:rsidRDefault="00066BC8" w:rsidP="00066BC8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066BC8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B441581" w14:textId="77777777" w:rsidR="00066BC8" w:rsidRPr="00066BC8" w:rsidRDefault="00066BC8" w:rsidP="00066BC8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066BC8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15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DFA01E7" w14:textId="77777777" w:rsidR="00066BC8" w:rsidRPr="00066BC8" w:rsidRDefault="00066BC8" w:rsidP="00066BC8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066BC8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</w:tr>
      <w:tr w:rsidR="00066BC8" w:rsidRPr="00066BC8" w14:paraId="0736692C" w14:textId="77777777" w:rsidTr="00066BC8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4E887E4" w14:textId="77777777" w:rsidR="00066BC8" w:rsidRPr="00066BC8" w:rsidRDefault="00066BC8" w:rsidP="00066BC8">
            <w:pPr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formic acid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7B21BCF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A-2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6E18FD7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A-3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6581B6C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A-4C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D20E2DD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2B-2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1AC0FF4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2B-3B</w:t>
            </w:r>
          </w:p>
        </w:tc>
        <w:tc>
          <w:tcPr>
            <w:tcW w:w="211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0ECCB0C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2B-4C</w:t>
            </w:r>
          </w:p>
        </w:tc>
      </w:tr>
      <w:tr w:rsidR="00066BC8" w:rsidRPr="00066BC8" w14:paraId="4680614E" w14:textId="77777777" w:rsidTr="00066BC8">
        <w:trPr>
          <w:trHeight w:val="120"/>
        </w:trPr>
        <w:tc>
          <w:tcPr>
            <w:tcW w:w="127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D6D8058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  <w:r w:rsidRPr="00066BC8">
              <w:rPr>
                <w:rFonts w:ascii="Cambria" w:hAnsi="Cambria"/>
                <w:color w:val="000000"/>
                <w:sz w:val="16"/>
                <w:szCs w:val="16"/>
              </w:rPr>
              <w:t xml:space="preserve"> </w:t>
            </w:r>
            <w:r w:rsidRPr="00066BC8">
              <w:rPr>
                <w:color w:val="000000"/>
                <w:sz w:val="16"/>
                <w:szCs w:val="16"/>
              </w:rPr>
              <w:t>/ K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CE1951E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066BC8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522A857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DA108F7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066BC8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5E1D335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3706C2D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066BC8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AF2BE9B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D872C5B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066BC8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5BD7633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06C65E1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066BC8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98D6366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02B00CC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066BC8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11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CCA4331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</w:tr>
      <w:tr w:rsidR="00066BC8" w:rsidRPr="00066BC8" w14:paraId="0D13F783" w14:textId="77777777" w:rsidTr="00066BC8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621BF86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303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7BD4C34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4.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421162B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45C6111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5.9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7047CCD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234A415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4.3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8878AC6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2E3C345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0.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6C6F2EC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962452B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1.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A044FB9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2734286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1.52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ACBF21C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13</w:t>
            </w:r>
          </w:p>
        </w:tc>
      </w:tr>
      <w:tr w:rsidR="00066BC8" w:rsidRPr="00066BC8" w14:paraId="4541F62F" w14:textId="77777777" w:rsidTr="00066BC8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20B202D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318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FDE320C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4.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A32A5B6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40C2F86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5.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28823E9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BD681A0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4.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F37CB1D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A77F844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8.7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77C35B9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325DF0F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8.8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EEB2F2C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F7D7409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9.60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D9814B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13</w:t>
            </w:r>
          </w:p>
        </w:tc>
      </w:tr>
      <w:tr w:rsidR="00066BC8" w:rsidRPr="00066BC8" w14:paraId="1AA1B168" w14:textId="77777777" w:rsidTr="00066BC8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E8E3E0C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323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1EF0517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5.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9A2F5B5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BB8FCFF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5.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2CE7DC1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6BB3B04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4.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7D3E37D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6CB26D9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8.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A9E3702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2B14250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7.3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549B0D6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711B6F0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8.75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DA4140A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14</w:t>
            </w:r>
          </w:p>
        </w:tc>
      </w:tr>
      <w:tr w:rsidR="00066BC8" w:rsidRPr="00066BC8" w14:paraId="71890676" w14:textId="77777777" w:rsidTr="00066BC8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81F9A4E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328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F6F6CA9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3.9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0A896CA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EADA5EB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4.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6C2D674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BA9EED0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3.8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13B971F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6218051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7.3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E44673D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1395166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5.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EF47F69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4C8B251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7.92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26D98BA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13</w:t>
            </w:r>
          </w:p>
        </w:tc>
      </w:tr>
      <w:tr w:rsidR="00066BC8" w:rsidRPr="00066BC8" w14:paraId="0E7AF375" w14:textId="77777777" w:rsidTr="00066BC8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0C9D67A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333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A35D8AB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2.8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EC5E381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8B574FF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3.6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4565020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E4CAE45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2.6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EC67452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E692CCE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6.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3E8AB75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006926D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5.8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72C4127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7CC6231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6.92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6DFB04A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12</w:t>
            </w:r>
          </w:p>
        </w:tc>
      </w:tr>
      <w:tr w:rsidR="00066BC8" w:rsidRPr="00066BC8" w14:paraId="5D11697A" w14:textId="77777777" w:rsidTr="00066BC8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DDA8A8D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353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401FBCB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.4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B2579E8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7C286FC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.4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C132E2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AC9F0ED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.3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02C926F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8FA7A1A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3.7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C2AFFC1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8A24D74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4.4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58239C7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FEF4A94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4.30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A0CEDF3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12</w:t>
            </w:r>
          </w:p>
        </w:tc>
      </w:tr>
      <w:tr w:rsidR="00066BC8" w:rsidRPr="00066BC8" w14:paraId="18D017CD" w14:textId="77777777" w:rsidTr="00066BC8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008643C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388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CFA0F63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7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02D2EA6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06343B6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6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B2979CE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132B025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09C7340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CFE4919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3.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2471ED3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D7636DA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.7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B233DDD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2090AA5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3.91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FEA4118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3</w:t>
            </w:r>
          </w:p>
        </w:tc>
      </w:tr>
      <w:tr w:rsidR="00066BC8" w:rsidRPr="00066BC8" w14:paraId="73E8C634" w14:textId="77777777" w:rsidTr="00066BC8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22DE466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398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59FD720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00CB7B3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2F02D0A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5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2FC9866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F6F4AA2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B8F10EC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893967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2.8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D6BEE13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0991795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.8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C2A9050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7EF172B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3.55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5898C0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3</w:t>
            </w:r>
          </w:p>
        </w:tc>
      </w:tr>
      <w:tr w:rsidR="00066BC8" w:rsidRPr="00066BC8" w14:paraId="509C0E4C" w14:textId="77777777" w:rsidTr="00066BC8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408AB88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Average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BA956F3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2.9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A797A40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153B827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3.4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3CC6DE8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4A150E6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2.9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BA94585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7DCE178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6.3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FC2B6DA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1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BED7F26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5.7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1337FE4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FBE1251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7.06</w:t>
            </w:r>
          </w:p>
        </w:tc>
        <w:tc>
          <w:tcPr>
            <w:tcW w:w="11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9D161A6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10</w:t>
            </w:r>
          </w:p>
        </w:tc>
      </w:tr>
      <w:tr w:rsidR="00066BC8" w:rsidRPr="00066BC8" w14:paraId="0E47A198" w14:textId="77777777" w:rsidTr="00066BC8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DDD5028" w14:textId="77777777" w:rsidR="00066BC8" w:rsidRPr="00066BC8" w:rsidRDefault="00066BC8" w:rsidP="00066BC8">
            <w:pPr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acetic acid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E58BA23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A-2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CE9C5FB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A-3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F5CEC00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A-4C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AD69038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2B-2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467947B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2B-3B</w:t>
            </w:r>
          </w:p>
        </w:tc>
        <w:tc>
          <w:tcPr>
            <w:tcW w:w="211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4B7E7E2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2B-4C</w:t>
            </w:r>
          </w:p>
        </w:tc>
      </w:tr>
      <w:tr w:rsidR="00066BC8" w:rsidRPr="00066BC8" w14:paraId="5903A2D8" w14:textId="77777777" w:rsidTr="00066BC8">
        <w:trPr>
          <w:trHeight w:val="120"/>
        </w:trPr>
        <w:tc>
          <w:tcPr>
            <w:tcW w:w="127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D0F0B8C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  <w:r w:rsidRPr="00066BC8">
              <w:rPr>
                <w:rFonts w:ascii="Cambria" w:hAnsi="Cambria"/>
                <w:color w:val="000000"/>
                <w:sz w:val="16"/>
                <w:szCs w:val="16"/>
              </w:rPr>
              <w:t xml:space="preserve"> </w:t>
            </w:r>
            <w:r w:rsidRPr="00066BC8">
              <w:rPr>
                <w:color w:val="000000"/>
                <w:sz w:val="16"/>
                <w:szCs w:val="16"/>
              </w:rPr>
              <w:t>/ K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53AF710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066BC8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2250EBB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2B307C2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066BC8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93D5FA3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28AD8F7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066BC8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3B2532C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B2D97D9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066BC8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F274A02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14EF0F7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066BC8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C7EFD16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EC00829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066BC8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11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805FE90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</w:tr>
      <w:tr w:rsidR="00066BC8" w:rsidRPr="00066BC8" w14:paraId="0F9F1329" w14:textId="77777777" w:rsidTr="00066BC8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B8B0BB6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29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04D3DC1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5.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E46D9AC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F197D0B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7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FDED581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2B18CC9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3.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072A31B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8E82377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3.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CA58948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5909580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6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6C44390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260D316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.78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78EE2CA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2</w:t>
            </w:r>
          </w:p>
        </w:tc>
      </w:tr>
      <w:tr w:rsidR="00066BC8" w:rsidRPr="00066BC8" w14:paraId="69B58A17" w14:textId="77777777" w:rsidTr="00066BC8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4AED313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30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1E46F2C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.5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89BAB5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5CC95C8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9.6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49B064D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A4DA058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2.6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F0D5139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CF1B7ED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2.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029A5C3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8C8F930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7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10C8DFD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9AFFDCD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4.54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FA8619D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2</w:t>
            </w:r>
          </w:p>
        </w:tc>
      </w:tr>
      <w:tr w:rsidR="00066BC8" w:rsidRPr="00066BC8" w14:paraId="43B70755" w14:textId="77777777" w:rsidTr="00066BC8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47F8E30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31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C7EAE9D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6.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2FD9B86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6441907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6.8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D8107FA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A1BB18D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3.8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3773CC0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0625304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4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7177BF3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AFAD54B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6.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3D58B0C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243F4F3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.89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418BA7D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3</w:t>
            </w:r>
          </w:p>
        </w:tc>
      </w:tr>
      <w:tr w:rsidR="00066BC8" w:rsidRPr="00066BC8" w14:paraId="2650DD68" w14:textId="77777777" w:rsidTr="00066BC8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FA12202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34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3A284FD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3.8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CD4A4B8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4BFF346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4.8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2E48266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36B3ED9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2.5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456E2B9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444AF86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2.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A0E52C3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289EDAF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4.8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0705387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0412CBF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.04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F5E78E6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1</w:t>
            </w:r>
          </w:p>
        </w:tc>
      </w:tr>
      <w:tr w:rsidR="00066BC8" w:rsidRPr="00066BC8" w14:paraId="53DA5A12" w14:textId="77777777" w:rsidTr="00066BC8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74AAE0F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363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7042FAB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4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6A59221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8E3E21E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4.8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966627A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7DCCA65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2.5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4D69FE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0E8254A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2.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4EB7701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841233A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3.4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5F134F2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1890FB0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89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22BC2BB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2</w:t>
            </w:r>
          </w:p>
        </w:tc>
      </w:tr>
      <w:tr w:rsidR="00066BC8" w:rsidRPr="00066BC8" w14:paraId="47EC4F59" w14:textId="77777777" w:rsidTr="00066BC8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ABE5215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373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25FDEE5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2.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2F6ED5A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5FC80C5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2.6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2E4CEB3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EDA674C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BB97FE9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66CFB6A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7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DF5EF64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EEDC005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.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1EC60D9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44C474A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2.00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D57AF49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3</w:t>
            </w:r>
          </w:p>
        </w:tc>
      </w:tr>
      <w:tr w:rsidR="00066BC8" w:rsidRPr="00066BC8" w14:paraId="57803DC0" w14:textId="77777777" w:rsidTr="00066BC8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FACDC47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412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58B6C8E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3.6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0D0587B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3DF38CF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4.2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59313AB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6668959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2.3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6AFE97B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59CFED4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2.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2E9017A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FEA85D4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2.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31CEE0E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7E57956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80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96CA198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 </w:t>
            </w:r>
          </w:p>
        </w:tc>
      </w:tr>
      <w:tr w:rsidR="00066BC8" w:rsidRPr="00066BC8" w14:paraId="1ED00687" w14:textId="77777777" w:rsidTr="00066BC8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DCDE090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44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E2CF125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4.4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D2BE398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7C71F2D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4.9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D03DCFC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8418F01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3.3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61802EF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2358867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2.6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ABEC1BE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31B6633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3.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D2C73A3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D5D2E7F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.37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ACDA8C2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 </w:t>
            </w:r>
          </w:p>
        </w:tc>
      </w:tr>
      <w:tr w:rsidR="00066BC8" w:rsidRPr="00066BC8" w14:paraId="6055A813" w14:textId="77777777" w:rsidTr="00066BC8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D9719AC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48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8C0B0E8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3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34F6A75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8B3CA7F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3.5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46C2241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36B19B0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2.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EC55B5D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44EE451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.7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199AFB3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FF6294F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2.3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19BC040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F2B22B3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80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4DF29DB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 </w:t>
            </w:r>
          </w:p>
        </w:tc>
      </w:tr>
      <w:tr w:rsidR="00066BC8" w:rsidRPr="00066BC8" w14:paraId="422C2F08" w14:textId="77777777" w:rsidTr="00066BC8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11DC1DC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Average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DA2F068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3.8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EEDBDAA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1921493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5.4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C2C21F2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41F12E2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2.5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7245D5D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91E9CE3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2.3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675A415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A247784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3.5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40A0482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F5BA4E0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.68</w:t>
            </w:r>
          </w:p>
        </w:tc>
        <w:tc>
          <w:tcPr>
            <w:tcW w:w="11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9D10150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2</w:t>
            </w:r>
          </w:p>
        </w:tc>
      </w:tr>
      <w:tr w:rsidR="00066BC8" w:rsidRPr="00066BC8" w14:paraId="32F39840" w14:textId="77777777" w:rsidTr="00066BC8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4151EFF" w14:textId="77777777" w:rsidR="00066BC8" w:rsidRPr="00066BC8" w:rsidRDefault="00066BC8" w:rsidP="00066BC8">
            <w:pPr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propanoic acid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952F55B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A-2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E9B59EE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A-3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8D5F04D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A-4C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270A918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2B-2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713BF81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2B-3B</w:t>
            </w:r>
          </w:p>
        </w:tc>
        <w:tc>
          <w:tcPr>
            <w:tcW w:w="211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BA6A423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2B-4C</w:t>
            </w:r>
          </w:p>
        </w:tc>
      </w:tr>
      <w:tr w:rsidR="00066BC8" w:rsidRPr="00066BC8" w14:paraId="294A118C" w14:textId="77777777" w:rsidTr="00066BC8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624984E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  <w:r w:rsidRPr="00066BC8">
              <w:rPr>
                <w:rFonts w:ascii="Cambria" w:hAnsi="Cambria"/>
                <w:color w:val="000000"/>
                <w:sz w:val="16"/>
                <w:szCs w:val="16"/>
              </w:rPr>
              <w:t xml:space="preserve"> </w:t>
            </w:r>
            <w:r w:rsidRPr="00066BC8">
              <w:rPr>
                <w:color w:val="000000"/>
                <w:sz w:val="16"/>
                <w:szCs w:val="16"/>
              </w:rPr>
              <w:t>/ K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4F3C600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066BC8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6FFA36D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82D53A1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066BC8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DEE28D2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4A0D842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066BC8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99518E5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7E8D684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066BC8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A7A712D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654A27E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066BC8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7EA78C3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927CB7F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066BC8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11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6B6AE51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</w:tr>
      <w:tr w:rsidR="00066BC8" w:rsidRPr="00066BC8" w14:paraId="09B9BE36" w14:textId="77777777" w:rsidTr="00066BC8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9900393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30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4E5DE77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6.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19460AF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44DF12A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8.8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D29BF0F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5938461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3.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74A66AA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C51511D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3.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6A198B5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06C230E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3.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F89BEFA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270766E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2.93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F7C2C3B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2</w:t>
            </w:r>
          </w:p>
        </w:tc>
      </w:tr>
      <w:tr w:rsidR="00066BC8" w:rsidRPr="00066BC8" w14:paraId="57A0E0FD" w14:textId="77777777" w:rsidTr="00066BC8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5C2CAF3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313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CF0A200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9.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68385B0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EAC6070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1.5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5FCAF09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9D3B9F9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4.5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A9246CC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8B2C293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7.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DF394C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AA605C8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7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E389628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BE567D4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3.39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ACD0E0C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2</w:t>
            </w:r>
          </w:p>
        </w:tc>
      </w:tr>
      <w:tr w:rsidR="00066BC8" w:rsidRPr="00066BC8" w14:paraId="5B3BE26F" w14:textId="77777777" w:rsidTr="00066BC8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1E422D9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34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19CFF9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2.3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14C67EF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B3C2BEA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4.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E6DA605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F86EAF3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9.3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5F06403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239AAF9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0.5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960CACD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1510B18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8.7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D23626B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183A6C0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6.23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2A0BB3D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3</w:t>
            </w:r>
          </w:p>
        </w:tc>
      </w:tr>
      <w:tr w:rsidR="00066BC8" w:rsidRPr="00066BC8" w14:paraId="0E780ACF" w14:textId="77777777" w:rsidTr="00066BC8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36AA869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373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DCB8B7A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6.3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4B29E2A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36A78BE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9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6A6CF70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870E14B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3.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D7FB968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7F8CFB4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6.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F450F38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765C797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5.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6A6A33A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1D0CAD4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.67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201E9EE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3</w:t>
            </w:r>
          </w:p>
        </w:tc>
      </w:tr>
      <w:tr w:rsidR="00066BC8" w:rsidRPr="00066BC8" w14:paraId="77A76ACB" w14:textId="77777777" w:rsidTr="00066BC8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E435548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42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82B79D4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0.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6EDAF93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7759A61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0.9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5B05E5F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A2121E6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7.3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41E6805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D895E22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8.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9ED21C7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935D0EC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9.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09CAA80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545D640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5.78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33948B6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6</w:t>
            </w:r>
          </w:p>
        </w:tc>
      </w:tr>
      <w:tr w:rsidR="00066BC8" w:rsidRPr="00066BC8" w14:paraId="2CC4AA48" w14:textId="77777777" w:rsidTr="00066BC8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B8F789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45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EFD4479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0.7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538999F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76A1D11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1.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CE9C06A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E874E90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7.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7DDE306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65B28A3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8.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232A551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BFD05CB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9.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4D40FD7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67095CD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5.55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82FCC7E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10</w:t>
            </w:r>
          </w:p>
        </w:tc>
      </w:tr>
      <w:tr w:rsidR="00066BC8" w:rsidRPr="00066BC8" w14:paraId="40619D44" w14:textId="77777777" w:rsidTr="00066BC8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FC561F4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48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24B804B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8.9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5858EFE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FCB86A2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9.4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DF8BEF5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C28922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6.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413A5CE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0CCC27B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6.8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A4D98B7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DE86884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7.5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7FE6718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5C5E714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4.35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43E9833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14</w:t>
            </w:r>
          </w:p>
        </w:tc>
      </w:tr>
      <w:tr w:rsidR="00066BC8" w:rsidRPr="00066BC8" w14:paraId="684BF5CE" w14:textId="77777777" w:rsidTr="00066BC8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BDB1124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Average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E2D914F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9.1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52C47A9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EC5EE92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0.7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A5E1827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6D16416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6.2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9F98A9D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5479528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7.5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631FD7E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6D69C12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8.8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22E3B73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2AB8D9C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4.27</w:t>
            </w:r>
          </w:p>
        </w:tc>
        <w:tc>
          <w:tcPr>
            <w:tcW w:w="11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A64638E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6</w:t>
            </w:r>
          </w:p>
        </w:tc>
      </w:tr>
      <w:tr w:rsidR="00066BC8" w:rsidRPr="00066BC8" w14:paraId="73C3423F" w14:textId="77777777" w:rsidTr="00066BC8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521DB05" w14:textId="77777777" w:rsidR="00066BC8" w:rsidRPr="00066BC8" w:rsidRDefault="00066BC8" w:rsidP="00066BC8">
            <w:pPr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butanoic acid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EDC19F8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A-2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CDD200E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A-3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A236E35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A-4C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C47DF23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2B-2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C483389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2B-3B</w:t>
            </w:r>
          </w:p>
        </w:tc>
        <w:tc>
          <w:tcPr>
            <w:tcW w:w="211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8EDBEF3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2B-4C</w:t>
            </w:r>
          </w:p>
        </w:tc>
      </w:tr>
      <w:tr w:rsidR="00066BC8" w:rsidRPr="00066BC8" w14:paraId="1C7610C6" w14:textId="77777777" w:rsidTr="00066BC8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4D16027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  <w:r w:rsidRPr="00066BC8">
              <w:rPr>
                <w:rFonts w:ascii="Cambria" w:hAnsi="Cambria"/>
                <w:color w:val="000000"/>
                <w:sz w:val="16"/>
                <w:szCs w:val="16"/>
              </w:rPr>
              <w:t xml:space="preserve"> </w:t>
            </w:r>
            <w:r w:rsidRPr="00066BC8">
              <w:rPr>
                <w:color w:val="000000"/>
                <w:sz w:val="16"/>
                <w:szCs w:val="16"/>
              </w:rPr>
              <w:t>/ K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F6275FD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066BC8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F5518C4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EA3F757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066BC8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35479CE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AD1AC54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066BC8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8CCD9D8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5CE30AC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066BC8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22E2468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F376F2B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066BC8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CB07FBC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A215B91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066BC8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11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CC27E5B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066BC8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</w:tr>
      <w:tr w:rsidR="00066BC8" w:rsidRPr="00066BC8" w14:paraId="2F8A9267" w14:textId="77777777" w:rsidTr="00066BC8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86E39BE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30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7AA289B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7.5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5E4A272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F38A49C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0.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B0FF387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DFE4972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7.9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F549E96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C54CA36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5.8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BDE8522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2A64B96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4.4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0AE71FD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F57CF19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4.21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6B10145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6</w:t>
            </w:r>
          </w:p>
        </w:tc>
      </w:tr>
      <w:tr w:rsidR="00066BC8" w:rsidRPr="00066BC8" w14:paraId="52D8A47A" w14:textId="77777777" w:rsidTr="00066BC8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21F4731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Average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4FB1179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7.5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EDA0D60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E3FDB1E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0.5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2C5CD10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958BD5F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7.9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C65C831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7BDE21C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5.8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A980BA3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6034048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14.4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5C602B7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8630A5C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4.21</w:t>
            </w:r>
          </w:p>
        </w:tc>
        <w:tc>
          <w:tcPr>
            <w:tcW w:w="11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A914A35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6</w:t>
            </w:r>
          </w:p>
        </w:tc>
      </w:tr>
      <w:tr w:rsidR="00066BC8" w:rsidRPr="00066BC8" w14:paraId="09CA5992" w14:textId="77777777" w:rsidTr="00066BC8">
        <w:trPr>
          <w:trHeight w:val="120"/>
        </w:trPr>
        <w:tc>
          <w:tcPr>
            <w:tcW w:w="12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C2AB243" w14:textId="77777777" w:rsidR="00066BC8" w:rsidRPr="00066BC8" w:rsidRDefault="00066BC8" w:rsidP="00066BC8">
            <w:pPr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Overall average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D059B4A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5.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B2355C1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59D87EE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6.4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774A5DA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10B87B9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3.9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2626A6C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4997D24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5.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F628D22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2CD1247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6.1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043037A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5E91AAA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4.23</w:t>
            </w:r>
          </w:p>
        </w:tc>
        <w:tc>
          <w:tcPr>
            <w:tcW w:w="11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AB0C034" w14:textId="77777777" w:rsidR="00066BC8" w:rsidRPr="00066BC8" w:rsidRDefault="00066BC8" w:rsidP="00066BC8">
            <w:pPr>
              <w:jc w:val="center"/>
              <w:rPr>
                <w:color w:val="000000"/>
                <w:sz w:val="16"/>
                <w:szCs w:val="16"/>
              </w:rPr>
            </w:pPr>
            <w:r w:rsidRPr="00066BC8">
              <w:rPr>
                <w:color w:val="000000"/>
                <w:sz w:val="16"/>
                <w:szCs w:val="16"/>
              </w:rPr>
              <w:t>0.06</w:t>
            </w:r>
          </w:p>
        </w:tc>
      </w:tr>
    </w:tbl>
    <w:p w14:paraId="6A04F7A3" w14:textId="5B9D1263" w:rsidR="00066BC8" w:rsidRDefault="00066BC8" w:rsidP="00CD4CE5">
      <w:pPr>
        <w:rPr>
          <w:lang w:eastAsia="es-ES"/>
        </w:rPr>
      </w:pPr>
    </w:p>
    <w:p w14:paraId="33D74891" w14:textId="77777777" w:rsidR="00066BC8" w:rsidRDefault="00066BC8" w:rsidP="00CD4CE5">
      <w:pPr>
        <w:rPr>
          <w:lang w:eastAsia="es-ES"/>
        </w:rPr>
      </w:pPr>
    </w:p>
    <w:p w14:paraId="393864B5" w14:textId="612FEC1C" w:rsidR="004714D3" w:rsidRDefault="004714D3" w:rsidP="00CD4CE5">
      <w:pPr>
        <w:rPr>
          <w:lang w:eastAsia="es-ES"/>
        </w:rPr>
      </w:pPr>
    </w:p>
    <w:p w14:paraId="0681CE75" w14:textId="3CDA21A4" w:rsidR="006779C2" w:rsidRDefault="006779C2" w:rsidP="00CD4CE5">
      <w:pPr>
        <w:rPr>
          <w:lang w:eastAsia="es-ES"/>
        </w:rPr>
      </w:pPr>
    </w:p>
    <w:p w14:paraId="174960D4" w14:textId="75146D18" w:rsidR="006779C2" w:rsidRDefault="006779C2" w:rsidP="00CD4CE5">
      <w:pPr>
        <w:rPr>
          <w:lang w:eastAsia="es-ES"/>
        </w:rPr>
      </w:pPr>
    </w:p>
    <w:p w14:paraId="2BAA27E2" w14:textId="39C8CDD0" w:rsidR="006779C2" w:rsidRDefault="006779C2" w:rsidP="00CD4CE5">
      <w:pPr>
        <w:rPr>
          <w:lang w:eastAsia="es-ES"/>
        </w:rPr>
      </w:pPr>
    </w:p>
    <w:p w14:paraId="678C6DB1" w14:textId="49FB2D32" w:rsidR="006779C2" w:rsidRDefault="002B3D71" w:rsidP="00CD4CE5">
      <w:pPr>
        <w:rPr>
          <w:lang w:eastAsia="es-ES"/>
        </w:rPr>
      </w:pPr>
      <w:r w:rsidRPr="008E61B8">
        <w:t>Table S</w:t>
      </w:r>
      <w:r>
        <w:t>5. Continuation.</w:t>
      </w:r>
    </w:p>
    <w:tbl>
      <w:tblPr>
        <w:tblW w:w="14716" w:type="dxa"/>
        <w:tblInd w:w="-709" w:type="dxa"/>
        <w:tblLook w:val="04A0" w:firstRow="1" w:lastRow="0" w:firstColumn="1" w:lastColumn="0" w:noHBand="0" w:noVBand="1"/>
      </w:tblPr>
      <w:tblGrid>
        <w:gridCol w:w="1276"/>
        <w:gridCol w:w="960"/>
        <w:gridCol w:w="960"/>
        <w:gridCol w:w="960"/>
        <w:gridCol w:w="960"/>
        <w:gridCol w:w="960"/>
        <w:gridCol w:w="960"/>
        <w:gridCol w:w="960"/>
        <w:gridCol w:w="960"/>
        <w:gridCol w:w="960"/>
        <w:gridCol w:w="960"/>
        <w:gridCol w:w="960"/>
        <w:gridCol w:w="960"/>
        <w:gridCol w:w="960"/>
        <w:gridCol w:w="960"/>
      </w:tblGrid>
      <w:tr w:rsidR="006779C2" w:rsidRPr="006779C2" w14:paraId="6EA722F5" w14:textId="77777777" w:rsidTr="006779C2">
        <w:trPr>
          <w:trHeight w:val="120"/>
        </w:trPr>
        <w:tc>
          <w:tcPr>
            <w:tcW w:w="1276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B6FC977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PC-SAFT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A90C1B6" w14:textId="77777777" w:rsidR="006779C2" w:rsidRPr="006779C2" w:rsidRDefault="006779C2" w:rsidP="006779C2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6779C2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E6410BF" w14:textId="77777777" w:rsidR="006779C2" w:rsidRPr="006779C2" w:rsidRDefault="006779C2" w:rsidP="006779C2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6779C2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FE360FB" w14:textId="77777777" w:rsidR="006779C2" w:rsidRPr="006779C2" w:rsidRDefault="006779C2" w:rsidP="006779C2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6779C2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10C3EC0" w14:textId="77777777" w:rsidR="006779C2" w:rsidRPr="006779C2" w:rsidRDefault="006779C2" w:rsidP="006779C2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6779C2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DCFFCC0" w14:textId="77777777" w:rsidR="006779C2" w:rsidRPr="006779C2" w:rsidRDefault="006779C2" w:rsidP="006779C2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6779C2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F204A02" w14:textId="77777777" w:rsidR="006779C2" w:rsidRPr="006779C2" w:rsidRDefault="006779C2" w:rsidP="006779C2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6779C2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4C41D18" w14:textId="77777777" w:rsidR="006779C2" w:rsidRPr="006779C2" w:rsidRDefault="006779C2" w:rsidP="006779C2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6779C2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29D10EA" w14:textId="77777777" w:rsidR="006779C2" w:rsidRPr="006779C2" w:rsidRDefault="006779C2" w:rsidP="006779C2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6779C2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E9EA9C2" w14:textId="77777777" w:rsidR="006779C2" w:rsidRPr="006779C2" w:rsidRDefault="006779C2" w:rsidP="006779C2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6779C2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7E385FE" w14:textId="77777777" w:rsidR="006779C2" w:rsidRPr="006779C2" w:rsidRDefault="006779C2" w:rsidP="006779C2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6779C2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E982754" w14:textId="77777777" w:rsidR="006779C2" w:rsidRPr="006779C2" w:rsidRDefault="006779C2" w:rsidP="006779C2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6779C2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E29BB5A" w14:textId="77777777" w:rsidR="006779C2" w:rsidRPr="006779C2" w:rsidRDefault="006779C2" w:rsidP="006779C2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6779C2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2052C81" w14:textId="77777777" w:rsidR="006779C2" w:rsidRPr="006779C2" w:rsidRDefault="006779C2" w:rsidP="006779C2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6779C2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B8955A3" w14:textId="77777777" w:rsidR="006779C2" w:rsidRPr="006779C2" w:rsidRDefault="006779C2" w:rsidP="006779C2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6779C2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</w:tr>
      <w:tr w:rsidR="006779C2" w:rsidRPr="006779C2" w14:paraId="7728C2EA" w14:textId="77777777" w:rsidTr="006779C2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CF4FB8E" w14:textId="77777777" w:rsidR="006779C2" w:rsidRPr="006779C2" w:rsidRDefault="006779C2" w:rsidP="006779C2">
            <w:pPr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formic acid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D633573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A-2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20665D3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A-3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A7D42F8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A-4C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27EEC7A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2B-2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A42C9A0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2B-3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F3E0000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2B-4C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892EA06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Non-assoc.</w:t>
            </w:r>
          </w:p>
        </w:tc>
      </w:tr>
      <w:tr w:rsidR="006779C2" w:rsidRPr="006779C2" w14:paraId="32F0C609" w14:textId="77777777" w:rsidTr="006779C2">
        <w:trPr>
          <w:trHeight w:val="120"/>
        </w:trPr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1CA89EF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  <w:r w:rsidRPr="006779C2">
              <w:rPr>
                <w:rFonts w:ascii="Cambria" w:hAnsi="Cambria"/>
                <w:color w:val="000000"/>
                <w:sz w:val="16"/>
                <w:szCs w:val="16"/>
              </w:rPr>
              <w:t xml:space="preserve"> </w:t>
            </w:r>
            <w:r w:rsidRPr="006779C2">
              <w:rPr>
                <w:color w:val="000000"/>
                <w:sz w:val="16"/>
                <w:szCs w:val="16"/>
              </w:rPr>
              <w:t>/ K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21A8AA4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6779C2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F456FF2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5E483DD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6779C2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AA383D0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E0483D4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6779C2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E421782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88CB89C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6779C2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992FF1B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7517EC2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6779C2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C78AB0C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C46CBA4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6779C2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2FF3C26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4B37B76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6779C2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49428DF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</w:tr>
      <w:tr w:rsidR="006779C2" w:rsidRPr="006779C2" w14:paraId="50D8830D" w14:textId="77777777" w:rsidTr="006779C2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EA04A2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303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1C0B1FE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5.7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8790968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66AB419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7.8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68C0158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41C53C7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8.2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DC6C5B8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D9C082D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0.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5F26224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EABD6F8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9.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162C469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5159B3B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1.4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8F0EAEA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D7113F5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9.5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6178F13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2</w:t>
            </w:r>
          </w:p>
        </w:tc>
      </w:tr>
      <w:tr w:rsidR="006779C2" w:rsidRPr="006779C2" w14:paraId="1AA05158" w14:textId="77777777" w:rsidTr="006779C2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D285793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318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FB471AE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79DA6E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5BD8CF9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7.2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3D5EC39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0D4104A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6.9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281A898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32DB486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8.3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B734DCD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17C7224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7.3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E337931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7BD036D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9.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9393B88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ADCB23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8.6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D56EBC9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3</w:t>
            </w:r>
          </w:p>
        </w:tc>
      </w:tr>
      <w:tr w:rsidR="006779C2" w:rsidRPr="006779C2" w14:paraId="193DFFEB" w14:textId="77777777" w:rsidTr="006779C2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35D4FD9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323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DCCF81E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5.5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B579142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96C5C48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6.7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D1CFEB0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C63792F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6.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F2CD259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58E64BD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7.5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2BBA0A5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30EA8B2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6.5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46A6478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09D2516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8.5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7A4A07F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1AE0A5E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8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D09701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4</w:t>
            </w:r>
          </w:p>
        </w:tc>
      </w:tr>
      <w:tr w:rsidR="006779C2" w:rsidRPr="006779C2" w14:paraId="7A4CD812" w14:textId="77777777" w:rsidTr="006779C2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A8FAC44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328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4D09AFF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4.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1D710DE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2AEBB3D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6.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451DB8A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3603FD0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6.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E7CB9A6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1EAD9CA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7.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9B1F4F9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B0FBF16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6.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622858A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569AABD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7.7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1C809EC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23186EA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7.8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111934D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3</w:t>
            </w:r>
          </w:p>
        </w:tc>
      </w:tr>
      <w:tr w:rsidR="006779C2" w:rsidRPr="006779C2" w14:paraId="51580298" w14:textId="77777777" w:rsidTr="006779C2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10A2857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333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DBA90E9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3.3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956057F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41DC496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4.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50B741A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371D978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5.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1B0AA23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17BB683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5.6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215A978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4131DF7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4.7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713723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E5D3293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6.7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86A0ACA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72CDBF9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6.6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EFFAB36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2</w:t>
            </w:r>
          </w:p>
        </w:tc>
      </w:tr>
      <w:tr w:rsidR="006779C2" w:rsidRPr="006779C2" w14:paraId="796C8B37" w14:textId="77777777" w:rsidTr="006779C2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68621A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353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78853F8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.3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40A005F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EBD2DF3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2.6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A98C3A1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195D72D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.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6C8B19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B212F4D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3.7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3206DAB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E1C2B02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3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9AAEF86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DB3D500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4.3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6FF3B5D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8953ADE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5.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0005FEC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2</w:t>
            </w:r>
          </w:p>
        </w:tc>
      </w:tr>
      <w:tr w:rsidR="006779C2" w:rsidRPr="006779C2" w14:paraId="0A3F96BC" w14:textId="77777777" w:rsidTr="006779C2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425BCCF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388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6C9268B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.3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DD87811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482E849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2.6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D1616A2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36EFDB9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2.4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40876E0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3C552F5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2.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40C43EA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59649B7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2.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196C5EE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033E3C5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3.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1B5F221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C16B599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3.6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E41B814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3</w:t>
            </w:r>
          </w:p>
        </w:tc>
      </w:tr>
      <w:tr w:rsidR="006779C2" w:rsidRPr="006779C2" w14:paraId="252A2683" w14:textId="77777777" w:rsidTr="006779C2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4865801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398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0EAF08F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.3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01B81C2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4DA0DB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2.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F20BFEF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6701BE7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2.3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5EB2BDD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9FE6094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2.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ECBD673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CEEB499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2.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C931B9D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2971B31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3.6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9FB19BE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1175A14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3.3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7E772C1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3</w:t>
            </w:r>
          </w:p>
        </w:tc>
      </w:tr>
      <w:tr w:rsidR="006779C2" w:rsidRPr="006779C2" w14:paraId="62788832" w14:textId="77777777" w:rsidTr="006779C2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D14459B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Average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DBF393A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3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C0351D1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666A090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5.1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A2A5B6D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6023765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4.8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E13EC85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D656117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6.0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54A80BB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6394373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5.1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DDD717C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35792AA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6.9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1A25DD3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CF627DE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6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A643CAD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0</w:t>
            </w:r>
          </w:p>
        </w:tc>
      </w:tr>
      <w:tr w:rsidR="006779C2" w:rsidRPr="006779C2" w14:paraId="3F72A20E" w14:textId="77777777" w:rsidTr="006779C2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50DCDB7" w14:textId="77777777" w:rsidR="006779C2" w:rsidRPr="006779C2" w:rsidRDefault="006779C2" w:rsidP="006779C2">
            <w:pPr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acetic acid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D99C05E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A-2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E75BCA6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A-3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5D318BB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A-4C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E686B0A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2B-2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6DF45CF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2B-3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E85F49C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2B-4C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405D96B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Non-assoc.</w:t>
            </w:r>
          </w:p>
        </w:tc>
      </w:tr>
      <w:tr w:rsidR="006779C2" w:rsidRPr="006779C2" w14:paraId="39658F06" w14:textId="77777777" w:rsidTr="006779C2">
        <w:trPr>
          <w:trHeight w:val="120"/>
        </w:trPr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BBFD82A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  <w:r w:rsidRPr="006779C2">
              <w:rPr>
                <w:rFonts w:ascii="Cambria" w:hAnsi="Cambria"/>
                <w:color w:val="000000"/>
                <w:sz w:val="16"/>
                <w:szCs w:val="16"/>
              </w:rPr>
              <w:t xml:space="preserve"> </w:t>
            </w:r>
            <w:r w:rsidRPr="006779C2">
              <w:rPr>
                <w:color w:val="000000"/>
                <w:sz w:val="16"/>
                <w:szCs w:val="16"/>
              </w:rPr>
              <w:t>/ K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9D49E5E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6779C2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CCC778E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B1362B7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6779C2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1BF087B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8B53639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6779C2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AEDCC86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FCC03C6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6779C2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0B9ADA0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E46C623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6779C2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C2C25F2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4B8B138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6779C2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C73985E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9A944FB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6779C2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DC854AE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</w:tr>
      <w:tr w:rsidR="006779C2" w:rsidRPr="006779C2" w14:paraId="57356D36" w14:textId="77777777" w:rsidTr="006779C2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82C9DBE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29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2AC3D38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2.8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4B553DB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B5EA91E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.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98A8BFC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3292334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2.8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C3867DE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AF591A7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2.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9E1A3FD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05CDF1B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2.3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5E7B926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5B68BF9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.6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72494E6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171337B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5.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ED0B179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4</w:t>
            </w:r>
          </w:p>
        </w:tc>
      </w:tr>
      <w:tr w:rsidR="006779C2" w:rsidRPr="006779C2" w14:paraId="3C76DE94" w14:textId="77777777" w:rsidTr="006779C2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7AB988B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30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D07E3DD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2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2BD672F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72C3E01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3.6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7539496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C7831CE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6.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A1B9AA9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008EB4E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2.7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1380C17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E34B8C0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2.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7A09B40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770F00B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5.4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2B5B155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F60F3D4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.3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576DFDD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1</w:t>
            </w:r>
          </w:p>
        </w:tc>
      </w:tr>
      <w:tr w:rsidR="006779C2" w:rsidRPr="006779C2" w14:paraId="7E022020" w14:textId="77777777" w:rsidTr="006779C2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7459D92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31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4BAC0A9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3.2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B7DC5FA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320AC3C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.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77C5E47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939939A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2.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0E02B34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2E61C78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3.2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0DEF260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405167E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3.4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23CB831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E72F02A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.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A745638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C1C8FD1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5.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EC606DD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4</w:t>
            </w:r>
          </w:p>
        </w:tc>
      </w:tr>
      <w:tr w:rsidR="006779C2" w:rsidRPr="006779C2" w14:paraId="34A5E336" w14:textId="77777777" w:rsidTr="006779C2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29775A5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34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78904E4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.8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E8DA9BE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BB5D53B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7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9C23844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AF537AE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2.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C660A25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19FF1B3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.7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0084C13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95B4BE4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.9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E7B659B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EF5EE36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.3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BC04DAF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B70F1A9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2.6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6F3DE59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1</w:t>
            </w:r>
          </w:p>
        </w:tc>
      </w:tr>
      <w:tr w:rsidR="006779C2" w:rsidRPr="006779C2" w14:paraId="16288CFE" w14:textId="77777777" w:rsidTr="006779C2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B0A5127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363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5D82A66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.7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0DF4DBE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1B63ED3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4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7950575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AFF4D6C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2.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F49DBA2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F7BC6EB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.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A8B02F5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1FD45D3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.8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C6C7ACF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B011CB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.3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5A7743C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422F352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2.3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BDD5C3F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2</w:t>
            </w:r>
          </w:p>
        </w:tc>
      </w:tr>
      <w:tr w:rsidR="006779C2" w:rsidRPr="006779C2" w14:paraId="4314798A" w14:textId="77777777" w:rsidTr="006779C2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CB5B747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373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244F1D0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5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9FD9C4B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161BA05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.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D2A2450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4BFEA61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2.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18F5280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25CA203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6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6C018B1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28022B4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4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8C03C84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1DE67BA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2.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C3E00E5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1B51F1F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.2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779823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2</w:t>
            </w:r>
          </w:p>
        </w:tc>
      </w:tr>
      <w:tr w:rsidR="006779C2" w:rsidRPr="006779C2" w14:paraId="79AB3735" w14:textId="77777777" w:rsidTr="006779C2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38782AC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412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0ACA44E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2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A27F111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95803DF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0998090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BE60C7F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.8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7A4B76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5ADDA37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.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9993C7B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6B225FC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2.3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B67EC38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DDF89B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A975177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1CFF26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2.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5752222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 </w:t>
            </w:r>
          </w:p>
        </w:tc>
      </w:tr>
      <w:tr w:rsidR="006779C2" w:rsidRPr="006779C2" w14:paraId="3A64642C" w14:textId="77777777" w:rsidTr="006779C2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71E9AF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44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51EBB1D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2.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6FD0787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4167E2A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.8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DF2ECF8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B79CC85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2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AA7EFC6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7A63029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2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D925554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1E07FCF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2.8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C94119F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774F07A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.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C3A71DC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92EA9DD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2.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E374BD1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 </w:t>
            </w:r>
          </w:p>
        </w:tc>
      </w:tr>
      <w:tr w:rsidR="006779C2" w:rsidRPr="006779C2" w14:paraId="1726CE27" w14:textId="77777777" w:rsidTr="006779C2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63BE42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48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586AE62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.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ADCDF95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67A4C3F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CCBBCC5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F1587AA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.3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8026425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EC89BAF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.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10963E9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04ACB97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.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07159EB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7933BCE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8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66A007E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BA198A9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2.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16A5409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 </w:t>
            </w:r>
          </w:p>
        </w:tc>
      </w:tr>
      <w:tr w:rsidR="006779C2" w:rsidRPr="006779C2" w14:paraId="66DCD1E0" w14:textId="77777777" w:rsidTr="006779C2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6BF6730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Average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7E67F0B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2.1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0A4A456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7413AD3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.4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C7AAAB6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8F3DDD6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2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E922CCA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8CD1741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.9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F01D23B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3EB156C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2.1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CA1B0F7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20EE0AC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.8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FCE2ABC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34A38B3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2.9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16E1307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2</w:t>
            </w:r>
          </w:p>
        </w:tc>
      </w:tr>
      <w:tr w:rsidR="006779C2" w:rsidRPr="006779C2" w14:paraId="1EBB916C" w14:textId="77777777" w:rsidTr="006779C2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06C7284" w14:textId="77777777" w:rsidR="006779C2" w:rsidRPr="006779C2" w:rsidRDefault="006779C2" w:rsidP="006779C2">
            <w:pPr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propanoic acid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B71FA43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A-2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E9A9AAD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A-3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C2CE3D9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A-4C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12DBF32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2B-2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30C9FF4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2B-3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66135B9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2B-4C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A56CB21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Non-assoc.</w:t>
            </w:r>
          </w:p>
        </w:tc>
      </w:tr>
      <w:tr w:rsidR="006779C2" w:rsidRPr="006779C2" w14:paraId="3A590AF3" w14:textId="77777777" w:rsidTr="006779C2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CC6AD4F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  <w:r w:rsidRPr="006779C2">
              <w:rPr>
                <w:rFonts w:ascii="Cambria" w:hAnsi="Cambria"/>
                <w:color w:val="000000"/>
                <w:sz w:val="16"/>
                <w:szCs w:val="16"/>
              </w:rPr>
              <w:t xml:space="preserve"> </w:t>
            </w:r>
            <w:r w:rsidRPr="006779C2">
              <w:rPr>
                <w:color w:val="000000"/>
                <w:sz w:val="16"/>
                <w:szCs w:val="16"/>
              </w:rPr>
              <w:t>/ K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CF377B5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6779C2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3442395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815FA40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6779C2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E2E2B1D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C38C469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6779C2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8D3D7EB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20F423D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6779C2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E6CFF45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689BD21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6779C2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D296446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7F87746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6779C2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204617D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D1CE6EE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6779C2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8D40F3B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</w:tr>
      <w:tr w:rsidR="006779C2" w:rsidRPr="006779C2" w14:paraId="68194AD6" w14:textId="77777777" w:rsidTr="006779C2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505CED1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30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ADBE6CA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131BC6E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C16BB21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5.6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F159B82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AFB9EBE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4.3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205DB07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5B08D0F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2.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1205969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112C644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5.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84D1696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0686A4F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4.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0C32F3F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AF82F7E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3.7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E42EA09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4</w:t>
            </w:r>
          </w:p>
        </w:tc>
      </w:tr>
      <w:tr w:rsidR="006779C2" w:rsidRPr="006779C2" w14:paraId="6DF2BF87" w14:textId="77777777" w:rsidTr="006779C2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D58DF6A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313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57FC005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8.4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0F669D7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84737C5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9.4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F335229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EE3E7AD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3.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3BD08F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9BCC966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0.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A874AE4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350B179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7.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9B51B9D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3F139C4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2.7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841FBFB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66C959D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8.4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EB4822C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3</w:t>
            </w:r>
          </w:p>
        </w:tc>
      </w:tr>
      <w:tr w:rsidR="006779C2" w:rsidRPr="006779C2" w14:paraId="010C6566" w14:textId="77777777" w:rsidTr="006779C2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4AA8D77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34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E01C59A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1.3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50687B3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690C773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1.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B40766C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30BD996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8.6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8A72CDA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0708D7A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9.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8F0327A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1CD2BCA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9.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715CA6F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A03ED4D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5.9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3B368CE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4C88BC4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0.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CA6AB74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5</w:t>
            </w:r>
          </w:p>
        </w:tc>
      </w:tr>
      <w:tr w:rsidR="006779C2" w:rsidRPr="006779C2" w14:paraId="2443CE33" w14:textId="77777777" w:rsidTr="006779C2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9AAEE1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373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033C9C0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6.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DCFB228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3F24F1E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6.6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1D220A5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53B1F66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3.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8307482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5F25AA5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4.6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D8C475B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99A389D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5.3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C7AAE9D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9896CC4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2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81E69BB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1CAEC32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6.3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0D41C05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4</w:t>
            </w:r>
          </w:p>
        </w:tc>
      </w:tr>
      <w:tr w:rsidR="006779C2" w:rsidRPr="006779C2" w14:paraId="3DD7A54F" w14:textId="77777777" w:rsidTr="006779C2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84A40F5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42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3AAED51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9.4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F5F0EFF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CCF2CEC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9.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2FB1CDE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68F6743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6.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6793D7E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43907E7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8.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AF10FCC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CF7C7A4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8.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8B2EA2B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2CE5CC0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5.3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1C8DF29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225DE37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9.7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1CAD844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5</w:t>
            </w:r>
          </w:p>
        </w:tc>
      </w:tr>
      <w:tr w:rsidR="006779C2" w:rsidRPr="006779C2" w14:paraId="3C399EF5" w14:textId="77777777" w:rsidTr="006779C2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4EDA42A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45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BBF9846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9.6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041BE67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5322A64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9.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0912848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BC30DDF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7.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4F81B4D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D3C130B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7.8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4B35E12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02CA08C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8.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B17E3B1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E86C60F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5.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368EF3D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BAEBD11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9.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982112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8</w:t>
            </w:r>
          </w:p>
        </w:tc>
      </w:tr>
      <w:tr w:rsidR="006779C2" w:rsidRPr="006779C2" w14:paraId="40C266B5" w14:textId="77777777" w:rsidTr="006779C2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993FAAB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48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D04278C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8.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36DECE3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B25C829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7.8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7CA4EF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FD04F12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6.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576551C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7ABD87B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6.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69CC133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6AC8530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6.7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37E5D1B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1C6800B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4.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72AF86B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688F338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7.6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EE776B8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2</w:t>
            </w:r>
          </w:p>
        </w:tc>
      </w:tr>
      <w:tr w:rsidR="006779C2" w:rsidRPr="006779C2" w14:paraId="1F9123D0" w14:textId="77777777" w:rsidTr="006779C2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CEAFCF3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Average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DF6F641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8.3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651FEBE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2A6A4C6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8.4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E0C3364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51C8016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5.7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16A901B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027138F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7.0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6260DD2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CED05F5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7.3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C0A6B95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6CE1C54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4.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C219D42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09A9F2F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7.9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6D97603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6</w:t>
            </w:r>
          </w:p>
        </w:tc>
      </w:tr>
      <w:tr w:rsidR="006779C2" w:rsidRPr="006779C2" w14:paraId="132C10CB" w14:textId="77777777" w:rsidTr="006779C2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E17B5E3" w14:textId="77777777" w:rsidR="006779C2" w:rsidRPr="006779C2" w:rsidRDefault="006779C2" w:rsidP="006779C2">
            <w:pPr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butanoic acid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EA97858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A-2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67A8843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A-3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5CA1FF8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A-4C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6395EAF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2B-2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1F24780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2B-3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6ADD0DF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2B-4C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532A68B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Non-assoc.</w:t>
            </w:r>
          </w:p>
        </w:tc>
      </w:tr>
      <w:tr w:rsidR="006779C2" w:rsidRPr="006779C2" w14:paraId="1C404091" w14:textId="77777777" w:rsidTr="006779C2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C8CFD9C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  <w:r w:rsidRPr="006779C2">
              <w:rPr>
                <w:rFonts w:ascii="Cambria" w:hAnsi="Cambria"/>
                <w:color w:val="000000"/>
                <w:sz w:val="16"/>
                <w:szCs w:val="16"/>
              </w:rPr>
              <w:t xml:space="preserve"> </w:t>
            </w:r>
            <w:r w:rsidRPr="006779C2">
              <w:rPr>
                <w:color w:val="000000"/>
                <w:sz w:val="16"/>
                <w:szCs w:val="16"/>
              </w:rPr>
              <w:t>/ K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7EA168C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6779C2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A6FE0A3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10996A5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6779C2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7E51214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9F376D0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6779C2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C21D29D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899D50F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6779C2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08F7C64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BA3B6F0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6779C2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2ADC7EA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FDB403A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6779C2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93BB5A1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2B3C30C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6779C2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54E69DE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</w:tr>
      <w:tr w:rsidR="006779C2" w:rsidRPr="006779C2" w14:paraId="112F9523" w14:textId="77777777" w:rsidTr="006779C2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7F9C920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30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4A5B148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6.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38EFD23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F91E36E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8.7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ACEEA3F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EFD5351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7.6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77241DC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5558371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4.5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CA05CD1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F15A4CD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5.7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C60355F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1EC62BD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494D5B5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CD773EC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6.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086DF41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5</w:t>
            </w:r>
          </w:p>
        </w:tc>
      </w:tr>
      <w:tr w:rsidR="006779C2" w:rsidRPr="006779C2" w14:paraId="2575D294" w14:textId="77777777" w:rsidTr="006779C2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9790EFE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Average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44117B7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6.5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037A178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13A5833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8.7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656940A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27A129C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7.6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028AF61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3DD0BBB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4.5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217E990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A6810FA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5.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5603497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6CE62AB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6ABFD7C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F283CD7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6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5B2BFD3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5</w:t>
            </w:r>
          </w:p>
        </w:tc>
      </w:tr>
      <w:tr w:rsidR="006779C2" w:rsidRPr="006779C2" w14:paraId="1A72473F" w14:textId="77777777" w:rsidTr="006779C2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41C31D6" w14:textId="77777777" w:rsidR="006779C2" w:rsidRPr="006779C2" w:rsidRDefault="006779C2" w:rsidP="006779C2">
            <w:pPr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Overall average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8B0AFD1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4.5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D55ACEE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AD815A8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4.8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EC396CA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07C852B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4.4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40DAEE4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BFB4CBA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4.7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2BB44A0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5448BC9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4.7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1B379CE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D54C13C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4.2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785D5C5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466982C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5.6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EE88CE6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6</w:t>
            </w:r>
          </w:p>
        </w:tc>
      </w:tr>
    </w:tbl>
    <w:p w14:paraId="1EF89921" w14:textId="42174E65" w:rsidR="006779C2" w:rsidRDefault="006779C2" w:rsidP="00CD4CE5">
      <w:pPr>
        <w:rPr>
          <w:lang w:eastAsia="es-ES"/>
        </w:rPr>
      </w:pPr>
    </w:p>
    <w:p w14:paraId="13275681" w14:textId="672E5639" w:rsidR="006779C2" w:rsidRDefault="006779C2" w:rsidP="00CD4CE5">
      <w:pPr>
        <w:rPr>
          <w:lang w:eastAsia="es-ES"/>
        </w:rPr>
      </w:pPr>
    </w:p>
    <w:p w14:paraId="77AEADDB" w14:textId="62B201FC" w:rsidR="006779C2" w:rsidRDefault="006779C2" w:rsidP="00CD4CE5">
      <w:pPr>
        <w:rPr>
          <w:lang w:eastAsia="es-ES"/>
        </w:rPr>
      </w:pPr>
    </w:p>
    <w:p w14:paraId="6203083F" w14:textId="296041B7" w:rsidR="006779C2" w:rsidRDefault="006779C2" w:rsidP="00CD4CE5">
      <w:pPr>
        <w:rPr>
          <w:lang w:eastAsia="es-ES"/>
        </w:rPr>
      </w:pPr>
    </w:p>
    <w:p w14:paraId="6CC5C160" w14:textId="79986D0B" w:rsidR="006779C2" w:rsidRDefault="006779C2" w:rsidP="00CD4CE5">
      <w:pPr>
        <w:rPr>
          <w:lang w:eastAsia="es-ES"/>
        </w:rPr>
      </w:pPr>
    </w:p>
    <w:p w14:paraId="679C31DC" w14:textId="6E31B04B" w:rsidR="006779C2" w:rsidRDefault="006779C2" w:rsidP="00CD4CE5">
      <w:pPr>
        <w:rPr>
          <w:lang w:eastAsia="es-ES"/>
        </w:rPr>
      </w:pPr>
    </w:p>
    <w:p w14:paraId="03451241" w14:textId="253EC002" w:rsidR="006779C2" w:rsidRDefault="002B3D71" w:rsidP="00CD4CE5">
      <w:pPr>
        <w:rPr>
          <w:lang w:eastAsia="es-ES"/>
        </w:rPr>
      </w:pPr>
      <w:r w:rsidRPr="008E61B8">
        <w:t>Table S</w:t>
      </w:r>
      <w:r>
        <w:t>5. Continuation.</w:t>
      </w:r>
    </w:p>
    <w:tbl>
      <w:tblPr>
        <w:tblW w:w="14488" w:type="dxa"/>
        <w:tblInd w:w="-709" w:type="dxa"/>
        <w:tblLook w:val="04A0" w:firstRow="1" w:lastRow="0" w:firstColumn="1" w:lastColumn="0" w:noHBand="0" w:noVBand="1"/>
      </w:tblPr>
      <w:tblGrid>
        <w:gridCol w:w="1276"/>
        <w:gridCol w:w="732"/>
        <w:gridCol w:w="960"/>
        <w:gridCol w:w="960"/>
        <w:gridCol w:w="960"/>
        <w:gridCol w:w="960"/>
        <w:gridCol w:w="960"/>
        <w:gridCol w:w="960"/>
        <w:gridCol w:w="960"/>
        <w:gridCol w:w="960"/>
        <w:gridCol w:w="960"/>
        <w:gridCol w:w="960"/>
        <w:gridCol w:w="960"/>
        <w:gridCol w:w="960"/>
        <w:gridCol w:w="960"/>
      </w:tblGrid>
      <w:tr w:rsidR="006779C2" w:rsidRPr="006779C2" w14:paraId="7961F3BD" w14:textId="77777777" w:rsidTr="006779C2">
        <w:trPr>
          <w:trHeight w:val="120"/>
        </w:trPr>
        <w:tc>
          <w:tcPr>
            <w:tcW w:w="1276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2666056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PCP-SAFT</w:t>
            </w:r>
          </w:p>
        </w:tc>
        <w:tc>
          <w:tcPr>
            <w:tcW w:w="73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C8A7E95" w14:textId="77777777" w:rsidR="006779C2" w:rsidRPr="006779C2" w:rsidRDefault="006779C2" w:rsidP="006779C2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6779C2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82714EF" w14:textId="77777777" w:rsidR="006779C2" w:rsidRPr="006779C2" w:rsidRDefault="006779C2" w:rsidP="006779C2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6779C2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E5B09F0" w14:textId="77777777" w:rsidR="006779C2" w:rsidRPr="006779C2" w:rsidRDefault="006779C2" w:rsidP="006779C2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6779C2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599125B" w14:textId="77777777" w:rsidR="006779C2" w:rsidRPr="006779C2" w:rsidRDefault="006779C2" w:rsidP="006779C2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6779C2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C62028E" w14:textId="77777777" w:rsidR="006779C2" w:rsidRPr="006779C2" w:rsidRDefault="006779C2" w:rsidP="006779C2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6779C2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708BEB9" w14:textId="77777777" w:rsidR="006779C2" w:rsidRPr="006779C2" w:rsidRDefault="006779C2" w:rsidP="006779C2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6779C2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589C7CE" w14:textId="77777777" w:rsidR="006779C2" w:rsidRPr="006779C2" w:rsidRDefault="006779C2" w:rsidP="006779C2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6779C2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1C2E268" w14:textId="77777777" w:rsidR="006779C2" w:rsidRPr="006779C2" w:rsidRDefault="006779C2" w:rsidP="006779C2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6779C2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C748EF1" w14:textId="77777777" w:rsidR="006779C2" w:rsidRPr="006779C2" w:rsidRDefault="006779C2" w:rsidP="006779C2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6779C2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E9C8140" w14:textId="77777777" w:rsidR="006779C2" w:rsidRPr="006779C2" w:rsidRDefault="006779C2" w:rsidP="006779C2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6779C2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5175BF4" w14:textId="77777777" w:rsidR="006779C2" w:rsidRPr="006779C2" w:rsidRDefault="006779C2" w:rsidP="006779C2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6779C2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C2F621A" w14:textId="77777777" w:rsidR="006779C2" w:rsidRPr="006779C2" w:rsidRDefault="006779C2" w:rsidP="006779C2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6779C2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0D35DB6" w14:textId="77777777" w:rsidR="006779C2" w:rsidRPr="006779C2" w:rsidRDefault="006779C2" w:rsidP="006779C2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6779C2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7BEAF90" w14:textId="77777777" w:rsidR="006779C2" w:rsidRPr="006779C2" w:rsidRDefault="006779C2" w:rsidP="006779C2">
            <w:pPr>
              <w:rPr>
                <w:rFonts w:ascii="Cambria" w:hAnsi="Cambria" w:cs="Calibri"/>
                <w:color w:val="000000"/>
                <w:sz w:val="16"/>
                <w:szCs w:val="16"/>
              </w:rPr>
            </w:pPr>
            <w:r w:rsidRPr="006779C2">
              <w:rPr>
                <w:rFonts w:ascii="Cambria" w:hAnsi="Cambria" w:cs="Calibri"/>
                <w:color w:val="000000"/>
                <w:sz w:val="16"/>
                <w:szCs w:val="16"/>
              </w:rPr>
              <w:t> </w:t>
            </w:r>
          </w:p>
        </w:tc>
      </w:tr>
      <w:tr w:rsidR="006779C2" w:rsidRPr="006779C2" w14:paraId="396A6AC4" w14:textId="77777777" w:rsidTr="006779C2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DD08974" w14:textId="77777777" w:rsidR="006779C2" w:rsidRPr="006779C2" w:rsidRDefault="006779C2" w:rsidP="006779C2">
            <w:pPr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formic acid</w:t>
            </w:r>
          </w:p>
        </w:tc>
        <w:tc>
          <w:tcPr>
            <w:tcW w:w="1692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4360149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A-2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6DBEE57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A-3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E534882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A-4C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C119950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2B-2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A337618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2B-3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3463D00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2B-4C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89F115F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Non-assoc.</w:t>
            </w:r>
          </w:p>
        </w:tc>
      </w:tr>
      <w:tr w:rsidR="006779C2" w:rsidRPr="006779C2" w14:paraId="6EBB8337" w14:textId="77777777" w:rsidTr="006779C2">
        <w:trPr>
          <w:trHeight w:val="120"/>
        </w:trPr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28EA158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  <w:r w:rsidRPr="006779C2">
              <w:rPr>
                <w:rFonts w:ascii="Cambria" w:hAnsi="Cambria"/>
                <w:color w:val="000000"/>
                <w:sz w:val="16"/>
                <w:szCs w:val="16"/>
              </w:rPr>
              <w:t xml:space="preserve"> </w:t>
            </w:r>
            <w:r w:rsidRPr="006779C2">
              <w:rPr>
                <w:color w:val="000000"/>
                <w:sz w:val="16"/>
                <w:szCs w:val="16"/>
              </w:rPr>
              <w:t>/ K</w:t>
            </w:r>
          </w:p>
        </w:tc>
        <w:tc>
          <w:tcPr>
            <w:tcW w:w="73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4D07306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6779C2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BD9A703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7E9056A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6779C2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1819FED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4E140EF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6779C2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084D1CA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270F85E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6779C2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2F4FAA6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B409D9A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6779C2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8EAFAFB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9AB4786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6779C2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AE3BF71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E340AC6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6779C2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D8E14AA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</w:tr>
      <w:tr w:rsidR="006779C2" w:rsidRPr="006779C2" w14:paraId="55B049B4" w14:textId="77777777" w:rsidTr="006779C2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AA5BD6F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303.1</w:t>
            </w:r>
          </w:p>
        </w:tc>
        <w:tc>
          <w:tcPr>
            <w:tcW w:w="73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36106E5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8.6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C52422E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AC1A105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9.3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14B3381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D03AAE9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8.7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0C09EAF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8948AF3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2.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5A34AFE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480CD63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2.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C542403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2F640C8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3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C20339E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A68EAA6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1.8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5FEA943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3</w:t>
            </w:r>
          </w:p>
        </w:tc>
      </w:tr>
      <w:tr w:rsidR="006779C2" w:rsidRPr="006779C2" w14:paraId="67E9BF4A" w14:textId="77777777" w:rsidTr="006779C2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7085A7A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318.1</w:t>
            </w:r>
          </w:p>
        </w:tc>
        <w:tc>
          <w:tcPr>
            <w:tcW w:w="73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683DD3A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7.3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BCACAEB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DD772D6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7.9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D5D50F0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FF6CED1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8.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A691AA4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D2FE2F0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9.8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121F776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F1F67BF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9.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2DBEA39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9B54C66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0.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B40A7AA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A6D10F3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0.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5304592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4</w:t>
            </w:r>
          </w:p>
        </w:tc>
      </w:tr>
      <w:tr w:rsidR="006779C2" w:rsidRPr="006779C2" w14:paraId="7C0DA417" w14:textId="77777777" w:rsidTr="006779C2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D5C5E24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323.1</w:t>
            </w:r>
          </w:p>
        </w:tc>
        <w:tc>
          <w:tcPr>
            <w:tcW w:w="73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B943FE7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6.6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1645CED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24DF266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7.6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3590818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9988724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7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B8544D3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2AE16D7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9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BAEF4D2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1F2F766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1.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109FF76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79A31ED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9.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17A25B1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604D3EA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9.7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2427EF6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4</w:t>
            </w:r>
          </w:p>
        </w:tc>
      </w:tr>
      <w:tr w:rsidR="006779C2" w:rsidRPr="006779C2" w14:paraId="2724551F" w14:textId="77777777" w:rsidTr="006779C2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25D08F5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328.1</w:t>
            </w:r>
          </w:p>
        </w:tc>
        <w:tc>
          <w:tcPr>
            <w:tcW w:w="73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62D698F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6.4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7376287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2CB84C5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7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4B16E75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5E73FC5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7.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3862410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C2235D5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8.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777F2D1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AAE583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1.6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A33A528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A53F62E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8.7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21805EB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EA805F4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8.8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EF9259A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3</w:t>
            </w:r>
          </w:p>
        </w:tc>
      </w:tr>
      <w:tr w:rsidR="006779C2" w:rsidRPr="006779C2" w14:paraId="0A6A8059" w14:textId="77777777" w:rsidTr="006779C2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7E24760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333.1</w:t>
            </w:r>
          </w:p>
        </w:tc>
        <w:tc>
          <w:tcPr>
            <w:tcW w:w="73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ED901CB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5.3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626B35E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5BC0944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6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9BC7A07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EA22FFD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6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F17E7C3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322D811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7.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AC7CECF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E558B61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6.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2D0DA36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1501884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7.8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C9640F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11060B4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8.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C5A9749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2</w:t>
            </w:r>
          </w:p>
        </w:tc>
      </w:tr>
      <w:tr w:rsidR="006779C2" w:rsidRPr="006779C2" w14:paraId="3EEBF8A9" w14:textId="77777777" w:rsidTr="006779C2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2CA8BFB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353.1</w:t>
            </w:r>
          </w:p>
        </w:tc>
        <w:tc>
          <w:tcPr>
            <w:tcW w:w="73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68F81F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2.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903923C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90DBA86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2.8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EB97F65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D5921EE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2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F7771F1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45AF329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4.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02F1FC0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AE1B08A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4.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F3E62EB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765AFDC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4.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3184045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4667D7F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5.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AE9303A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3</w:t>
            </w:r>
          </w:p>
        </w:tc>
      </w:tr>
      <w:tr w:rsidR="006779C2" w:rsidRPr="006779C2" w14:paraId="4EEDB07F" w14:textId="77777777" w:rsidTr="006779C2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DAF5231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388.2</w:t>
            </w:r>
          </w:p>
        </w:tc>
        <w:tc>
          <w:tcPr>
            <w:tcW w:w="73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9F12A18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2.7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3E8C425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B988B8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3.3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FBEED6A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AA6A492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3.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6043D32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BAC7DED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4.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367FA57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6FB9E37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3.4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DF1902D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734F347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4.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565B7F8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A4F8262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5.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749A28D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4</w:t>
            </w:r>
          </w:p>
        </w:tc>
      </w:tr>
      <w:tr w:rsidR="006779C2" w:rsidRPr="006779C2" w14:paraId="6C7C80E6" w14:textId="77777777" w:rsidTr="006779C2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F98D799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398.2</w:t>
            </w:r>
          </w:p>
        </w:tc>
        <w:tc>
          <w:tcPr>
            <w:tcW w:w="73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593CBCA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2.6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1FE01F6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89E24B1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3.2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5F26A79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FEB8B6E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2.8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50F552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EE01617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3.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5BC5F41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69EED7F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3.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09F369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ACBC78E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4.3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6B36634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B64CE02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4.9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53FD288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3</w:t>
            </w:r>
          </w:p>
        </w:tc>
      </w:tr>
      <w:tr w:rsidR="006779C2" w:rsidRPr="006779C2" w14:paraId="0F523403" w14:textId="77777777" w:rsidTr="006779C2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F69DB0E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Average</w:t>
            </w:r>
          </w:p>
        </w:tc>
        <w:tc>
          <w:tcPr>
            <w:tcW w:w="73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B05B0AF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5.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457E225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A8B8499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5.9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56AD5A5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E9302B7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5.6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8DC1645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E4F5591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7.4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4928939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4A7189D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7.9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9680EC2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80B0C81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7.9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AEB9D83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C066C9B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8.1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D812AC2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1</w:t>
            </w:r>
          </w:p>
        </w:tc>
      </w:tr>
      <w:tr w:rsidR="006779C2" w:rsidRPr="006779C2" w14:paraId="522477F0" w14:textId="77777777" w:rsidTr="006779C2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FA22158" w14:textId="77777777" w:rsidR="006779C2" w:rsidRPr="006779C2" w:rsidRDefault="006779C2" w:rsidP="006779C2">
            <w:pPr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acetic acid</w:t>
            </w:r>
          </w:p>
        </w:tc>
        <w:tc>
          <w:tcPr>
            <w:tcW w:w="1692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9E60708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A-2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8A8A47C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A-3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8BAF613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A-4C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77F0640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2B-2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F1FACCD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2B-3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D350F82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2B-4C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7A0E2AA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Non-assoc.</w:t>
            </w:r>
          </w:p>
        </w:tc>
      </w:tr>
      <w:tr w:rsidR="006779C2" w:rsidRPr="006779C2" w14:paraId="7DD00CDF" w14:textId="77777777" w:rsidTr="006779C2">
        <w:trPr>
          <w:trHeight w:val="120"/>
        </w:trPr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C1A0668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  <w:r w:rsidRPr="006779C2">
              <w:rPr>
                <w:rFonts w:ascii="Cambria" w:hAnsi="Cambria"/>
                <w:color w:val="000000"/>
                <w:sz w:val="16"/>
                <w:szCs w:val="16"/>
              </w:rPr>
              <w:t xml:space="preserve"> </w:t>
            </w:r>
            <w:r w:rsidRPr="006779C2">
              <w:rPr>
                <w:color w:val="000000"/>
                <w:sz w:val="16"/>
                <w:szCs w:val="16"/>
              </w:rPr>
              <w:t>/ K</w:t>
            </w:r>
          </w:p>
        </w:tc>
        <w:tc>
          <w:tcPr>
            <w:tcW w:w="73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D74A3E9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6779C2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EC12392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27E70AE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6779C2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7B5987C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CA77548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6779C2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F4B39C1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3F3587D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6779C2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9966FCD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B4BF4C0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6779C2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BF92519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010DE2A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6779C2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227BFEE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9FB0306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6779C2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DAFD6CC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</w:tr>
      <w:tr w:rsidR="006779C2" w:rsidRPr="006779C2" w14:paraId="29F776F0" w14:textId="77777777" w:rsidTr="006779C2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18AD321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293.2</w:t>
            </w:r>
          </w:p>
        </w:tc>
        <w:tc>
          <w:tcPr>
            <w:tcW w:w="73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5D2663E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2.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3A9166A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8CDBBB2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2.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7A677AD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84A03CA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4.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A800AFE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D326500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.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15989B7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3050DB7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3.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3EC1653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32136E9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3.3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C444A6F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2E84A3D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3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474A555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5</w:t>
            </w:r>
          </w:p>
        </w:tc>
      </w:tr>
      <w:tr w:rsidR="006779C2" w:rsidRPr="006779C2" w14:paraId="3DA5C1A8" w14:textId="77777777" w:rsidTr="006779C2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59AA37E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303.2</w:t>
            </w:r>
          </w:p>
        </w:tc>
        <w:tc>
          <w:tcPr>
            <w:tcW w:w="73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87EC521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5.5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25D7135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5CCDF83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0.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FA77597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656E2E5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7.7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E4B3824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6B5ABD2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5.8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28D831D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EBB19F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5.7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20A028B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51069E9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7.4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1BBDA33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EAEA61B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3.4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D270989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2</w:t>
            </w:r>
          </w:p>
        </w:tc>
      </w:tr>
      <w:tr w:rsidR="006779C2" w:rsidRPr="006779C2" w14:paraId="57E78273" w14:textId="77777777" w:rsidTr="006779C2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B0331A9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313.2</w:t>
            </w:r>
          </w:p>
        </w:tc>
        <w:tc>
          <w:tcPr>
            <w:tcW w:w="73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494DBE3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.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DC475D9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4E9CC44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.4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84E1CA8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7AE053D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2.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A0BD572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308398D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.6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D94A679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AC3380A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2.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E49A76E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AA911F5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2.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322CC87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90D3FDF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2.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C5805E8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4</w:t>
            </w:r>
          </w:p>
        </w:tc>
      </w:tr>
      <w:tr w:rsidR="006779C2" w:rsidRPr="006779C2" w14:paraId="34BA7939" w14:textId="77777777" w:rsidTr="006779C2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78468A4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343.2</w:t>
            </w:r>
          </w:p>
        </w:tc>
        <w:tc>
          <w:tcPr>
            <w:tcW w:w="73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DAF46E0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.3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83EDD69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EC0DD6A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.2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7FADDF0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E20FD08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2.5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297E244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7D013AF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.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48FF744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20DCB9C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.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6490CB1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B78C727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2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37D0FBD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FD1A724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7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905F5FB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1</w:t>
            </w:r>
          </w:p>
        </w:tc>
      </w:tr>
      <w:tr w:rsidR="006779C2" w:rsidRPr="006779C2" w14:paraId="31ED377E" w14:textId="77777777" w:rsidTr="006779C2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0C94DC8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363.0</w:t>
            </w:r>
          </w:p>
        </w:tc>
        <w:tc>
          <w:tcPr>
            <w:tcW w:w="73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5B9D5D5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.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54D4709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0AB0B72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.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CE2F2E6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98D3D45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2.7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A744021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CD1771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.4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F0921A5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C5C7762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.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25CA62B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75FA8F8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2.3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BE21AC5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29C7E3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6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9E644E1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2</w:t>
            </w:r>
          </w:p>
        </w:tc>
      </w:tr>
      <w:tr w:rsidR="006779C2" w:rsidRPr="006779C2" w14:paraId="0855C198" w14:textId="77777777" w:rsidTr="006779C2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476A8BF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373.1</w:t>
            </w:r>
          </w:p>
        </w:tc>
        <w:tc>
          <w:tcPr>
            <w:tcW w:w="73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734AEA3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.9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B1C5173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86D5F06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2.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6E3567F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A7A46DE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2.8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FFD6886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79FA72A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2.5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2DC9881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3D340B7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.3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A667AA1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87B5DA2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3.3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FC40651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E330B91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2.3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74FB815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2</w:t>
            </w:r>
          </w:p>
        </w:tc>
      </w:tr>
      <w:tr w:rsidR="006779C2" w:rsidRPr="006779C2" w14:paraId="0D30558C" w14:textId="77777777" w:rsidTr="006779C2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CF08E07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412.6</w:t>
            </w:r>
          </w:p>
        </w:tc>
        <w:tc>
          <w:tcPr>
            <w:tcW w:w="73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3858A06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50CB5BD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A4D7EB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5FC3E6A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8F365DC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.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C97A4C7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09949CC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.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B0F957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75A5D77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.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0C0766B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28BDF0F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.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AF90369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E04BF7D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8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733116D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 </w:t>
            </w:r>
          </w:p>
        </w:tc>
      </w:tr>
      <w:tr w:rsidR="006779C2" w:rsidRPr="006779C2" w14:paraId="6F00A9E7" w14:textId="77777777" w:rsidTr="006779C2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24E9243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443.2</w:t>
            </w:r>
          </w:p>
        </w:tc>
        <w:tc>
          <w:tcPr>
            <w:tcW w:w="73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B4DC2DE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.7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139B723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E337030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.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663BD4C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B6200F9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2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9CC2DAC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900D175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.2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F707BA0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943885D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.8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ED30616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09D83F0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.7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5DB5119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9C30DCA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.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AF4DE4B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 </w:t>
            </w:r>
          </w:p>
        </w:tc>
      </w:tr>
      <w:tr w:rsidR="006779C2" w:rsidRPr="006779C2" w14:paraId="21C08D59" w14:textId="77777777" w:rsidTr="006779C2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782E7C6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483.2</w:t>
            </w:r>
          </w:p>
        </w:tc>
        <w:tc>
          <w:tcPr>
            <w:tcW w:w="73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4025D4A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8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9C1A8DD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577FCFB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8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730E2BA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76E697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.4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17913B6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CF5F353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7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284988F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3DD84E3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43FB143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A80250B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119D855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78D1DB5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7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BB960BA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 </w:t>
            </w:r>
          </w:p>
        </w:tc>
      </w:tr>
      <w:tr w:rsidR="006779C2" w:rsidRPr="006779C2" w14:paraId="568F6239" w14:textId="77777777" w:rsidTr="006779C2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2FB57A3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Average</w:t>
            </w:r>
          </w:p>
        </w:tc>
        <w:tc>
          <w:tcPr>
            <w:tcW w:w="73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F5DECEB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.9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156D201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AC35A03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2.6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3610346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BC77AA1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3.1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EB86966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3B05215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.9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E49DC45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29451CD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2.0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F1326B9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CC16DC8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2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39D850D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D05ECB5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.7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756C34D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3</w:t>
            </w:r>
          </w:p>
        </w:tc>
      </w:tr>
      <w:tr w:rsidR="006779C2" w:rsidRPr="006779C2" w14:paraId="35E773F9" w14:textId="77777777" w:rsidTr="006779C2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5B80B48" w14:textId="77777777" w:rsidR="006779C2" w:rsidRPr="006779C2" w:rsidRDefault="006779C2" w:rsidP="006779C2">
            <w:pPr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propanoic acid</w:t>
            </w:r>
          </w:p>
        </w:tc>
        <w:tc>
          <w:tcPr>
            <w:tcW w:w="1692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095BC8D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A-2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B6F1635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A-3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FB3D6CE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A-4C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14477B9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2B-2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AB1DAB5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2B-3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4203E2E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2B-4C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3FE17E5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Non-assoc.</w:t>
            </w:r>
          </w:p>
        </w:tc>
      </w:tr>
      <w:tr w:rsidR="006779C2" w:rsidRPr="006779C2" w14:paraId="38B6C6AB" w14:textId="77777777" w:rsidTr="006779C2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B58F1C0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  <w:r w:rsidRPr="006779C2">
              <w:rPr>
                <w:rFonts w:ascii="Cambria" w:hAnsi="Cambria"/>
                <w:color w:val="000000"/>
                <w:sz w:val="16"/>
                <w:szCs w:val="16"/>
              </w:rPr>
              <w:t xml:space="preserve"> </w:t>
            </w:r>
            <w:r w:rsidRPr="006779C2">
              <w:rPr>
                <w:color w:val="000000"/>
                <w:sz w:val="16"/>
                <w:szCs w:val="16"/>
              </w:rPr>
              <w:t>/ K</w:t>
            </w:r>
          </w:p>
        </w:tc>
        <w:tc>
          <w:tcPr>
            <w:tcW w:w="73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E3F0181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6779C2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22998E5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0DB3361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6779C2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44ECDD5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E3B3AB3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6779C2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147A218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4224DFC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6779C2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316792B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0331814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6779C2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32F6640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C726B76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6779C2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C9148E9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CA6F195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6779C2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B8E9A00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</w:tr>
      <w:tr w:rsidR="006779C2" w:rsidRPr="006779C2" w14:paraId="6E26319B" w14:textId="77777777" w:rsidTr="006779C2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6F071B3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303.2</w:t>
            </w:r>
          </w:p>
        </w:tc>
        <w:tc>
          <w:tcPr>
            <w:tcW w:w="73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146C93A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3.6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3A290CE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E9A2DC4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3.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BDA86A7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96C9553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7.8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5A97721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14C0EFF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5.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DE81697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BB78368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5.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A3923D8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D20E0FE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0.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1647413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5C5C3DD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3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EF7A949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3</w:t>
            </w:r>
          </w:p>
        </w:tc>
      </w:tr>
      <w:tr w:rsidR="006779C2" w:rsidRPr="006779C2" w14:paraId="3A14E9A6" w14:textId="77777777" w:rsidTr="006779C2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A49EA37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313.1</w:t>
            </w:r>
          </w:p>
        </w:tc>
        <w:tc>
          <w:tcPr>
            <w:tcW w:w="73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0AB10D5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4.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DB16E7C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AE839E0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4.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A01345E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B42ECDD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4.4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185B7A5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1E31B37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2.2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0980ADC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3E579C1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3.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57CC72A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EF17F3C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3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1AAE6A2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45E936B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3.7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B4A3D0E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1</w:t>
            </w:r>
          </w:p>
        </w:tc>
      </w:tr>
      <w:tr w:rsidR="006779C2" w:rsidRPr="006779C2" w14:paraId="1FE98EA3" w14:textId="77777777" w:rsidTr="006779C2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F545B8C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343.2</w:t>
            </w:r>
          </w:p>
        </w:tc>
        <w:tc>
          <w:tcPr>
            <w:tcW w:w="73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248E651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7.8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1B8B72C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657F5AA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8.4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7785D24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F99F483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9.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046158A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BB521B4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6.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EDAD6AC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C6A6DFC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6.3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A0A2CCB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655631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7.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1A86599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44E8994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5.6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400DB4B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3</w:t>
            </w:r>
          </w:p>
        </w:tc>
      </w:tr>
      <w:tr w:rsidR="006779C2" w:rsidRPr="006779C2" w14:paraId="373B8E45" w14:textId="77777777" w:rsidTr="006779C2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E11B424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373.1</w:t>
            </w:r>
          </w:p>
        </w:tc>
        <w:tc>
          <w:tcPr>
            <w:tcW w:w="73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838BA5E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3.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3529A90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3006E29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3.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28F11A7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5A5301F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4.5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D340A39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0791B61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2.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11C1694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D9B0A67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3.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FEAD4B4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EEEDB93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3.6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C6A7C9B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C3B16DB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.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1E8B383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3</w:t>
            </w:r>
          </w:p>
        </w:tc>
      </w:tr>
      <w:tr w:rsidR="006779C2" w:rsidRPr="006779C2" w14:paraId="07FCD8C4" w14:textId="77777777" w:rsidTr="006779C2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2CDB334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423.2</w:t>
            </w:r>
          </w:p>
        </w:tc>
        <w:tc>
          <w:tcPr>
            <w:tcW w:w="73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86085F8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6.8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A0037CA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5690FCF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7.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A90405A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B01B9D4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6.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C42BAAD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70075B0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5.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7AF9790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65632BF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6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3E5B583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E711A2F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4.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40674BD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6B92D49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6.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90B0CF5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5</w:t>
            </w:r>
          </w:p>
        </w:tc>
      </w:tr>
      <w:tr w:rsidR="006779C2" w:rsidRPr="006779C2" w14:paraId="131C6FC0" w14:textId="77777777" w:rsidTr="006779C2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A148ECE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453.2</w:t>
            </w:r>
          </w:p>
        </w:tc>
        <w:tc>
          <w:tcPr>
            <w:tcW w:w="73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1B71FC5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7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94AA579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FBB1C27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7.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833CE20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6775FD1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6.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A3A59F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D15B6A7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5.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50D021B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F168CB0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6.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2035B3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1B8CDF3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4.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9C1A66A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51A00C2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6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19BDA8F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8</w:t>
            </w:r>
          </w:p>
        </w:tc>
      </w:tr>
      <w:tr w:rsidR="006779C2" w:rsidRPr="006779C2" w14:paraId="2D17300E" w14:textId="77777777" w:rsidTr="006779C2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4F7DD62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483.2</w:t>
            </w:r>
          </w:p>
        </w:tc>
        <w:tc>
          <w:tcPr>
            <w:tcW w:w="73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3F4E120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6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46D7161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5A34751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6.8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3F3C74B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A314C0E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5.9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03F9DB0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391324C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3.8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4433A6B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224E62C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4.9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C9F14E1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DF0CEFC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3.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A416BD1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AD21BB4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5.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97D75A7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12</w:t>
            </w:r>
          </w:p>
        </w:tc>
      </w:tr>
      <w:tr w:rsidR="006779C2" w:rsidRPr="006779C2" w14:paraId="74B9F2C7" w14:textId="77777777" w:rsidTr="006779C2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D9B5F40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Average</w:t>
            </w:r>
          </w:p>
        </w:tc>
        <w:tc>
          <w:tcPr>
            <w:tcW w:w="73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CA2161A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5.5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136ED63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33DD83D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6.0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69D7DF1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2F561F6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6.4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ABC0B49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B09BF2B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4.3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FF7B1AF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C6850FA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5.0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8F76ED2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7634CA0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5.1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77F63E7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D285D39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4.5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08D3868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5</w:t>
            </w:r>
          </w:p>
        </w:tc>
      </w:tr>
      <w:tr w:rsidR="006779C2" w:rsidRPr="006779C2" w14:paraId="3F68D9DF" w14:textId="77777777" w:rsidTr="006779C2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CA3A605" w14:textId="77777777" w:rsidR="006779C2" w:rsidRPr="006779C2" w:rsidRDefault="006779C2" w:rsidP="006779C2">
            <w:pPr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butanoic acid</w:t>
            </w:r>
          </w:p>
        </w:tc>
        <w:tc>
          <w:tcPr>
            <w:tcW w:w="169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D24CCAE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A-2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7CD1843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A-3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2288F24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A-4C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90838E2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2B-2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B7B2A04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2B-3B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F07B538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2B-4C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5BFF00C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Non-assoc.</w:t>
            </w:r>
          </w:p>
        </w:tc>
      </w:tr>
      <w:tr w:rsidR="006779C2" w:rsidRPr="006779C2" w14:paraId="1D54E66A" w14:textId="77777777" w:rsidTr="006779C2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47B0DDD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T</w:t>
            </w:r>
            <w:r w:rsidRPr="006779C2">
              <w:rPr>
                <w:rFonts w:ascii="Cambria" w:hAnsi="Cambria"/>
                <w:color w:val="000000"/>
                <w:sz w:val="16"/>
                <w:szCs w:val="16"/>
              </w:rPr>
              <w:t xml:space="preserve"> </w:t>
            </w:r>
            <w:r w:rsidRPr="006779C2">
              <w:rPr>
                <w:color w:val="000000"/>
                <w:sz w:val="16"/>
                <w:szCs w:val="16"/>
              </w:rPr>
              <w:t>/ K</w:t>
            </w:r>
          </w:p>
        </w:tc>
        <w:tc>
          <w:tcPr>
            <w:tcW w:w="73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FCFA68F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6779C2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C359C89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FC2EC7D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6779C2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3F76481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4D794AF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6779C2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D6FE61A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8DB35E9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6779C2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CAFE38B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2B9124D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6779C2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10006C3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9104B2B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6779C2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12092C7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9ABB430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P</w:t>
            </w:r>
            <w:r w:rsidRPr="006779C2">
              <w:rPr>
                <w:color w:val="000000"/>
                <w:sz w:val="16"/>
                <w:szCs w:val="16"/>
              </w:rPr>
              <w:t xml:space="preserve"> / %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B2C4B62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rFonts w:ascii="Symbol" w:hAnsi="Symbol"/>
                <w:color w:val="000000"/>
                <w:sz w:val="16"/>
                <w:szCs w:val="16"/>
              </w:rPr>
              <w:t>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</w:rPr>
              <w:t>y</w:t>
            </w:r>
            <w:r w:rsidRPr="006779C2">
              <w:rPr>
                <w:rFonts w:ascii="Cambria" w:hAnsi="Cambria"/>
                <w:i/>
                <w:iCs/>
                <w:color w:val="000000"/>
                <w:sz w:val="16"/>
                <w:szCs w:val="16"/>
                <w:vertAlign w:val="subscript"/>
              </w:rPr>
              <w:t>1</w:t>
            </w:r>
          </w:p>
        </w:tc>
      </w:tr>
      <w:tr w:rsidR="006779C2" w:rsidRPr="006779C2" w14:paraId="067D95ED" w14:textId="77777777" w:rsidTr="006779C2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D183511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303.2</w:t>
            </w:r>
          </w:p>
        </w:tc>
        <w:tc>
          <w:tcPr>
            <w:tcW w:w="73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4B8AEBD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7.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C1428CE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6E3DC0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7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C43E390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37DEC0C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1.5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0D54EF2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2425170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6.9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53B0005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37C85FD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8.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B2D05A7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93EA57A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3.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35F3EA7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7F38288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4.8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3E36A9B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6</w:t>
            </w:r>
          </w:p>
        </w:tc>
      </w:tr>
      <w:tr w:rsidR="006779C2" w:rsidRPr="006779C2" w14:paraId="2F50663C" w14:textId="77777777" w:rsidTr="006779C2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AED61DE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Average</w:t>
            </w:r>
          </w:p>
        </w:tc>
        <w:tc>
          <w:tcPr>
            <w:tcW w:w="73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FD0410A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7.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35BE9BD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822A79D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7.0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4851576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095517F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1.5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B6431E7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DDB50AB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6.9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1B2A3BC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D4047A1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8.0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608A748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5064D0C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13.1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DC6A1AB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83514EE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4.8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770D963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6</w:t>
            </w:r>
          </w:p>
        </w:tc>
      </w:tr>
      <w:tr w:rsidR="006779C2" w:rsidRPr="006779C2" w14:paraId="31E106F2" w14:textId="77777777" w:rsidTr="006779C2">
        <w:trPr>
          <w:trHeight w:val="120"/>
        </w:trPr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A6ED946" w14:textId="77777777" w:rsidR="006779C2" w:rsidRPr="006779C2" w:rsidRDefault="006779C2" w:rsidP="006779C2">
            <w:pPr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Overall average</w:t>
            </w:r>
          </w:p>
        </w:tc>
        <w:tc>
          <w:tcPr>
            <w:tcW w:w="73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992253A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4.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6AAF0E6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6E85E53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4.8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B778DE2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48B2158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5.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88B0BC0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94EBC55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4.5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C9C0530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87FC306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5.0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869AD0C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9208677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5.4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FD36CA7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CFC324F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4.6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222F36B" w14:textId="77777777" w:rsidR="006779C2" w:rsidRPr="006779C2" w:rsidRDefault="006779C2" w:rsidP="006779C2">
            <w:pPr>
              <w:jc w:val="center"/>
              <w:rPr>
                <w:color w:val="000000"/>
                <w:sz w:val="16"/>
                <w:szCs w:val="16"/>
              </w:rPr>
            </w:pPr>
            <w:r w:rsidRPr="006779C2">
              <w:rPr>
                <w:color w:val="000000"/>
                <w:sz w:val="16"/>
                <w:szCs w:val="16"/>
              </w:rPr>
              <w:t>0.06</w:t>
            </w:r>
          </w:p>
        </w:tc>
      </w:tr>
      <w:tr w:rsidR="006779C2" w:rsidRPr="006779C2" w14:paraId="0893BD82" w14:textId="77777777" w:rsidTr="006779C2">
        <w:trPr>
          <w:trHeight w:val="240"/>
        </w:trPr>
        <w:tc>
          <w:tcPr>
            <w:tcW w:w="14488" w:type="dxa"/>
            <w:gridSpan w:val="15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D438CC" w14:textId="3605B51E" w:rsidR="006779C2" w:rsidRPr="006779C2" w:rsidRDefault="007D2CFF" w:rsidP="006779C2">
            <w:pPr>
              <w:rPr>
                <w:color w:val="000000"/>
                <w:sz w:val="16"/>
                <w:szCs w:val="16"/>
              </w:rPr>
            </w:pPr>
            <w:r w:rsidRPr="00E96C5C">
              <w:rPr>
                <w:color w:val="000000"/>
                <w:sz w:val="16"/>
                <w:szCs w:val="16"/>
                <w:vertAlign w:val="superscript"/>
              </w:rPr>
              <w:t>b</w:t>
            </w:r>
            <w:r>
              <w:rPr>
                <w:color w:val="000000"/>
                <w:sz w:val="16"/>
                <w:szCs w:val="16"/>
              </w:rPr>
              <w:t xml:space="preserve"> Values for CPA</w:t>
            </w:r>
            <w:r w:rsidR="00BE2128">
              <w:rPr>
                <w:color w:val="000000"/>
                <w:sz w:val="16"/>
                <w:szCs w:val="16"/>
              </w:rPr>
              <w:t>-</w:t>
            </w:r>
            <w:r>
              <w:rPr>
                <w:color w:val="000000"/>
                <w:sz w:val="16"/>
                <w:szCs w:val="16"/>
              </w:rPr>
              <w:t xml:space="preserve">CR1 2B-2B taken from </w:t>
            </w:r>
            <w:r w:rsidR="00B64587">
              <w:rPr>
                <w:color w:val="000000"/>
                <w:sz w:val="16"/>
                <w:szCs w:val="16"/>
              </w:rPr>
              <w:fldChar w:fldCharType="begin"/>
            </w:r>
            <w:r w:rsidR="00B64587">
              <w:rPr>
                <w:color w:val="000000"/>
                <w:sz w:val="16"/>
                <w:szCs w:val="16"/>
              </w:rPr>
              <w:instrText xml:space="preserve"> ADDIN EN.CITE &lt;EndNote&gt;&lt;Cite&gt;&lt;Author&gt;Román-Ramírez&lt;/Author&gt;&lt;Year&gt;2020&lt;/Year&gt;&lt;RecNum&gt;867&lt;/RecNum&gt;&lt;DisplayText&gt;(Román-Ramírez and Leeke 2020)&lt;/DisplayText&gt;&lt;record&gt;&lt;rec-number&gt;867&lt;/rec-number&gt;&lt;foreign-keys&gt;&lt;key app="EN" db-id="zwazfzfrzwx9x4e5dtsxd0z15902tx9wsfrv" timestamp="1573163099" guid="83e32f5d-d65e-49f9-b812-56f7afaa2cd5"&gt;867&lt;/key&gt;&lt;/foreign-keys&gt;&lt;ref-type name="Journal Article"&gt;17&lt;/ref-type&gt;&lt;contributors&gt;&lt;authors&gt;&lt;author&gt;Román-Ramírez, Luis A.&lt;/author&gt;&lt;author&gt;Leeke, Gary A.&lt;/author&gt;&lt;/authors&gt;&lt;/contributors&gt;&lt;titles&gt;&lt;title&gt;Evaluation of the Peng–Robinson and the Cubic-Plus-Association Equations of State in Modeling VLE of Carboxylic Acids with Water&lt;/title&gt;&lt;secondary-title&gt;International Journal of Thermophysics&lt;/secondary-title&gt;&lt;/titles&gt;&lt;periodical&gt;&lt;full-title&gt;International Journal of Thermophysics&lt;/full-title&gt;&lt;abbr-1&gt;Int. J. Thermophys.&lt;/abbr-1&gt;&lt;abbr-2&gt;Int J Thermophys&lt;/abbr-2&gt;&lt;/periodical&gt;&lt;pages&gt;61&lt;/pages&gt;&lt;volume&gt;41&lt;/volume&gt;&lt;number&gt;5&lt;/number&gt;&lt;dates&gt;&lt;year&gt;2020&lt;/year&gt;&lt;pub-dates&gt;&lt;date&gt;2020/03/16&lt;/date&gt;&lt;/pub-dates&gt;&lt;/dates&gt;&lt;isbn&gt;1572-9567&lt;/isbn&gt;&lt;urls&gt;&lt;related-urls&gt;&lt;url&gt;https://doi.org/10.1007/s10765-020-02643-6&lt;/url&gt;&lt;/related-urls&gt;&lt;/urls&gt;&lt;electronic-resource-num&gt;10.1007/s10765-020-02643-6&lt;/electronic-resource-num&gt;&lt;/record&gt;&lt;/Cite&gt;&lt;/EndNote&gt;</w:instrText>
            </w:r>
            <w:r w:rsidR="00B64587">
              <w:rPr>
                <w:color w:val="000000"/>
                <w:sz w:val="16"/>
                <w:szCs w:val="16"/>
              </w:rPr>
              <w:fldChar w:fldCharType="separate"/>
            </w:r>
            <w:r w:rsidR="00B64587">
              <w:rPr>
                <w:noProof/>
                <w:color w:val="000000"/>
                <w:sz w:val="16"/>
                <w:szCs w:val="16"/>
              </w:rPr>
              <w:t>(</w:t>
            </w:r>
            <w:hyperlink w:anchor="_ENREF_20" w:tooltip="Román-Ramírez, 2020 #867" w:history="1">
              <w:r w:rsidR="00A068BD">
                <w:rPr>
                  <w:noProof/>
                  <w:color w:val="000000"/>
                  <w:sz w:val="16"/>
                  <w:szCs w:val="16"/>
                </w:rPr>
                <w:t>Román-Ramírez and Leeke 2020</w:t>
              </w:r>
            </w:hyperlink>
            <w:r w:rsidR="00B64587">
              <w:rPr>
                <w:noProof/>
                <w:color w:val="000000"/>
                <w:sz w:val="16"/>
                <w:szCs w:val="16"/>
              </w:rPr>
              <w:t>)</w:t>
            </w:r>
            <w:r w:rsidR="00B64587">
              <w:rPr>
                <w:color w:val="000000"/>
                <w:sz w:val="16"/>
                <w:szCs w:val="16"/>
              </w:rPr>
              <w:fldChar w:fldCharType="end"/>
            </w:r>
          </w:p>
        </w:tc>
      </w:tr>
    </w:tbl>
    <w:p w14:paraId="43A7FCDC" w14:textId="1E9C543D" w:rsidR="006779C2" w:rsidRDefault="006779C2" w:rsidP="00CD4CE5">
      <w:pPr>
        <w:rPr>
          <w:lang w:eastAsia="es-ES"/>
        </w:rPr>
      </w:pPr>
    </w:p>
    <w:p w14:paraId="6E5867EC" w14:textId="77777777" w:rsidR="006779C2" w:rsidRDefault="006779C2" w:rsidP="00CD4CE5">
      <w:pPr>
        <w:rPr>
          <w:lang w:eastAsia="es-ES"/>
        </w:rPr>
      </w:pPr>
    </w:p>
    <w:p w14:paraId="0B2C2550" w14:textId="77777777" w:rsidR="00A64A3A" w:rsidRDefault="00A64A3A" w:rsidP="00CD4CE5">
      <w:pPr>
        <w:rPr>
          <w:lang w:eastAsia="es-ES"/>
        </w:rPr>
      </w:pPr>
    </w:p>
    <w:p w14:paraId="4433193A" w14:textId="592568A3" w:rsidR="00A64A3A" w:rsidRDefault="00A64A3A" w:rsidP="00CD4CE5">
      <w:pPr>
        <w:rPr>
          <w:lang w:eastAsia="es-ES"/>
        </w:rPr>
        <w:sectPr w:rsidR="00A64A3A" w:rsidSect="006C6DE5">
          <w:pgSz w:w="15840" w:h="12240" w:orient="landscape"/>
          <w:pgMar w:top="1440" w:right="389" w:bottom="1440" w:left="1440" w:header="720" w:footer="720" w:gutter="0"/>
          <w:cols w:space="720"/>
          <w:noEndnote/>
          <w:docGrid w:linePitch="326"/>
        </w:sectPr>
      </w:pPr>
    </w:p>
    <w:p w14:paraId="1CE580A2" w14:textId="6DB246DB" w:rsidR="00D351FD" w:rsidRDefault="00B30A0A" w:rsidP="00237356">
      <w:pPr>
        <w:pStyle w:val="Heading1"/>
        <w:rPr>
          <w:lang w:eastAsia="es-ES"/>
        </w:rPr>
      </w:pPr>
      <w:bookmarkStart w:id="27" w:name="_Toc35958348"/>
      <w:r>
        <w:rPr>
          <w:lang w:eastAsia="es-ES"/>
        </w:rPr>
        <w:lastRenderedPageBreak/>
        <w:t>References</w:t>
      </w:r>
      <w:bookmarkEnd w:id="27"/>
    </w:p>
    <w:p w14:paraId="7DEF581E" w14:textId="77777777" w:rsidR="00B30A0A" w:rsidRDefault="00B30A0A" w:rsidP="00D81B34">
      <w:pPr>
        <w:rPr>
          <w:lang w:eastAsia="es-ES"/>
        </w:rPr>
      </w:pPr>
    </w:p>
    <w:p w14:paraId="5C67AB85" w14:textId="77777777" w:rsidR="00A068BD" w:rsidRPr="00A068BD" w:rsidRDefault="00B30A0A" w:rsidP="00A068BD">
      <w:pPr>
        <w:pStyle w:val="EndNoteBibliography"/>
      </w:pPr>
      <w:r>
        <w:rPr>
          <w:lang w:eastAsia="es-ES"/>
        </w:rPr>
        <w:fldChar w:fldCharType="begin"/>
      </w:r>
      <w:r>
        <w:rPr>
          <w:lang w:eastAsia="es-ES"/>
        </w:rPr>
        <w:instrText xml:space="preserve"> ADDIN EN.REFLIST </w:instrText>
      </w:r>
      <w:r>
        <w:rPr>
          <w:lang w:eastAsia="es-ES"/>
        </w:rPr>
        <w:fldChar w:fldCharType="separate"/>
      </w:r>
      <w:bookmarkStart w:id="28" w:name="_ENREF_1"/>
      <w:r w:rsidR="00A068BD" w:rsidRPr="00A068BD">
        <w:t xml:space="preserve">Achary M. V. R. and Narasingrao M. 1947. Vapour–liquid equilibria of non-ideal solutions - I. </w:t>
      </w:r>
      <w:r w:rsidR="00A068BD" w:rsidRPr="00A068BD">
        <w:rPr>
          <w:i/>
        </w:rPr>
        <w:t>Trans Indian Inst Chem Eng</w:t>
      </w:r>
      <w:r w:rsidR="00A068BD" w:rsidRPr="00A068BD">
        <w:t xml:space="preserve">. </w:t>
      </w:r>
      <w:r w:rsidR="00A068BD" w:rsidRPr="00A068BD">
        <w:rPr>
          <w:b/>
        </w:rPr>
        <w:t>1</w:t>
      </w:r>
      <w:r w:rsidR="00A068BD" w:rsidRPr="00A068BD">
        <w:t>, 29-37.</w:t>
      </w:r>
      <w:bookmarkEnd w:id="28"/>
    </w:p>
    <w:p w14:paraId="653FA6F7" w14:textId="77777777" w:rsidR="00A068BD" w:rsidRPr="00A068BD" w:rsidRDefault="00A068BD" w:rsidP="00A068BD">
      <w:pPr>
        <w:pStyle w:val="EndNoteBibliography"/>
      </w:pPr>
      <w:bookmarkStart w:id="29" w:name="_ENREF_2"/>
      <w:r w:rsidRPr="00A068BD">
        <w:t xml:space="preserve">Arich G. and Tagliavini G. 1958. Liquid–vapor equilibrium isotherms for the water–acetic acid system. </w:t>
      </w:r>
      <w:r w:rsidRPr="00A068BD">
        <w:rPr>
          <w:i/>
        </w:rPr>
        <w:t>Ric Sci</w:t>
      </w:r>
      <w:r w:rsidRPr="00A068BD">
        <w:t xml:space="preserve">. </w:t>
      </w:r>
      <w:r w:rsidRPr="00A068BD">
        <w:rPr>
          <w:b/>
        </w:rPr>
        <w:t>28</w:t>
      </w:r>
      <w:r w:rsidRPr="00A068BD">
        <w:t>, 2493-2500.</w:t>
      </w:r>
      <w:bookmarkEnd w:id="29"/>
    </w:p>
    <w:p w14:paraId="3C52B228" w14:textId="77777777" w:rsidR="00A068BD" w:rsidRPr="00A068BD" w:rsidRDefault="00A068BD" w:rsidP="00A068BD">
      <w:pPr>
        <w:pStyle w:val="EndNoteBibliography"/>
      </w:pPr>
      <w:bookmarkStart w:id="30" w:name="_ENREF_3"/>
      <w:r w:rsidRPr="00A068BD">
        <w:t xml:space="preserve">Brazauskiene J., Mishchenko K. P. and Ciparis J. 1965. The liquid–vapor equilibrium in the propionic acid–water system under isothermal conditions (40, 50, 60 °C). </w:t>
      </w:r>
      <w:r w:rsidRPr="00A068BD">
        <w:rPr>
          <w:i/>
        </w:rPr>
        <w:t>Liet TSR Aukst Mokyklu Mokslo Darb, Chem Chem Technol</w:t>
      </w:r>
      <w:r w:rsidRPr="00A068BD">
        <w:t xml:space="preserve">. </w:t>
      </w:r>
      <w:r w:rsidRPr="00A068BD">
        <w:rPr>
          <w:b/>
        </w:rPr>
        <w:t>6</w:t>
      </w:r>
      <w:r w:rsidRPr="00A068BD">
        <w:t>, 141.</w:t>
      </w:r>
      <w:bookmarkEnd w:id="30"/>
    </w:p>
    <w:p w14:paraId="2E91E4EE" w14:textId="77777777" w:rsidR="00A068BD" w:rsidRPr="00A068BD" w:rsidRDefault="00A068BD" w:rsidP="00A068BD">
      <w:pPr>
        <w:pStyle w:val="EndNoteBibliography"/>
      </w:pPr>
      <w:bookmarkStart w:id="31" w:name="_ENREF_4"/>
      <w:r w:rsidRPr="00A068BD">
        <w:t xml:space="preserve">Campbell A. N. and Campbell A. J. R. 1934. The thermodynamics of binary liquid mixtures: Formic acid and water. </w:t>
      </w:r>
      <w:r w:rsidRPr="00A068BD">
        <w:rPr>
          <w:i/>
        </w:rPr>
        <w:t>Trans Faraday Soc</w:t>
      </w:r>
      <w:r w:rsidRPr="00A068BD">
        <w:t xml:space="preserve">. </w:t>
      </w:r>
      <w:r w:rsidRPr="00A068BD">
        <w:rPr>
          <w:b/>
        </w:rPr>
        <w:t>30</w:t>
      </w:r>
      <w:r w:rsidRPr="00A068BD">
        <w:t>(0), 1109-1114. DOI: 10.1039/TF9343001109.</w:t>
      </w:r>
      <w:bookmarkEnd w:id="31"/>
    </w:p>
    <w:p w14:paraId="33B60983" w14:textId="77777777" w:rsidR="00A068BD" w:rsidRPr="00A068BD" w:rsidRDefault="00A068BD" w:rsidP="00A068BD">
      <w:pPr>
        <w:pStyle w:val="EndNoteBibliography"/>
      </w:pPr>
      <w:bookmarkStart w:id="32" w:name="_ENREF_5"/>
      <w:r w:rsidRPr="00A068BD">
        <w:t>Folas G. K. 2006. Modeling of complex mixtures containing hydrogen bonding molecules [PhD Thesis]. Lyngby, Denmark: Technical University of Denmark.</w:t>
      </w:r>
      <w:bookmarkEnd w:id="32"/>
    </w:p>
    <w:p w14:paraId="7B990655" w14:textId="77777777" w:rsidR="00A068BD" w:rsidRPr="00A068BD" w:rsidRDefault="00A068BD" w:rsidP="00A068BD">
      <w:pPr>
        <w:pStyle w:val="EndNoteBibliography"/>
      </w:pPr>
      <w:bookmarkStart w:id="33" w:name="_ENREF_6"/>
      <w:r w:rsidRPr="00A068BD">
        <w:t xml:space="preserve">Gross J. and Sadowski G. 2001. Perturbed-chain SAFT: An equation of state based on a perturbation theory for chain molecules. </w:t>
      </w:r>
      <w:r w:rsidRPr="00A068BD">
        <w:rPr>
          <w:i/>
        </w:rPr>
        <w:t>Ind Eng Chem Res</w:t>
      </w:r>
      <w:r w:rsidRPr="00A068BD">
        <w:t xml:space="preserve">. </w:t>
      </w:r>
      <w:r w:rsidRPr="00A068BD">
        <w:rPr>
          <w:b/>
        </w:rPr>
        <w:t>40</w:t>
      </w:r>
      <w:r w:rsidRPr="00A068BD">
        <w:t>(4), 1244-1260.</w:t>
      </w:r>
      <w:bookmarkEnd w:id="33"/>
    </w:p>
    <w:p w14:paraId="0669BAC5" w14:textId="77777777" w:rsidR="00A068BD" w:rsidRPr="00A068BD" w:rsidRDefault="00A068BD" w:rsidP="00A068BD">
      <w:pPr>
        <w:pStyle w:val="EndNoteBibliography"/>
      </w:pPr>
      <w:bookmarkStart w:id="34" w:name="_ENREF_7"/>
      <w:r w:rsidRPr="00A068BD">
        <w:t xml:space="preserve">Gross J. and Sadowski G. 2002. Application of the perturbed-chain SAFT equation of state to associating systems. </w:t>
      </w:r>
      <w:r w:rsidRPr="00A068BD">
        <w:rPr>
          <w:i/>
        </w:rPr>
        <w:t>Ind Eng Chem Res</w:t>
      </w:r>
      <w:r w:rsidRPr="00A068BD">
        <w:t xml:space="preserve">. </w:t>
      </w:r>
      <w:r w:rsidRPr="00A068BD">
        <w:rPr>
          <w:b/>
        </w:rPr>
        <w:t>41</w:t>
      </w:r>
      <w:r w:rsidRPr="00A068BD">
        <w:t>(22), 5510-5515. DOI: 10.1021/ie010954d.</w:t>
      </w:r>
      <w:bookmarkEnd w:id="34"/>
    </w:p>
    <w:p w14:paraId="395492DB" w14:textId="77777777" w:rsidR="00A068BD" w:rsidRPr="00A068BD" w:rsidRDefault="00A068BD" w:rsidP="00A068BD">
      <w:pPr>
        <w:pStyle w:val="EndNoteBibliography"/>
      </w:pPr>
      <w:bookmarkStart w:id="35" w:name="_ENREF_8"/>
      <w:r w:rsidRPr="00A068BD">
        <w:t xml:space="preserve">Gross J. and Vrabec J. 2006. An equation-of-state contribution for polar components: Dipolar molecules. </w:t>
      </w:r>
      <w:r w:rsidRPr="00A068BD">
        <w:rPr>
          <w:i/>
        </w:rPr>
        <w:t>AlChE J</w:t>
      </w:r>
      <w:r w:rsidRPr="00A068BD">
        <w:t xml:space="preserve">. </w:t>
      </w:r>
      <w:r w:rsidRPr="00A068BD">
        <w:rPr>
          <w:b/>
        </w:rPr>
        <w:t>52</w:t>
      </w:r>
      <w:r w:rsidRPr="00A068BD">
        <w:t>(3), 1194-1204. DOI: 10.1002/aic.10683.</w:t>
      </w:r>
      <w:bookmarkEnd w:id="35"/>
    </w:p>
    <w:p w14:paraId="21DE8BE5" w14:textId="77777777" w:rsidR="00A068BD" w:rsidRPr="00A068BD" w:rsidRDefault="00A068BD" w:rsidP="00A068BD">
      <w:pPr>
        <w:pStyle w:val="EndNoteBibliography"/>
      </w:pPr>
      <w:bookmarkStart w:id="36" w:name="_ENREF_9"/>
      <w:r w:rsidRPr="00A068BD">
        <w:t>Kontogeorgis G. M. and Folas G. K. 2010. Thermodynamic models for industrial applications. West Sussex, United Kingdom: John Wiley and Sons.</w:t>
      </w:r>
      <w:bookmarkEnd w:id="36"/>
    </w:p>
    <w:p w14:paraId="7C93B1BC" w14:textId="77777777" w:rsidR="00A068BD" w:rsidRPr="00A068BD" w:rsidRDefault="00A068BD" w:rsidP="00A068BD">
      <w:pPr>
        <w:pStyle w:val="EndNoteBibliography"/>
      </w:pPr>
      <w:bookmarkStart w:id="37" w:name="_ENREF_10"/>
      <w:r w:rsidRPr="00A068BD">
        <w:t xml:space="preserve">Kontogeorgis G. M., Michelsen M. L., Folas G. K., Derawi S., von Solms N. and Stenby E. H. 2006a. Ten years with the CPA (cubic-plus-association) equation of state. Part 1. Pure compounds and self-associating systems. </w:t>
      </w:r>
      <w:r w:rsidRPr="00A068BD">
        <w:rPr>
          <w:i/>
        </w:rPr>
        <w:t>Ind Eng Chem Res</w:t>
      </w:r>
      <w:r w:rsidRPr="00A068BD">
        <w:t xml:space="preserve">. </w:t>
      </w:r>
      <w:r w:rsidRPr="00A068BD">
        <w:rPr>
          <w:b/>
        </w:rPr>
        <w:t>45</w:t>
      </w:r>
      <w:r w:rsidRPr="00A068BD">
        <w:t>(14), 4855-4868. DOI: 10.1021/ie051305v.</w:t>
      </w:r>
      <w:bookmarkEnd w:id="37"/>
    </w:p>
    <w:p w14:paraId="02B81C09" w14:textId="77777777" w:rsidR="00A068BD" w:rsidRPr="00A068BD" w:rsidRDefault="00A068BD" w:rsidP="00A068BD">
      <w:pPr>
        <w:pStyle w:val="EndNoteBibliography"/>
      </w:pPr>
      <w:bookmarkStart w:id="38" w:name="_ENREF_11"/>
      <w:r w:rsidRPr="00A068BD">
        <w:t xml:space="preserve">Kontogeorgis G. M., Michelsen M. L., Folas G. K., Derawi S., von Solms N. and Stenby E. H. 2006b. Ten years with the CPA (cubic-plus-association) equation of state. Part 2. Cross-associating and multicomponent systems. </w:t>
      </w:r>
      <w:r w:rsidRPr="00A068BD">
        <w:rPr>
          <w:i/>
        </w:rPr>
        <w:t>Ind Eng Chem Res</w:t>
      </w:r>
      <w:r w:rsidRPr="00A068BD">
        <w:t xml:space="preserve">. </w:t>
      </w:r>
      <w:r w:rsidRPr="00A068BD">
        <w:rPr>
          <w:b/>
        </w:rPr>
        <w:t>45</w:t>
      </w:r>
      <w:r w:rsidRPr="00A068BD">
        <w:t>(14), 4869-4878. DOI: 10.1021/ie051306n.</w:t>
      </w:r>
      <w:bookmarkEnd w:id="38"/>
    </w:p>
    <w:p w14:paraId="33A88D4D" w14:textId="77777777" w:rsidR="00A068BD" w:rsidRPr="00A068BD" w:rsidRDefault="00A068BD" w:rsidP="00A068BD">
      <w:pPr>
        <w:pStyle w:val="EndNoteBibliography"/>
      </w:pPr>
      <w:bookmarkStart w:id="39" w:name="_ENREF_12"/>
      <w:r w:rsidRPr="00A068BD">
        <w:t xml:space="preserve">Kontogeorgis G. M., V. Yakoumis I., Meijer H., Hendriks E. and Moorwood T. 1999. Multicomponent phase equilibrium calculations for water–methanol–alkane mixtures. </w:t>
      </w:r>
      <w:r w:rsidRPr="00A068BD">
        <w:rPr>
          <w:i/>
        </w:rPr>
        <w:t>Fluid Phase Equilib</w:t>
      </w:r>
      <w:r w:rsidRPr="00A068BD">
        <w:t xml:space="preserve">. </w:t>
      </w:r>
      <w:r w:rsidRPr="00A068BD">
        <w:rPr>
          <w:b/>
        </w:rPr>
        <w:t>158–160</w:t>
      </w:r>
      <w:r w:rsidRPr="00A068BD">
        <w:t>, 201-209. DOI: 10.1016/S0378-3812(99)00060-6.</w:t>
      </w:r>
      <w:bookmarkEnd w:id="39"/>
    </w:p>
    <w:p w14:paraId="46A61DF6" w14:textId="77777777" w:rsidR="00A068BD" w:rsidRPr="00A068BD" w:rsidRDefault="00A068BD" w:rsidP="00A068BD">
      <w:pPr>
        <w:pStyle w:val="EndNoteBibliography"/>
      </w:pPr>
      <w:bookmarkStart w:id="40" w:name="_ENREF_13"/>
      <w:r w:rsidRPr="00A068BD">
        <w:t xml:space="preserve">Lazeeva M. S. and Markuzin N. P. 1973. Experimental data on equilibrium between phases and chemical equilibrium in vapor in acetic acid–water system at 20, 40 and 80°C. </w:t>
      </w:r>
      <w:r w:rsidRPr="00A068BD">
        <w:rPr>
          <w:i/>
        </w:rPr>
        <w:t>Zh Prikl Khim</w:t>
      </w:r>
      <w:r w:rsidRPr="00A068BD">
        <w:t xml:space="preserve">. </w:t>
      </w:r>
      <w:r w:rsidRPr="00A068BD">
        <w:rPr>
          <w:b/>
        </w:rPr>
        <w:t>46</w:t>
      </w:r>
      <w:r w:rsidRPr="00A068BD">
        <w:t>(2), 360-363.</w:t>
      </w:r>
      <w:bookmarkEnd w:id="40"/>
    </w:p>
    <w:p w14:paraId="204DF36F" w14:textId="77777777" w:rsidR="00A068BD" w:rsidRPr="00A068BD" w:rsidRDefault="00A068BD" w:rsidP="00A068BD">
      <w:pPr>
        <w:pStyle w:val="EndNoteBibliography"/>
      </w:pPr>
      <w:bookmarkStart w:id="41" w:name="_ENREF_14"/>
      <w:r w:rsidRPr="00A068BD">
        <w:t>Michelsen M. L. and Mollerup J. 2007. Thermodynamic models: Fundamentals and computational aspects. 2</w:t>
      </w:r>
      <w:r w:rsidRPr="00A068BD">
        <w:rPr>
          <w:vertAlign w:val="superscript"/>
        </w:rPr>
        <w:t>nd</w:t>
      </w:r>
      <w:r w:rsidRPr="00A068BD">
        <w:t xml:space="preserve"> ed. Denmark: Tie-Line Publications.</w:t>
      </w:r>
      <w:bookmarkEnd w:id="41"/>
    </w:p>
    <w:p w14:paraId="0745880D" w14:textId="77777777" w:rsidR="00A068BD" w:rsidRPr="00A068BD" w:rsidRDefault="00A068BD" w:rsidP="00A068BD">
      <w:pPr>
        <w:pStyle w:val="EndNoteBibliography"/>
      </w:pPr>
      <w:bookmarkStart w:id="42" w:name="_ENREF_15"/>
      <w:r w:rsidRPr="00A068BD">
        <w:lastRenderedPageBreak/>
        <w:t xml:space="preserve">Miyamoto S., Nakamura S., Iwai Y. and Arai Y. 2001. Measurement of isothermal vapor–liquid equilibria for binary and ternary systems containing monocarboxylic acid. </w:t>
      </w:r>
      <w:r w:rsidRPr="00A068BD">
        <w:rPr>
          <w:i/>
        </w:rPr>
        <w:t>J Chem Eng Data</w:t>
      </w:r>
      <w:r w:rsidRPr="00A068BD">
        <w:t xml:space="preserve">. </w:t>
      </w:r>
      <w:r w:rsidRPr="00A068BD">
        <w:rPr>
          <w:b/>
        </w:rPr>
        <w:t>46</w:t>
      </w:r>
      <w:r w:rsidRPr="00A068BD">
        <w:t>(5), 1225-1230.</w:t>
      </w:r>
      <w:bookmarkEnd w:id="42"/>
    </w:p>
    <w:p w14:paraId="0C068049" w14:textId="77777777" w:rsidR="00A068BD" w:rsidRPr="00A068BD" w:rsidRDefault="00A068BD" w:rsidP="00A068BD">
      <w:pPr>
        <w:pStyle w:val="EndNoteBibliography"/>
      </w:pPr>
      <w:bookmarkStart w:id="43" w:name="_ENREF_16"/>
      <w:r w:rsidRPr="00A068BD">
        <w:t xml:space="preserve">Rafflenbeul L. and Hartmann H. 1978. Eine dynamische apparatur zur bestimmung von dampf-flüssigkeits-phasengleichgewichten. </w:t>
      </w:r>
      <w:r w:rsidRPr="00A068BD">
        <w:rPr>
          <w:i/>
        </w:rPr>
        <w:t>Chemie-Technik</w:t>
      </w:r>
      <w:r w:rsidRPr="00A068BD">
        <w:t xml:space="preserve">. </w:t>
      </w:r>
      <w:r w:rsidRPr="00A068BD">
        <w:rPr>
          <w:b/>
        </w:rPr>
        <w:t>7</w:t>
      </w:r>
      <w:r w:rsidRPr="00A068BD">
        <w:t>(4), 145-148.</w:t>
      </w:r>
      <w:bookmarkEnd w:id="43"/>
    </w:p>
    <w:p w14:paraId="331FB91A" w14:textId="77777777" w:rsidR="00A068BD" w:rsidRPr="00A068BD" w:rsidRDefault="00A068BD" w:rsidP="00A068BD">
      <w:pPr>
        <w:pStyle w:val="EndNoteBibliography"/>
      </w:pPr>
      <w:bookmarkStart w:id="44" w:name="_ENREF_17"/>
      <w:r w:rsidRPr="00A068BD">
        <w:t xml:space="preserve">Rivenq F. 1962. Ebulliometry of mixtures of water and butyric acid. </w:t>
      </w:r>
      <w:r w:rsidRPr="00A068BD">
        <w:rPr>
          <w:i/>
        </w:rPr>
        <w:t>Bull Soc Chim Fr</w:t>
      </w:r>
      <w:r w:rsidRPr="00A068BD">
        <w:t>. 1192-1195.</w:t>
      </w:r>
      <w:bookmarkEnd w:id="44"/>
    </w:p>
    <w:p w14:paraId="1367B800" w14:textId="77777777" w:rsidR="00A068BD" w:rsidRPr="00A068BD" w:rsidRDefault="00A068BD" w:rsidP="00A068BD">
      <w:pPr>
        <w:pStyle w:val="EndNoteBibliography"/>
      </w:pPr>
      <w:bookmarkStart w:id="45" w:name="_ENREF_18"/>
      <w:r w:rsidRPr="00A068BD">
        <w:t xml:space="preserve">Román-Ramírez L. A., García-Sánchez F., Santos R. C. D. and Leeke G. A. 2015. Vapour–liquid equilibrium of propanoic acid + water at 423.2, 453.2 and 483.2 K from 1.87 to 19.38 bar. Experimental and modelling with PR, CPA, PC-SAFT and PCP-SAFT. </w:t>
      </w:r>
      <w:r w:rsidRPr="00A068BD">
        <w:rPr>
          <w:i/>
        </w:rPr>
        <w:t>Fluid Phase Equilib</w:t>
      </w:r>
      <w:r w:rsidRPr="00A068BD">
        <w:t xml:space="preserve">. </w:t>
      </w:r>
      <w:r w:rsidRPr="00A068BD">
        <w:rPr>
          <w:b/>
        </w:rPr>
        <w:t>388</w:t>
      </w:r>
      <w:r w:rsidRPr="00A068BD">
        <w:t>, 151-159. DOI: 10.1016/j.fluid.2015.01.004.</w:t>
      </w:r>
      <w:bookmarkEnd w:id="45"/>
    </w:p>
    <w:p w14:paraId="68423CBE" w14:textId="77777777" w:rsidR="00A068BD" w:rsidRPr="00A068BD" w:rsidRDefault="00A068BD" w:rsidP="00A068BD">
      <w:pPr>
        <w:pStyle w:val="EndNoteBibliography"/>
      </w:pPr>
      <w:bookmarkStart w:id="46" w:name="_ENREF_19"/>
      <w:r w:rsidRPr="00A068BD">
        <w:t xml:space="preserve">Román-Ramírez L. A. and Leeke G. A. 2016. p–x data of (acetic acid + water) at T = (412.6, 443.2, 483.2) K. </w:t>
      </w:r>
      <w:r w:rsidRPr="00A068BD">
        <w:rPr>
          <w:i/>
        </w:rPr>
        <w:t>J Chem Eng Data</w:t>
      </w:r>
      <w:r w:rsidRPr="00A068BD">
        <w:t xml:space="preserve">. </w:t>
      </w:r>
      <w:r w:rsidRPr="00A068BD">
        <w:rPr>
          <w:b/>
        </w:rPr>
        <w:t>61</w:t>
      </w:r>
      <w:r w:rsidRPr="00A068BD">
        <w:t>(6), 2078-2082. DOI: 10.1021/acs.jced.5b01104.</w:t>
      </w:r>
      <w:bookmarkEnd w:id="46"/>
    </w:p>
    <w:p w14:paraId="6015DD99" w14:textId="77777777" w:rsidR="00A068BD" w:rsidRPr="00A068BD" w:rsidRDefault="00A068BD" w:rsidP="00A068BD">
      <w:pPr>
        <w:pStyle w:val="EndNoteBibliography"/>
      </w:pPr>
      <w:bookmarkStart w:id="47" w:name="_ENREF_20"/>
      <w:r w:rsidRPr="00A068BD">
        <w:t xml:space="preserve">Román-Ramírez L. A. and Leeke G. A. 2020. Evaluation of the peng–robinson and the cubic-plus-association equations of state in modeling VLE of carboxylic acids with water. </w:t>
      </w:r>
      <w:r w:rsidRPr="00A068BD">
        <w:rPr>
          <w:i/>
        </w:rPr>
        <w:t>Int J Thermophys</w:t>
      </w:r>
      <w:r w:rsidRPr="00A068BD">
        <w:t xml:space="preserve">. </w:t>
      </w:r>
      <w:r w:rsidRPr="00A068BD">
        <w:rPr>
          <w:b/>
        </w:rPr>
        <w:t>41</w:t>
      </w:r>
      <w:r w:rsidRPr="00A068BD">
        <w:t>(5), 61. DOI: 10.1007/s10765-020-02643-6.</w:t>
      </w:r>
      <w:bookmarkEnd w:id="47"/>
    </w:p>
    <w:p w14:paraId="7311ADA4" w14:textId="77777777" w:rsidR="00A068BD" w:rsidRPr="00A068BD" w:rsidRDefault="00A068BD" w:rsidP="00A068BD">
      <w:pPr>
        <w:pStyle w:val="EndNoteBibliography"/>
      </w:pPr>
      <w:bookmarkStart w:id="48" w:name="_ENREF_21"/>
      <w:r w:rsidRPr="00A068BD">
        <w:t xml:space="preserve">Sommer T., Trejbal J. and Kopecký D. 2016. Isobaric and isothermal vapor–liquid equilibria for the binary system of water + formic acid at 99.41 kPa, 388.15 K, and 398.15 K. </w:t>
      </w:r>
      <w:r w:rsidRPr="00A068BD">
        <w:rPr>
          <w:i/>
        </w:rPr>
        <w:t>J Chem Eng Data</w:t>
      </w:r>
      <w:r w:rsidRPr="00A068BD">
        <w:t xml:space="preserve">. </w:t>
      </w:r>
      <w:r w:rsidRPr="00A068BD">
        <w:rPr>
          <w:b/>
        </w:rPr>
        <w:t>61</w:t>
      </w:r>
      <w:r w:rsidRPr="00A068BD">
        <w:t>(10), 3398-3405. DOI: 10.1021/acs.jced.6b00139.</w:t>
      </w:r>
      <w:bookmarkEnd w:id="48"/>
    </w:p>
    <w:p w14:paraId="4DFFF870" w14:textId="77777777" w:rsidR="00A068BD" w:rsidRPr="00A068BD" w:rsidRDefault="00A068BD" w:rsidP="00A068BD">
      <w:pPr>
        <w:pStyle w:val="EndNoteBibliography"/>
      </w:pPr>
      <w:bookmarkStart w:id="49" w:name="_ENREF_22"/>
      <w:r w:rsidRPr="00A068BD">
        <w:t xml:space="preserve">Tunik E. E. and Zharov V. T. 1980. Phase and chemical equilibria in the formic acid-water-isopropyl formate-isopropanol system. </w:t>
      </w:r>
      <w:r w:rsidRPr="00A068BD">
        <w:rPr>
          <w:i/>
        </w:rPr>
        <w:t>Depos Doc VINITI</w:t>
      </w:r>
      <w:r w:rsidRPr="00A068BD">
        <w:t>. 1242-1280.</w:t>
      </w:r>
      <w:bookmarkEnd w:id="49"/>
    </w:p>
    <w:p w14:paraId="1CF6DF38" w14:textId="77777777" w:rsidR="00A068BD" w:rsidRPr="00A068BD" w:rsidRDefault="00A068BD" w:rsidP="00A068BD">
      <w:pPr>
        <w:pStyle w:val="EndNoteBibliography"/>
      </w:pPr>
      <w:bookmarkStart w:id="50" w:name="_ENREF_23"/>
      <w:r w:rsidRPr="00A068BD">
        <w:t xml:space="preserve">Udovenko V. V. and Aleksandrova L. P. 1960. The vapor pressures of three-component systems: III. </w:t>
      </w:r>
      <w:r w:rsidRPr="00A068BD">
        <w:rPr>
          <w:i/>
        </w:rPr>
        <w:t>Zh Fiz Khim</w:t>
      </w:r>
      <w:r w:rsidRPr="00A068BD">
        <w:t xml:space="preserve">. </w:t>
      </w:r>
      <w:r w:rsidRPr="00A068BD">
        <w:rPr>
          <w:b/>
        </w:rPr>
        <w:t>34</w:t>
      </w:r>
      <w:r w:rsidRPr="00A068BD">
        <w:t>, 1366-1372.</w:t>
      </w:r>
      <w:bookmarkEnd w:id="50"/>
    </w:p>
    <w:p w14:paraId="107FE243" w14:textId="77777777" w:rsidR="00A068BD" w:rsidRPr="00A068BD" w:rsidRDefault="00A068BD" w:rsidP="00A068BD">
      <w:pPr>
        <w:pStyle w:val="EndNoteBibliography"/>
      </w:pPr>
      <w:bookmarkStart w:id="51" w:name="_ENREF_24"/>
      <w:r w:rsidRPr="00A068BD">
        <w:t xml:space="preserve">Vrevskii M. S. and Glagoleva A. A. 1927. The dissociation of formic acid vapors and the equilibrium between its aqueous solutions and their vapors. </w:t>
      </w:r>
      <w:r w:rsidRPr="00A068BD">
        <w:rPr>
          <w:i/>
        </w:rPr>
        <w:t>Zh Russ Fiz-Khim O-va, Chast Khim</w:t>
      </w:r>
      <w:r w:rsidRPr="00A068BD">
        <w:t xml:space="preserve">. </w:t>
      </w:r>
      <w:r w:rsidRPr="00A068BD">
        <w:rPr>
          <w:b/>
        </w:rPr>
        <w:t>59</w:t>
      </w:r>
      <w:r w:rsidRPr="00A068BD">
        <w:t>, 608.</w:t>
      </w:r>
      <w:bookmarkEnd w:id="51"/>
    </w:p>
    <w:p w14:paraId="2F77C851" w14:textId="77777777" w:rsidR="00A068BD" w:rsidRPr="00A068BD" w:rsidRDefault="00A068BD" w:rsidP="00A068BD">
      <w:pPr>
        <w:pStyle w:val="EndNoteBibliography"/>
      </w:pPr>
      <w:bookmarkStart w:id="52" w:name="_ENREF_25"/>
      <w:r w:rsidRPr="00A068BD">
        <w:t xml:space="preserve">Wright E. H. M. and Akhtar B. A. 1970. Soluble surface films of short-chain monocarboxylic acids on organic and aqueous substrates. </w:t>
      </w:r>
      <w:r w:rsidRPr="00A068BD">
        <w:rPr>
          <w:i/>
        </w:rPr>
        <w:t>J Chem Soc B</w:t>
      </w:r>
      <w:r w:rsidRPr="00A068BD">
        <w:t>.(0), 151-157. DOI: 10.1039/J29700000151.</w:t>
      </w:r>
      <w:bookmarkEnd w:id="52"/>
    </w:p>
    <w:p w14:paraId="14333BBE" w14:textId="4ED07DD2" w:rsidR="00D351FD" w:rsidRDefault="00B30A0A" w:rsidP="00D81B34">
      <w:pPr>
        <w:rPr>
          <w:lang w:eastAsia="es-ES"/>
        </w:rPr>
      </w:pPr>
      <w:r>
        <w:rPr>
          <w:lang w:eastAsia="es-ES"/>
        </w:rPr>
        <w:fldChar w:fldCharType="end"/>
      </w:r>
    </w:p>
    <w:sectPr w:rsidR="00D351FD" w:rsidSect="00702DE0">
      <w:pgSz w:w="12240" w:h="15840"/>
      <w:pgMar w:top="1440" w:right="1440" w:bottom="1440" w:left="1440" w:header="720" w:footer="720" w:gutter="0"/>
      <w:cols w:space="720"/>
      <w:noEndnote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30C8A45" w14:textId="77777777" w:rsidR="00622CDA" w:rsidRDefault="00622CDA">
      <w:r>
        <w:separator/>
      </w:r>
    </w:p>
    <w:p w14:paraId="17BDABA8" w14:textId="77777777" w:rsidR="00622CDA" w:rsidRDefault="00622CDA"/>
  </w:endnote>
  <w:endnote w:type="continuationSeparator" w:id="0">
    <w:p w14:paraId="1D79C25B" w14:textId="77777777" w:rsidR="00622CDA" w:rsidRDefault="00622CDA">
      <w:r>
        <w:continuationSeparator/>
      </w:r>
    </w:p>
    <w:p w14:paraId="3B53C571" w14:textId="77777777" w:rsidR="00622CDA" w:rsidRDefault="00622CDA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205742575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8AABE4B" w14:textId="2A757DAB" w:rsidR="00622CDA" w:rsidRDefault="00622CDA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8</w:t>
        </w:r>
        <w:r>
          <w:rPr>
            <w:noProof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029929A" w14:textId="77777777" w:rsidR="00622CDA" w:rsidRDefault="00622CDA">
      <w:r>
        <w:separator/>
      </w:r>
    </w:p>
    <w:p w14:paraId="45A05C26" w14:textId="77777777" w:rsidR="00622CDA" w:rsidRDefault="00622CDA"/>
  </w:footnote>
  <w:footnote w:type="continuationSeparator" w:id="0">
    <w:p w14:paraId="49278A78" w14:textId="77777777" w:rsidR="00622CDA" w:rsidRDefault="00622CDA">
      <w:r>
        <w:continuationSeparator/>
      </w:r>
    </w:p>
    <w:p w14:paraId="51AF8B92" w14:textId="77777777" w:rsidR="00622CDA" w:rsidRDefault="00622CDA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0353CBC" w14:textId="77777777" w:rsidR="00622CDA" w:rsidRDefault="00622CDA">
    <w:pPr>
      <w:pStyle w:val="Header"/>
    </w:pPr>
  </w:p>
  <w:p w14:paraId="2E5DCFBD" w14:textId="77777777" w:rsidR="00622CDA" w:rsidRDefault="00622CDA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000001"/>
    <w:multiLevelType w:val="hybridMultilevel"/>
    <w:tmpl w:val="00000001"/>
    <w:lvl w:ilvl="0" w:tplc="00000001">
      <w:start w:val="1"/>
      <w:numFmt w:val="bullet"/>
      <w:lvlText w:val="●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 w15:restartNumberingAfterBreak="0">
    <w:nsid w:val="00000002"/>
    <w:multiLevelType w:val="hybridMultilevel"/>
    <w:tmpl w:val="00000002"/>
    <w:lvl w:ilvl="0" w:tplc="00000002">
      <w:start w:val="1"/>
      <w:numFmt w:val="bullet"/>
      <w:lvlText w:val="●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2" w15:restartNumberingAfterBreak="0">
    <w:nsid w:val="0D1E739D"/>
    <w:multiLevelType w:val="hybridMultilevel"/>
    <w:tmpl w:val="900A4588"/>
    <w:lvl w:ilvl="0" w:tplc="0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0FB11F8"/>
    <w:multiLevelType w:val="multilevel"/>
    <w:tmpl w:val="08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4" w15:restartNumberingAfterBreak="0">
    <w:nsid w:val="10FF479C"/>
    <w:multiLevelType w:val="multilevel"/>
    <w:tmpl w:val="08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5" w15:restartNumberingAfterBreak="0">
    <w:nsid w:val="1163258A"/>
    <w:multiLevelType w:val="multilevel"/>
    <w:tmpl w:val="08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6" w15:restartNumberingAfterBreak="0">
    <w:nsid w:val="1208602A"/>
    <w:multiLevelType w:val="multilevel"/>
    <w:tmpl w:val="1B6EACC0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50" w:hanging="39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7" w15:restartNumberingAfterBreak="0">
    <w:nsid w:val="280D2B67"/>
    <w:multiLevelType w:val="multilevel"/>
    <w:tmpl w:val="08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8" w15:restartNumberingAfterBreak="0">
    <w:nsid w:val="320A6A0B"/>
    <w:multiLevelType w:val="multilevel"/>
    <w:tmpl w:val="1B6EACC0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50" w:hanging="39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9" w15:restartNumberingAfterBreak="0">
    <w:nsid w:val="336C0075"/>
    <w:multiLevelType w:val="multilevel"/>
    <w:tmpl w:val="08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0" w15:restartNumberingAfterBreak="0">
    <w:nsid w:val="36633CD8"/>
    <w:multiLevelType w:val="multilevel"/>
    <w:tmpl w:val="1B6EACC0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50" w:hanging="39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1" w15:restartNumberingAfterBreak="0">
    <w:nsid w:val="41E94964"/>
    <w:multiLevelType w:val="multilevel"/>
    <w:tmpl w:val="63E0F462"/>
    <w:lvl w:ilvl="0"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2" w15:restartNumberingAfterBreak="0">
    <w:nsid w:val="474E3C4D"/>
    <w:multiLevelType w:val="multilevel"/>
    <w:tmpl w:val="08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3" w15:restartNumberingAfterBreak="0">
    <w:nsid w:val="53CE453F"/>
    <w:multiLevelType w:val="multilevel"/>
    <w:tmpl w:val="1B6EACC0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50" w:hanging="39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4" w15:restartNumberingAfterBreak="0">
    <w:nsid w:val="64B12913"/>
    <w:multiLevelType w:val="multilevel"/>
    <w:tmpl w:val="08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5" w15:restartNumberingAfterBreak="0">
    <w:nsid w:val="69702B47"/>
    <w:multiLevelType w:val="multilevel"/>
    <w:tmpl w:val="08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6" w15:restartNumberingAfterBreak="0">
    <w:nsid w:val="6B5C6FE6"/>
    <w:multiLevelType w:val="multilevel"/>
    <w:tmpl w:val="1B6EACC0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50" w:hanging="39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7" w15:restartNumberingAfterBreak="0">
    <w:nsid w:val="72707DB4"/>
    <w:multiLevelType w:val="multilevel"/>
    <w:tmpl w:val="08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8" w15:restartNumberingAfterBreak="0">
    <w:nsid w:val="76C774BB"/>
    <w:multiLevelType w:val="multilevel"/>
    <w:tmpl w:val="08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9" w15:restartNumberingAfterBreak="0">
    <w:nsid w:val="770303D7"/>
    <w:multiLevelType w:val="multilevel"/>
    <w:tmpl w:val="08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0" w15:restartNumberingAfterBreak="0">
    <w:nsid w:val="7C6D3E58"/>
    <w:multiLevelType w:val="multilevel"/>
    <w:tmpl w:val="08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1" w15:restartNumberingAfterBreak="0">
    <w:nsid w:val="7CE82C7D"/>
    <w:multiLevelType w:val="multilevel"/>
    <w:tmpl w:val="08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0"/>
  </w:num>
  <w:num w:numId="2">
    <w:abstractNumId w:val="1"/>
  </w:num>
  <w:num w:numId="3">
    <w:abstractNumId w:val="15"/>
  </w:num>
  <w:num w:numId="4">
    <w:abstractNumId w:val="17"/>
  </w:num>
  <w:num w:numId="5">
    <w:abstractNumId w:val="11"/>
  </w:num>
  <w:num w:numId="6">
    <w:abstractNumId w:val="5"/>
  </w:num>
  <w:num w:numId="7">
    <w:abstractNumId w:val="3"/>
  </w:num>
  <w:num w:numId="8">
    <w:abstractNumId w:val="21"/>
  </w:num>
  <w:num w:numId="9">
    <w:abstractNumId w:val="4"/>
  </w:num>
  <w:num w:numId="10">
    <w:abstractNumId w:val="19"/>
  </w:num>
  <w:num w:numId="11">
    <w:abstractNumId w:val="14"/>
  </w:num>
  <w:num w:numId="12">
    <w:abstractNumId w:val="12"/>
  </w:num>
  <w:num w:numId="13">
    <w:abstractNumId w:val="18"/>
  </w:num>
  <w:num w:numId="14">
    <w:abstractNumId w:val="20"/>
  </w:num>
  <w:num w:numId="15">
    <w:abstractNumId w:val="7"/>
  </w:num>
  <w:num w:numId="16">
    <w:abstractNumId w:val="10"/>
  </w:num>
  <w:num w:numId="17">
    <w:abstractNumId w:val="16"/>
  </w:num>
  <w:num w:numId="18">
    <w:abstractNumId w:val="13"/>
  </w:num>
  <w:num w:numId="19">
    <w:abstractNumId w:val="8"/>
  </w:num>
  <w:num w:numId="20">
    <w:abstractNumId w:val="6"/>
  </w:num>
  <w:num w:numId="21">
    <w:abstractNumId w:val="9"/>
  </w:num>
  <w:num w:numId="22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80"/>
  <w:embedSystemFonts/>
  <w:bordersDoNotSurroundHeader/>
  <w:bordersDoNotSurroundFooter/>
  <w:defaultTabStop w:val="720"/>
  <w:drawingGridHorizontalSpacing w:val="120"/>
  <w:drawingGridVerticalSpacing w:val="120"/>
  <w:displayHorizontalDrawingGridEvery w:val="0"/>
  <w:displayVerticalDrawingGridEvery w:val="3"/>
  <w:doNotUseMarginsForDrawingGridOrigin/>
  <w:doNotShadeFormData/>
  <w:characterSpacingControl w:val="compressPunctuation"/>
  <w:doNotValidateAgainstSchema/>
  <w:doNotDemarcateInvalidXml/>
  <w:hdrShapeDefaults>
    <o:shapedefaults v:ext="edit" spidmax="272385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Taylor&amp;amp;Francis CS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zwazfzfrzwx9x4e5dtsxd0z15902tx9wsfrv&quot;&gt;My EndNote Library PhD Copy&lt;record-ids&gt;&lt;item&gt;242&lt;/item&gt;&lt;item&gt;243&lt;/item&gt;&lt;item&gt;258&lt;/item&gt;&lt;item&gt;260&lt;/item&gt;&lt;item&gt;261&lt;/item&gt;&lt;item&gt;315&lt;/item&gt;&lt;item&gt;328&lt;/item&gt;&lt;item&gt;340&lt;/item&gt;&lt;item&gt;386&lt;/item&gt;&lt;item&gt;487&lt;/item&gt;&lt;item&gt;540&lt;/item&gt;&lt;item&gt;550&lt;/item&gt;&lt;item&gt;551&lt;/item&gt;&lt;item&gt;662&lt;/item&gt;&lt;item&gt;806&lt;/item&gt;&lt;item&gt;824&lt;/item&gt;&lt;item&gt;834&lt;/item&gt;&lt;item&gt;843&lt;/item&gt;&lt;item&gt;845&lt;/item&gt;&lt;item&gt;861&lt;/item&gt;&lt;item&gt;862&lt;/item&gt;&lt;item&gt;863&lt;/item&gt;&lt;item&gt;864&lt;/item&gt;&lt;item&gt;865&lt;/item&gt;&lt;item&gt;867&lt;/item&gt;&lt;/record-ids&gt;&lt;/item&gt;&lt;/Libraries&gt;"/>
  </w:docVars>
  <w:rsids>
    <w:rsidRoot w:val="007F45EA"/>
    <w:rsid w:val="00000D2E"/>
    <w:rsid w:val="00003562"/>
    <w:rsid w:val="00003775"/>
    <w:rsid w:val="00004317"/>
    <w:rsid w:val="0000593F"/>
    <w:rsid w:val="00005AFA"/>
    <w:rsid w:val="000071A1"/>
    <w:rsid w:val="00007CB9"/>
    <w:rsid w:val="00010418"/>
    <w:rsid w:val="00010C92"/>
    <w:rsid w:val="0001115A"/>
    <w:rsid w:val="0001200F"/>
    <w:rsid w:val="00013230"/>
    <w:rsid w:val="00015938"/>
    <w:rsid w:val="000159C3"/>
    <w:rsid w:val="00016060"/>
    <w:rsid w:val="00016552"/>
    <w:rsid w:val="00016FA7"/>
    <w:rsid w:val="00017924"/>
    <w:rsid w:val="00017C92"/>
    <w:rsid w:val="00017E14"/>
    <w:rsid w:val="000202E5"/>
    <w:rsid w:val="000205A1"/>
    <w:rsid w:val="00020F5E"/>
    <w:rsid w:val="000216D6"/>
    <w:rsid w:val="0002296F"/>
    <w:rsid w:val="000232C2"/>
    <w:rsid w:val="00023602"/>
    <w:rsid w:val="00023DE5"/>
    <w:rsid w:val="00024086"/>
    <w:rsid w:val="0002459A"/>
    <w:rsid w:val="0002486F"/>
    <w:rsid w:val="00024D4D"/>
    <w:rsid w:val="00025953"/>
    <w:rsid w:val="000259DA"/>
    <w:rsid w:val="00025A77"/>
    <w:rsid w:val="00025DAF"/>
    <w:rsid w:val="00026354"/>
    <w:rsid w:val="000266DA"/>
    <w:rsid w:val="00026FFB"/>
    <w:rsid w:val="0002701E"/>
    <w:rsid w:val="000272B2"/>
    <w:rsid w:val="00027F0C"/>
    <w:rsid w:val="00030CB4"/>
    <w:rsid w:val="000315FF"/>
    <w:rsid w:val="0003226C"/>
    <w:rsid w:val="000322F4"/>
    <w:rsid w:val="000329EF"/>
    <w:rsid w:val="00032CD3"/>
    <w:rsid w:val="00032DD4"/>
    <w:rsid w:val="000334EA"/>
    <w:rsid w:val="00034B68"/>
    <w:rsid w:val="00034C8E"/>
    <w:rsid w:val="00034F28"/>
    <w:rsid w:val="0003567B"/>
    <w:rsid w:val="00035EF8"/>
    <w:rsid w:val="000360DA"/>
    <w:rsid w:val="000368B8"/>
    <w:rsid w:val="00037FE1"/>
    <w:rsid w:val="0004267F"/>
    <w:rsid w:val="00043BED"/>
    <w:rsid w:val="00043E09"/>
    <w:rsid w:val="000441E9"/>
    <w:rsid w:val="00044782"/>
    <w:rsid w:val="00044B26"/>
    <w:rsid w:val="00044BDC"/>
    <w:rsid w:val="00045196"/>
    <w:rsid w:val="0004529D"/>
    <w:rsid w:val="00045A41"/>
    <w:rsid w:val="00045FBA"/>
    <w:rsid w:val="0004620D"/>
    <w:rsid w:val="00046647"/>
    <w:rsid w:val="000469CB"/>
    <w:rsid w:val="00047DAD"/>
    <w:rsid w:val="0005132D"/>
    <w:rsid w:val="000514E8"/>
    <w:rsid w:val="00051502"/>
    <w:rsid w:val="0005173D"/>
    <w:rsid w:val="00051AAD"/>
    <w:rsid w:val="0005286F"/>
    <w:rsid w:val="00052C63"/>
    <w:rsid w:val="00053638"/>
    <w:rsid w:val="00054256"/>
    <w:rsid w:val="0005433A"/>
    <w:rsid w:val="00055211"/>
    <w:rsid w:val="00055E78"/>
    <w:rsid w:val="0005664C"/>
    <w:rsid w:val="00056687"/>
    <w:rsid w:val="000567BF"/>
    <w:rsid w:val="00057444"/>
    <w:rsid w:val="00060466"/>
    <w:rsid w:val="000606F8"/>
    <w:rsid w:val="0006111B"/>
    <w:rsid w:val="00061846"/>
    <w:rsid w:val="00061E1D"/>
    <w:rsid w:val="0006221A"/>
    <w:rsid w:val="00062A1E"/>
    <w:rsid w:val="00062AB1"/>
    <w:rsid w:val="00063C24"/>
    <w:rsid w:val="00063FCE"/>
    <w:rsid w:val="00064102"/>
    <w:rsid w:val="00064434"/>
    <w:rsid w:val="00065878"/>
    <w:rsid w:val="00066426"/>
    <w:rsid w:val="00066890"/>
    <w:rsid w:val="00066A93"/>
    <w:rsid w:val="00066BC8"/>
    <w:rsid w:val="0006728A"/>
    <w:rsid w:val="000672CE"/>
    <w:rsid w:val="0007008A"/>
    <w:rsid w:val="000706E0"/>
    <w:rsid w:val="0007285F"/>
    <w:rsid w:val="00073C35"/>
    <w:rsid w:val="00075A2A"/>
    <w:rsid w:val="00075D07"/>
    <w:rsid w:val="000762E7"/>
    <w:rsid w:val="000763BE"/>
    <w:rsid w:val="00076D31"/>
    <w:rsid w:val="00077E8B"/>
    <w:rsid w:val="00080ED0"/>
    <w:rsid w:val="0008159E"/>
    <w:rsid w:val="00081FE6"/>
    <w:rsid w:val="0008298D"/>
    <w:rsid w:val="0008446C"/>
    <w:rsid w:val="00084516"/>
    <w:rsid w:val="00084C07"/>
    <w:rsid w:val="000858FD"/>
    <w:rsid w:val="00085960"/>
    <w:rsid w:val="000869F7"/>
    <w:rsid w:val="000875D0"/>
    <w:rsid w:val="000876F4"/>
    <w:rsid w:val="0009273C"/>
    <w:rsid w:val="00092B67"/>
    <w:rsid w:val="0009352F"/>
    <w:rsid w:val="0009490E"/>
    <w:rsid w:val="00094E01"/>
    <w:rsid w:val="000952BE"/>
    <w:rsid w:val="00095AEE"/>
    <w:rsid w:val="00096FB1"/>
    <w:rsid w:val="000974A2"/>
    <w:rsid w:val="000A0B17"/>
    <w:rsid w:val="000A120A"/>
    <w:rsid w:val="000A1B52"/>
    <w:rsid w:val="000A1E7A"/>
    <w:rsid w:val="000A201E"/>
    <w:rsid w:val="000A4244"/>
    <w:rsid w:val="000A517C"/>
    <w:rsid w:val="000A75AB"/>
    <w:rsid w:val="000B092E"/>
    <w:rsid w:val="000B10EC"/>
    <w:rsid w:val="000B19DA"/>
    <w:rsid w:val="000B26D6"/>
    <w:rsid w:val="000B2C6E"/>
    <w:rsid w:val="000B3200"/>
    <w:rsid w:val="000B349B"/>
    <w:rsid w:val="000B3621"/>
    <w:rsid w:val="000B3C34"/>
    <w:rsid w:val="000B4699"/>
    <w:rsid w:val="000B4B48"/>
    <w:rsid w:val="000B4F0E"/>
    <w:rsid w:val="000B54F3"/>
    <w:rsid w:val="000B6BA2"/>
    <w:rsid w:val="000B7F01"/>
    <w:rsid w:val="000C0001"/>
    <w:rsid w:val="000C07D5"/>
    <w:rsid w:val="000C0E3C"/>
    <w:rsid w:val="000C12BD"/>
    <w:rsid w:val="000C1EED"/>
    <w:rsid w:val="000C1FCF"/>
    <w:rsid w:val="000C20C1"/>
    <w:rsid w:val="000C26AA"/>
    <w:rsid w:val="000C3FC9"/>
    <w:rsid w:val="000C4432"/>
    <w:rsid w:val="000C4A82"/>
    <w:rsid w:val="000C5036"/>
    <w:rsid w:val="000C58D0"/>
    <w:rsid w:val="000C59BC"/>
    <w:rsid w:val="000C5E31"/>
    <w:rsid w:val="000C6046"/>
    <w:rsid w:val="000C60CC"/>
    <w:rsid w:val="000C6CE0"/>
    <w:rsid w:val="000C706C"/>
    <w:rsid w:val="000C74F7"/>
    <w:rsid w:val="000C7860"/>
    <w:rsid w:val="000C7C50"/>
    <w:rsid w:val="000D0AC9"/>
    <w:rsid w:val="000D0D32"/>
    <w:rsid w:val="000D1797"/>
    <w:rsid w:val="000D17BB"/>
    <w:rsid w:val="000D2DBA"/>
    <w:rsid w:val="000D4793"/>
    <w:rsid w:val="000D488F"/>
    <w:rsid w:val="000D5C60"/>
    <w:rsid w:val="000D7FFE"/>
    <w:rsid w:val="000E02D2"/>
    <w:rsid w:val="000E042E"/>
    <w:rsid w:val="000E2111"/>
    <w:rsid w:val="000E2380"/>
    <w:rsid w:val="000E2C7F"/>
    <w:rsid w:val="000E3F95"/>
    <w:rsid w:val="000E4E33"/>
    <w:rsid w:val="000E5FCC"/>
    <w:rsid w:val="000E68C7"/>
    <w:rsid w:val="000E7246"/>
    <w:rsid w:val="000F0AEF"/>
    <w:rsid w:val="000F0D65"/>
    <w:rsid w:val="000F19AB"/>
    <w:rsid w:val="000F19C9"/>
    <w:rsid w:val="000F337A"/>
    <w:rsid w:val="000F3BDC"/>
    <w:rsid w:val="000F4015"/>
    <w:rsid w:val="000F4148"/>
    <w:rsid w:val="000F692C"/>
    <w:rsid w:val="000F6D57"/>
    <w:rsid w:val="000F7210"/>
    <w:rsid w:val="00100EFB"/>
    <w:rsid w:val="001016ED"/>
    <w:rsid w:val="0010249C"/>
    <w:rsid w:val="00103285"/>
    <w:rsid w:val="001044E5"/>
    <w:rsid w:val="001067B8"/>
    <w:rsid w:val="0010690D"/>
    <w:rsid w:val="00106A94"/>
    <w:rsid w:val="00106F6D"/>
    <w:rsid w:val="00107165"/>
    <w:rsid w:val="00107798"/>
    <w:rsid w:val="00107E77"/>
    <w:rsid w:val="00110504"/>
    <w:rsid w:val="00111045"/>
    <w:rsid w:val="001117CF"/>
    <w:rsid w:val="00112497"/>
    <w:rsid w:val="001125A2"/>
    <w:rsid w:val="00113397"/>
    <w:rsid w:val="001135F3"/>
    <w:rsid w:val="001142F7"/>
    <w:rsid w:val="001146B2"/>
    <w:rsid w:val="00115447"/>
    <w:rsid w:val="00116077"/>
    <w:rsid w:val="00116108"/>
    <w:rsid w:val="001165C0"/>
    <w:rsid w:val="001166DB"/>
    <w:rsid w:val="00116E3D"/>
    <w:rsid w:val="00117C74"/>
    <w:rsid w:val="00120881"/>
    <w:rsid w:val="001211BD"/>
    <w:rsid w:val="001215B5"/>
    <w:rsid w:val="001219BC"/>
    <w:rsid w:val="00121E51"/>
    <w:rsid w:val="001220D7"/>
    <w:rsid w:val="00122319"/>
    <w:rsid w:val="001223B0"/>
    <w:rsid w:val="00123DC1"/>
    <w:rsid w:val="00127275"/>
    <w:rsid w:val="00127506"/>
    <w:rsid w:val="00127A1C"/>
    <w:rsid w:val="00130C57"/>
    <w:rsid w:val="001312FF"/>
    <w:rsid w:val="00131335"/>
    <w:rsid w:val="001315F9"/>
    <w:rsid w:val="00131908"/>
    <w:rsid w:val="0013213D"/>
    <w:rsid w:val="001321B0"/>
    <w:rsid w:val="0013268E"/>
    <w:rsid w:val="0013343D"/>
    <w:rsid w:val="001338B1"/>
    <w:rsid w:val="00133BCD"/>
    <w:rsid w:val="00133C90"/>
    <w:rsid w:val="00134218"/>
    <w:rsid w:val="00137260"/>
    <w:rsid w:val="001373CC"/>
    <w:rsid w:val="00140CBC"/>
    <w:rsid w:val="00140E92"/>
    <w:rsid w:val="00140F1B"/>
    <w:rsid w:val="00141363"/>
    <w:rsid w:val="0014246A"/>
    <w:rsid w:val="001432D0"/>
    <w:rsid w:val="00143FCC"/>
    <w:rsid w:val="001445CA"/>
    <w:rsid w:val="00144770"/>
    <w:rsid w:val="00145946"/>
    <w:rsid w:val="00146030"/>
    <w:rsid w:val="00146A7A"/>
    <w:rsid w:val="00146EE3"/>
    <w:rsid w:val="001502F5"/>
    <w:rsid w:val="001503FF"/>
    <w:rsid w:val="00150464"/>
    <w:rsid w:val="001505C6"/>
    <w:rsid w:val="00152135"/>
    <w:rsid w:val="001521E5"/>
    <w:rsid w:val="00152745"/>
    <w:rsid w:val="00153A40"/>
    <w:rsid w:val="001541D7"/>
    <w:rsid w:val="00154282"/>
    <w:rsid w:val="00154C47"/>
    <w:rsid w:val="00154CA8"/>
    <w:rsid w:val="00155B47"/>
    <w:rsid w:val="001563B9"/>
    <w:rsid w:val="001572F0"/>
    <w:rsid w:val="001608DB"/>
    <w:rsid w:val="00160FAD"/>
    <w:rsid w:val="00161C70"/>
    <w:rsid w:val="00161EA2"/>
    <w:rsid w:val="00162CFE"/>
    <w:rsid w:val="00163C8D"/>
    <w:rsid w:val="001641CD"/>
    <w:rsid w:val="001644D1"/>
    <w:rsid w:val="00166780"/>
    <w:rsid w:val="00167301"/>
    <w:rsid w:val="00167881"/>
    <w:rsid w:val="00170E79"/>
    <w:rsid w:val="00171449"/>
    <w:rsid w:val="00172432"/>
    <w:rsid w:val="00172FF7"/>
    <w:rsid w:val="001735E1"/>
    <w:rsid w:val="00173603"/>
    <w:rsid w:val="00173862"/>
    <w:rsid w:val="00174109"/>
    <w:rsid w:val="00175A2F"/>
    <w:rsid w:val="00175DE7"/>
    <w:rsid w:val="00176646"/>
    <w:rsid w:val="00176896"/>
    <w:rsid w:val="00176A2C"/>
    <w:rsid w:val="00176E9E"/>
    <w:rsid w:val="001771BD"/>
    <w:rsid w:val="00177A91"/>
    <w:rsid w:val="00177CBF"/>
    <w:rsid w:val="00180839"/>
    <w:rsid w:val="00181475"/>
    <w:rsid w:val="00182854"/>
    <w:rsid w:val="00182B04"/>
    <w:rsid w:val="001835EF"/>
    <w:rsid w:val="00183E78"/>
    <w:rsid w:val="00183F0C"/>
    <w:rsid w:val="00184373"/>
    <w:rsid w:val="00184761"/>
    <w:rsid w:val="0018488C"/>
    <w:rsid w:val="001852C4"/>
    <w:rsid w:val="00185B94"/>
    <w:rsid w:val="00185C74"/>
    <w:rsid w:val="00185D72"/>
    <w:rsid w:val="001860F5"/>
    <w:rsid w:val="00186392"/>
    <w:rsid w:val="001866AE"/>
    <w:rsid w:val="00191054"/>
    <w:rsid w:val="00191662"/>
    <w:rsid w:val="00191746"/>
    <w:rsid w:val="001926E5"/>
    <w:rsid w:val="0019487B"/>
    <w:rsid w:val="00194B5E"/>
    <w:rsid w:val="001950EF"/>
    <w:rsid w:val="001951F0"/>
    <w:rsid w:val="0019592D"/>
    <w:rsid w:val="001959BF"/>
    <w:rsid w:val="00195DBC"/>
    <w:rsid w:val="0019628D"/>
    <w:rsid w:val="001969CF"/>
    <w:rsid w:val="00197FC5"/>
    <w:rsid w:val="001A080C"/>
    <w:rsid w:val="001A0B9F"/>
    <w:rsid w:val="001A1596"/>
    <w:rsid w:val="001A345B"/>
    <w:rsid w:val="001A3A79"/>
    <w:rsid w:val="001A3BB0"/>
    <w:rsid w:val="001A4846"/>
    <w:rsid w:val="001A4CA3"/>
    <w:rsid w:val="001A5040"/>
    <w:rsid w:val="001A5B0A"/>
    <w:rsid w:val="001A7104"/>
    <w:rsid w:val="001A72E4"/>
    <w:rsid w:val="001B06E0"/>
    <w:rsid w:val="001B08AA"/>
    <w:rsid w:val="001B169A"/>
    <w:rsid w:val="001B18A5"/>
    <w:rsid w:val="001B26C5"/>
    <w:rsid w:val="001B3670"/>
    <w:rsid w:val="001B36AC"/>
    <w:rsid w:val="001B3B8E"/>
    <w:rsid w:val="001B41B0"/>
    <w:rsid w:val="001B44D4"/>
    <w:rsid w:val="001B462E"/>
    <w:rsid w:val="001B4B45"/>
    <w:rsid w:val="001B5830"/>
    <w:rsid w:val="001B5C5D"/>
    <w:rsid w:val="001B5FF5"/>
    <w:rsid w:val="001B6261"/>
    <w:rsid w:val="001C0721"/>
    <w:rsid w:val="001C1095"/>
    <w:rsid w:val="001C1A2D"/>
    <w:rsid w:val="001C2075"/>
    <w:rsid w:val="001C28F7"/>
    <w:rsid w:val="001C2BAC"/>
    <w:rsid w:val="001C3287"/>
    <w:rsid w:val="001C363A"/>
    <w:rsid w:val="001C388A"/>
    <w:rsid w:val="001C4AC7"/>
    <w:rsid w:val="001C4ADE"/>
    <w:rsid w:val="001C4B1F"/>
    <w:rsid w:val="001C5265"/>
    <w:rsid w:val="001C5D99"/>
    <w:rsid w:val="001C6220"/>
    <w:rsid w:val="001C6333"/>
    <w:rsid w:val="001C7149"/>
    <w:rsid w:val="001C714D"/>
    <w:rsid w:val="001C7BC6"/>
    <w:rsid w:val="001C7D08"/>
    <w:rsid w:val="001D185F"/>
    <w:rsid w:val="001D32AF"/>
    <w:rsid w:val="001D48FA"/>
    <w:rsid w:val="001D4DA2"/>
    <w:rsid w:val="001D559B"/>
    <w:rsid w:val="001D61E5"/>
    <w:rsid w:val="001D658D"/>
    <w:rsid w:val="001E0644"/>
    <w:rsid w:val="001E0A9C"/>
    <w:rsid w:val="001E0AAD"/>
    <w:rsid w:val="001E0BDB"/>
    <w:rsid w:val="001E1D50"/>
    <w:rsid w:val="001E1E2A"/>
    <w:rsid w:val="001E2491"/>
    <w:rsid w:val="001E288F"/>
    <w:rsid w:val="001E4310"/>
    <w:rsid w:val="001E4F69"/>
    <w:rsid w:val="001E5C3A"/>
    <w:rsid w:val="001E61BC"/>
    <w:rsid w:val="001E6AAC"/>
    <w:rsid w:val="001E6EF8"/>
    <w:rsid w:val="001E7963"/>
    <w:rsid w:val="001E7F5C"/>
    <w:rsid w:val="001F0B3C"/>
    <w:rsid w:val="001F0B61"/>
    <w:rsid w:val="001F1C40"/>
    <w:rsid w:val="001F2C0A"/>
    <w:rsid w:val="001F304B"/>
    <w:rsid w:val="001F325A"/>
    <w:rsid w:val="001F3433"/>
    <w:rsid w:val="001F34C3"/>
    <w:rsid w:val="001F398F"/>
    <w:rsid w:val="001F3E46"/>
    <w:rsid w:val="001F438F"/>
    <w:rsid w:val="001F45DC"/>
    <w:rsid w:val="001F46C3"/>
    <w:rsid w:val="001F4B36"/>
    <w:rsid w:val="001F54BB"/>
    <w:rsid w:val="001F5608"/>
    <w:rsid w:val="001F599C"/>
    <w:rsid w:val="001F5D65"/>
    <w:rsid w:val="001F7541"/>
    <w:rsid w:val="001F7589"/>
    <w:rsid w:val="001F75C4"/>
    <w:rsid w:val="001F76BA"/>
    <w:rsid w:val="001F76E4"/>
    <w:rsid w:val="002002E8"/>
    <w:rsid w:val="00200468"/>
    <w:rsid w:val="00200B0E"/>
    <w:rsid w:val="00201BD7"/>
    <w:rsid w:val="00201C40"/>
    <w:rsid w:val="0020342E"/>
    <w:rsid w:val="00203BAC"/>
    <w:rsid w:val="00204DCC"/>
    <w:rsid w:val="00204EBD"/>
    <w:rsid w:val="00204F3D"/>
    <w:rsid w:val="0020579E"/>
    <w:rsid w:val="00205ABF"/>
    <w:rsid w:val="00206B9F"/>
    <w:rsid w:val="002070B3"/>
    <w:rsid w:val="002073AD"/>
    <w:rsid w:val="00207D65"/>
    <w:rsid w:val="00210167"/>
    <w:rsid w:val="0021028B"/>
    <w:rsid w:val="002128B4"/>
    <w:rsid w:val="00212A09"/>
    <w:rsid w:val="00212C98"/>
    <w:rsid w:val="00213632"/>
    <w:rsid w:val="0021480F"/>
    <w:rsid w:val="00214F81"/>
    <w:rsid w:val="00215F4A"/>
    <w:rsid w:val="002160F8"/>
    <w:rsid w:val="002165EB"/>
    <w:rsid w:val="00216852"/>
    <w:rsid w:val="00217A2F"/>
    <w:rsid w:val="00217B58"/>
    <w:rsid w:val="00220A92"/>
    <w:rsid w:val="0022197F"/>
    <w:rsid w:val="002232EB"/>
    <w:rsid w:val="0022413B"/>
    <w:rsid w:val="00224971"/>
    <w:rsid w:val="00224BD7"/>
    <w:rsid w:val="00226164"/>
    <w:rsid w:val="0022760A"/>
    <w:rsid w:val="00227DA2"/>
    <w:rsid w:val="00231E3C"/>
    <w:rsid w:val="00231F86"/>
    <w:rsid w:val="002320C2"/>
    <w:rsid w:val="002323CB"/>
    <w:rsid w:val="00232709"/>
    <w:rsid w:val="002334DD"/>
    <w:rsid w:val="0023358E"/>
    <w:rsid w:val="002339C2"/>
    <w:rsid w:val="00233D60"/>
    <w:rsid w:val="0023447D"/>
    <w:rsid w:val="00234517"/>
    <w:rsid w:val="00234F45"/>
    <w:rsid w:val="00236501"/>
    <w:rsid w:val="00237356"/>
    <w:rsid w:val="00237CFF"/>
    <w:rsid w:val="002400B5"/>
    <w:rsid w:val="00240E61"/>
    <w:rsid w:val="00241077"/>
    <w:rsid w:val="00241086"/>
    <w:rsid w:val="0024155C"/>
    <w:rsid w:val="00241881"/>
    <w:rsid w:val="00241A19"/>
    <w:rsid w:val="00241C98"/>
    <w:rsid w:val="00241F52"/>
    <w:rsid w:val="0024238E"/>
    <w:rsid w:val="00242A5A"/>
    <w:rsid w:val="00242FE6"/>
    <w:rsid w:val="00243242"/>
    <w:rsid w:val="00243255"/>
    <w:rsid w:val="00243CD0"/>
    <w:rsid w:val="0024479C"/>
    <w:rsid w:val="00244F18"/>
    <w:rsid w:val="00245328"/>
    <w:rsid w:val="002459CF"/>
    <w:rsid w:val="00245A67"/>
    <w:rsid w:val="00245EF9"/>
    <w:rsid w:val="0024694B"/>
    <w:rsid w:val="00247804"/>
    <w:rsid w:val="00250ABB"/>
    <w:rsid w:val="00251819"/>
    <w:rsid w:val="002520E7"/>
    <w:rsid w:val="002537FA"/>
    <w:rsid w:val="002539BF"/>
    <w:rsid w:val="00253FE4"/>
    <w:rsid w:val="0025492D"/>
    <w:rsid w:val="00255F08"/>
    <w:rsid w:val="0025745C"/>
    <w:rsid w:val="0025750D"/>
    <w:rsid w:val="00260D79"/>
    <w:rsid w:val="00261C1A"/>
    <w:rsid w:val="00261EA5"/>
    <w:rsid w:val="002627C8"/>
    <w:rsid w:val="002631CE"/>
    <w:rsid w:val="002631E6"/>
    <w:rsid w:val="00263244"/>
    <w:rsid w:val="00263AD8"/>
    <w:rsid w:val="00264350"/>
    <w:rsid w:val="0026465B"/>
    <w:rsid w:val="0026483F"/>
    <w:rsid w:val="00264D49"/>
    <w:rsid w:val="00266172"/>
    <w:rsid w:val="00266DB8"/>
    <w:rsid w:val="00270047"/>
    <w:rsid w:val="00271537"/>
    <w:rsid w:val="0027199B"/>
    <w:rsid w:val="00271D1F"/>
    <w:rsid w:val="002721A2"/>
    <w:rsid w:val="002722B0"/>
    <w:rsid w:val="00273FC4"/>
    <w:rsid w:val="00274446"/>
    <w:rsid w:val="00275062"/>
    <w:rsid w:val="00275CF9"/>
    <w:rsid w:val="002763AC"/>
    <w:rsid w:val="002767BE"/>
    <w:rsid w:val="002769C9"/>
    <w:rsid w:val="00277236"/>
    <w:rsid w:val="002774B4"/>
    <w:rsid w:val="00277924"/>
    <w:rsid w:val="00277B08"/>
    <w:rsid w:val="00277D35"/>
    <w:rsid w:val="0028167B"/>
    <w:rsid w:val="00281A87"/>
    <w:rsid w:val="00281D47"/>
    <w:rsid w:val="002826BA"/>
    <w:rsid w:val="002828EF"/>
    <w:rsid w:val="00282CD5"/>
    <w:rsid w:val="00284836"/>
    <w:rsid w:val="00284DA5"/>
    <w:rsid w:val="0028509C"/>
    <w:rsid w:val="0028552E"/>
    <w:rsid w:val="00285D1A"/>
    <w:rsid w:val="00286154"/>
    <w:rsid w:val="00286366"/>
    <w:rsid w:val="002870EA"/>
    <w:rsid w:val="00290035"/>
    <w:rsid w:val="00290639"/>
    <w:rsid w:val="0029092E"/>
    <w:rsid w:val="00290E25"/>
    <w:rsid w:val="00291E19"/>
    <w:rsid w:val="00292D49"/>
    <w:rsid w:val="002931E8"/>
    <w:rsid w:val="00293739"/>
    <w:rsid w:val="00293CFE"/>
    <w:rsid w:val="00293D65"/>
    <w:rsid w:val="00294609"/>
    <w:rsid w:val="0029468C"/>
    <w:rsid w:val="00294A94"/>
    <w:rsid w:val="00294DB6"/>
    <w:rsid w:val="0029517F"/>
    <w:rsid w:val="0029712D"/>
    <w:rsid w:val="002979BB"/>
    <w:rsid w:val="00297D95"/>
    <w:rsid w:val="002A07EA"/>
    <w:rsid w:val="002A0D8A"/>
    <w:rsid w:val="002A1BA9"/>
    <w:rsid w:val="002A219B"/>
    <w:rsid w:val="002A42EB"/>
    <w:rsid w:val="002A4A5F"/>
    <w:rsid w:val="002A53FD"/>
    <w:rsid w:val="002A5D80"/>
    <w:rsid w:val="002A71D7"/>
    <w:rsid w:val="002A769A"/>
    <w:rsid w:val="002A78F9"/>
    <w:rsid w:val="002A7C6F"/>
    <w:rsid w:val="002B06B1"/>
    <w:rsid w:val="002B07A6"/>
    <w:rsid w:val="002B091D"/>
    <w:rsid w:val="002B1157"/>
    <w:rsid w:val="002B1FA3"/>
    <w:rsid w:val="002B2880"/>
    <w:rsid w:val="002B3D71"/>
    <w:rsid w:val="002B3FF1"/>
    <w:rsid w:val="002B4030"/>
    <w:rsid w:val="002B4739"/>
    <w:rsid w:val="002B53C2"/>
    <w:rsid w:val="002B5425"/>
    <w:rsid w:val="002B63F7"/>
    <w:rsid w:val="002B6563"/>
    <w:rsid w:val="002B6BF8"/>
    <w:rsid w:val="002B6BFD"/>
    <w:rsid w:val="002B7599"/>
    <w:rsid w:val="002B7D6B"/>
    <w:rsid w:val="002C1696"/>
    <w:rsid w:val="002C1847"/>
    <w:rsid w:val="002C28FF"/>
    <w:rsid w:val="002C2A4C"/>
    <w:rsid w:val="002C3B0F"/>
    <w:rsid w:val="002C41CA"/>
    <w:rsid w:val="002C45F1"/>
    <w:rsid w:val="002C734B"/>
    <w:rsid w:val="002C76B2"/>
    <w:rsid w:val="002D0C9C"/>
    <w:rsid w:val="002D101B"/>
    <w:rsid w:val="002D1516"/>
    <w:rsid w:val="002D1A61"/>
    <w:rsid w:val="002D1E88"/>
    <w:rsid w:val="002D2DA9"/>
    <w:rsid w:val="002D2F90"/>
    <w:rsid w:val="002D4396"/>
    <w:rsid w:val="002D4C29"/>
    <w:rsid w:val="002D5E73"/>
    <w:rsid w:val="002D6B73"/>
    <w:rsid w:val="002D6C7E"/>
    <w:rsid w:val="002D7E7D"/>
    <w:rsid w:val="002E0B3F"/>
    <w:rsid w:val="002E1049"/>
    <w:rsid w:val="002E1D56"/>
    <w:rsid w:val="002E1F99"/>
    <w:rsid w:val="002E241D"/>
    <w:rsid w:val="002E2DD9"/>
    <w:rsid w:val="002E3194"/>
    <w:rsid w:val="002E4ABA"/>
    <w:rsid w:val="002E4D37"/>
    <w:rsid w:val="002E5F78"/>
    <w:rsid w:val="002E6C08"/>
    <w:rsid w:val="002E7B0C"/>
    <w:rsid w:val="002F06A9"/>
    <w:rsid w:val="002F13B9"/>
    <w:rsid w:val="002F2770"/>
    <w:rsid w:val="002F290F"/>
    <w:rsid w:val="002F2E36"/>
    <w:rsid w:val="002F3ACB"/>
    <w:rsid w:val="002F415B"/>
    <w:rsid w:val="002F420B"/>
    <w:rsid w:val="002F4896"/>
    <w:rsid w:val="002F4983"/>
    <w:rsid w:val="002F71DC"/>
    <w:rsid w:val="002F7693"/>
    <w:rsid w:val="002F7FC2"/>
    <w:rsid w:val="003010AE"/>
    <w:rsid w:val="00301745"/>
    <w:rsid w:val="00301B10"/>
    <w:rsid w:val="003024D0"/>
    <w:rsid w:val="003046D4"/>
    <w:rsid w:val="0030476D"/>
    <w:rsid w:val="003048E3"/>
    <w:rsid w:val="00304960"/>
    <w:rsid w:val="00304DC2"/>
    <w:rsid w:val="0030513F"/>
    <w:rsid w:val="0030529D"/>
    <w:rsid w:val="0030671D"/>
    <w:rsid w:val="00306E0D"/>
    <w:rsid w:val="0030750E"/>
    <w:rsid w:val="003076DA"/>
    <w:rsid w:val="00307C78"/>
    <w:rsid w:val="003105EA"/>
    <w:rsid w:val="003106B1"/>
    <w:rsid w:val="003113CC"/>
    <w:rsid w:val="003116F2"/>
    <w:rsid w:val="00312265"/>
    <w:rsid w:val="00312833"/>
    <w:rsid w:val="00312D65"/>
    <w:rsid w:val="003146E4"/>
    <w:rsid w:val="00314D25"/>
    <w:rsid w:val="0031574F"/>
    <w:rsid w:val="0031575D"/>
    <w:rsid w:val="00315FB6"/>
    <w:rsid w:val="0031619F"/>
    <w:rsid w:val="00316B60"/>
    <w:rsid w:val="00316FBA"/>
    <w:rsid w:val="003171E0"/>
    <w:rsid w:val="00317A2F"/>
    <w:rsid w:val="00320780"/>
    <w:rsid w:val="00320BAD"/>
    <w:rsid w:val="003233FD"/>
    <w:rsid w:val="003245BE"/>
    <w:rsid w:val="003252A8"/>
    <w:rsid w:val="00326BB2"/>
    <w:rsid w:val="00326FA1"/>
    <w:rsid w:val="00327B60"/>
    <w:rsid w:val="00330634"/>
    <w:rsid w:val="00330C63"/>
    <w:rsid w:val="00330FD1"/>
    <w:rsid w:val="0033108F"/>
    <w:rsid w:val="00331604"/>
    <w:rsid w:val="00332623"/>
    <w:rsid w:val="00332BF3"/>
    <w:rsid w:val="00332DD4"/>
    <w:rsid w:val="0033369A"/>
    <w:rsid w:val="003339E8"/>
    <w:rsid w:val="00334359"/>
    <w:rsid w:val="003351C4"/>
    <w:rsid w:val="003364AA"/>
    <w:rsid w:val="003368C8"/>
    <w:rsid w:val="00336F48"/>
    <w:rsid w:val="003378AC"/>
    <w:rsid w:val="00337C2C"/>
    <w:rsid w:val="00337CF3"/>
    <w:rsid w:val="00337EC1"/>
    <w:rsid w:val="0034202D"/>
    <w:rsid w:val="003423D6"/>
    <w:rsid w:val="00342519"/>
    <w:rsid w:val="003444DC"/>
    <w:rsid w:val="00344ADF"/>
    <w:rsid w:val="00346F6C"/>
    <w:rsid w:val="00350888"/>
    <w:rsid w:val="00350C47"/>
    <w:rsid w:val="00351455"/>
    <w:rsid w:val="00351E93"/>
    <w:rsid w:val="00352453"/>
    <w:rsid w:val="00352B10"/>
    <w:rsid w:val="0035421F"/>
    <w:rsid w:val="00354784"/>
    <w:rsid w:val="00355383"/>
    <w:rsid w:val="003557B8"/>
    <w:rsid w:val="003561A4"/>
    <w:rsid w:val="00356F0B"/>
    <w:rsid w:val="003575AE"/>
    <w:rsid w:val="003576BE"/>
    <w:rsid w:val="003602FC"/>
    <w:rsid w:val="00360793"/>
    <w:rsid w:val="00361CCA"/>
    <w:rsid w:val="003620E7"/>
    <w:rsid w:val="00363AA6"/>
    <w:rsid w:val="00364CEB"/>
    <w:rsid w:val="003652D2"/>
    <w:rsid w:val="00365741"/>
    <w:rsid w:val="00365E3D"/>
    <w:rsid w:val="00365EBF"/>
    <w:rsid w:val="003669BF"/>
    <w:rsid w:val="00366E21"/>
    <w:rsid w:val="00370389"/>
    <w:rsid w:val="00370B74"/>
    <w:rsid w:val="0037160E"/>
    <w:rsid w:val="003727D0"/>
    <w:rsid w:val="00372BA0"/>
    <w:rsid w:val="00372BA1"/>
    <w:rsid w:val="00372FE1"/>
    <w:rsid w:val="003732E6"/>
    <w:rsid w:val="00374A86"/>
    <w:rsid w:val="00375026"/>
    <w:rsid w:val="003751A6"/>
    <w:rsid w:val="00375BEA"/>
    <w:rsid w:val="00375CC2"/>
    <w:rsid w:val="00377635"/>
    <w:rsid w:val="0037799B"/>
    <w:rsid w:val="00377C12"/>
    <w:rsid w:val="0038046D"/>
    <w:rsid w:val="00380957"/>
    <w:rsid w:val="00380AD9"/>
    <w:rsid w:val="00380D37"/>
    <w:rsid w:val="00381047"/>
    <w:rsid w:val="003817A2"/>
    <w:rsid w:val="00381E73"/>
    <w:rsid w:val="00381E8C"/>
    <w:rsid w:val="003822B4"/>
    <w:rsid w:val="0038288E"/>
    <w:rsid w:val="00383061"/>
    <w:rsid w:val="0038384D"/>
    <w:rsid w:val="00383B33"/>
    <w:rsid w:val="003842A3"/>
    <w:rsid w:val="0038478E"/>
    <w:rsid w:val="00384EE3"/>
    <w:rsid w:val="0038509D"/>
    <w:rsid w:val="00385869"/>
    <w:rsid w:val="003863FF"/>
    <w:rsid w:val="00386A04"/>
    <w:rsid w:val="003871CF"/>
    <w:rsid w:val="003904E6"/>
    <w:rsid w:val="00390D4F"/>
    <w:rsid w:val="00391A60"/>
    <w:rsid w:val="00391F0F"/>
    <w:rsid w:val="00391F95"/>
    <w:rsid w:val="0039253C"/>
    <w:rsid w:val="00392FE4"/>
    <w:rsid w:val="00393077"/>
    <w:rsid w:val="0039316D"/>
    <w:rsid w:val="00393375"/>
    <w:rsid w:val="003937E7"/>
    <w:rsid w:val="003953AF"/>
    <w:rsid w:val="00395A3F"/>
    <w:rsid w:val="00395D16"/>
    <w:rsid w:val="003965DC"/>
    <w:rsid w:val="00396BAD"/>
    <w:rsid w:val="003975DC"/>
    <w:rsid w:val="0039773E"/>
    <w:rsid w:val="00397C6D"/>
    <w:rsid w:val="003A0162"/>
    <w:rsid w:val="003A01AD"/>
    <w:rsid w:val="003A0A0C"/>
    <w:rsid w:val="003A18E3"/>
    <w:rsid w:val="003A1B1B"/>
    <w:rsid w:val="003A344C"/>
    <w:rsid w:val="003A3DB1"/>
    <w:rsid w:val="003A4934"/>
    <w:rsid w:val="003A523E"/>
    <w:rsid w:val="003A536D"/>
    <w:rsid w:val="003A5476"/>
    <w:rsid w:val="003A5907"/>
    <w:rsid w:val="003A6C2C"/>
    <w:rsid w:val="003A7255"/>
    <w:rsid w:val="003A7307"/>
    <w:rsid w:val="003A7390"/>
    <w:rsid w:val="003B0BED"/>
    <w:rsid w:val="003B2986"/>
    <w:rsid w:val="003B337B"/>
    <w:rsid w:val="003B37AF"/>
    <w:rsid w:val="003B40BD"/>
    <w:rsid w:val="003B41F2"/>
    <w:rsid w:val="003B4C13"/>
    <w:rsid w:val="003B4C80"/>
    <w:rsid w:val="003B500B"/>
    <w:rsid w:val="003B5B2D"/>
    <w:rsid w:val="003B6069"/>
    <w:rsid w:val="003B7557"/>
    <w:rsid w:val="003B7796"/>
    <w:rsid w:val="003B7FFD"/>
    <w:rsid w:val="003C0BE1"/>
    <w:rsid w:val="003C12C5"/>
    <w:rsid w:val="003C13EA"/>
    <w:rsid w:val="003C1DE1"/>
    <w:rsid w:val="003C2011"/>
    <w:rsid w:val="003C2491"/>
    <w:rsid w:val="003C2E5B"/>
    <w:rsid w:val="003C3742"/>
    <w:rsid w:val="003C39E7"/>
    <w:rsid w:val="003C3D37"/>
    <w:rsid w:val="003C41D8"/>
    <w:rsid w:val="003C426C"/>
    <w:rsid w:val="003C4818"/>
    <w:rsid w:val="003C5E67"/>
    <w:rsid w:val="003C63B4"/>
    <w:rsid w:val="003C7DC9"/>
    <w:rsid w:val="003D116A"/>
    <w:rsid w:val="003D12F0"/>
    <w:rsid w:val="003D1369"/>
    <w:rsid w:val="003D1AE2"/>
    <w:rsid w:val="003D1EC7"/>
    <w:rsid w:val="003D26E4"/>
    <w:rsid w:val="003D3043"/>
    <w:rsid w:val="003D3937"/>
    <w:rsid w:val="003D4247"/>
    <w:rsid w:val="003D4436"/>
    <w:rsid w:val="003D452B"/>
    <w:rsid w:val="003D465D"/>
    <w:rsid w:val="003D54C6"/>
    <w:rsid w:val="003D7BDE"/>
    <w:rsid w:val="003E0193"/>
    <w:rsid w:val="003E0A85"/>
    <w:rsid w:val="003E14E8"/>
    <w:rsid w:val="003E15BD"/>
    <w:rsid w:val="003E1AF7"/>
    <w:rsid w:val="003E1D92"/>
    <w:rsid w:val="003E1E22"/>
    <w:rsid w:val="003E2154"/>
    <w:rsid w:val="003E32B7"/>
    <w:rsid w:val="003E35DA"/>
    <w:rsid w:val="003E4479"/>
    <w:rsid w:val="003E48A1"/>
    <w:rsid w:val="003E6332"/>
    <w:rsid w:val="003E7AD2"/>
    <w:rsid w:val="003E7CD6"/>
    <w:rsid w:val="003F1FE1"/>
    <w:rsid w:val="003F23D7"/>
    <w:rsid w:val="003F24C8"/>
    <w:rsid w:val="003F26C3"/>
    <w:rsid w:val="003F3F3A"/>
    <w:rsid w:val="003F495A"/>
    <w:rsid w:val="003F5E94"/>
    <w:rsid w:val="003F63EF"/>
    <w:rsid w:val="003F6647"/>
    <w:rsid w:val="003F7C4C"/>
    <w:rsid w:val="00400A7E"/>
    <w:rsid w:val="00401317"/>
    <w:rsid w:val="004018B1"/>
    <w:rsid w:val="00402BC5"/>
    <w:rsid w:val="00402DB4"/>
    <w:rsid w:val="00404522"/>
    <w:rsid w:val="00404B83"/>
    <w:rsid w:val="0040644B"/>
    <w:rsid w:val="00406603"/>
    <w:rsid w:val="00406899"/>
    <w:rsid w:val="00406F9D"/>
    <w:rsid w:val="00407BF7"/>
    <w:rsid w:val="00410A1F"/>
    <w:rsid w:val="00411190"/>
    <w:rsid w:val="00411F38"/>
    <w:rsid w:val="0041205F"/>
    <w:rsid w:val="004127D9"/>
    <w:rsid w:val="00412935"/>
    <w:rsid w:val="00413B8B"/>
    <w:rsid w:val="00413D58"/>
    <w:rsid w:val="004141CF"/>
    <w:rsid w:val="004143D9"/>
    <w:rsid w:val="004147FB"/>
    <w:rsid w:val="00420424"/>
    <w:rsid w:val="004206E4"/>
    <w:rsid w:val="00421013"/>
    <w:rsid w:val="00421693"/>
    <w:rsid w:val="0042169F"/>
    <w:rsid w:val="004217B1"/>
    <w:rsid w:val="004218C2"/>
    <w:rsid w:val="004218FB"/>
    <w:rsid w:val="00422539"/>
    <w:rsid w:val="00422C64"/>
    <w:rsid w:val="00423BFF"/>
    <w:rsid w:val="00423C3F"/>
    <w:rsid w:val="00425922"/>
    <w:rsid w:val="004262D8"/>
    <w:rsid w:val="004268AF"/>
    <w:rsid w:val="004269C6"/>
    <w:rsid w:val="00426F1E"/>
    <w:rsid w:val="00427A38"/>
    <w:rsid w:val="00427FCE"/>
    <w:rsid w:val="00430130"/>
    <w:rsid w:val="004305F3"/>
    <w:rsid w:val="00430626"/>
    <w:rsid w:val="004307DC"/>
    <w:rsid w:val="00430C3C"/>
    <w:rsid w:val="0043150C"/>
    <w:rsid w:val="0043265A"/>
    <w:rsid w:val="0043267F"/>
    <w:rsid w:val="004327C8"/>
    <w:rsid w:val="00432D7A"/>
    <w:rsid w:val="0043327C"/>
    <w:rsid w:val="004336BB"/>
    <w:rsid w:val="00433824"/>
    <w:rsid w:val="004345EF"/>
    <w:rsid w:val="004358F0"/>
    <w:rsid w:val="00435F20"/>
    <w:rsid w:val="0043606B"/>
    <w:rsid w:val="0043640F"/>
    <w:rsid w:val="00436B1D"/>
    <w:rsid w:val="00436C99"/>
    <w:rsid w:val="004400CF"/>
    <w:rsid w:val="0044228C"/>
    <w:rsid w:val="00442A00"/>
    <w:rsid w:val="00442FCA"/>
    <w:rsid w:val="004434E5"/>
    <w:rsid w:val="004445D3"/>
    <w:rsid w:val="004457FA"/>
    <w:rsid w:val="00445A77"/>
    <w:rsid w:val="004460FE"/>
    <w:rsid w:val="00446768"/>
    <w:rsid w:val="00446A4F"/>
    <w:rsid w:val="00447919"/>
    <w:rsid w:val="00450127"/>
    <w:rsid w:val="00450CDB"/>
    <w:rsid w:val="004510EF"/>
    <w:rsid w:val="00451237"/>
    <w:rsid w:val="0045230F"/>
    <w:rsid w:val="00452A2D"/>
    <w:rsid w:val="00453E4F"/>
    <w:rsid w:val="004544D9"/>
    <w:rsid w:val="00454CB0"/>
    <w:rsid w:val="004557E8"/>
    <w:rsid w:val="004558E0"/>
    <w:rsid w:val="00456057"/>
    <w:rsid w:val="00456962"/>
    <w:rsid w:val="00456B06"/>
    <w:rsid w:val="00457125"/>
    <w:rsid w:val="00457C96"/>
    <w:rsid w:val="00461351"/>
    <w:rsid w:val="00461746"/>
    <w:rsid w:val="00462AB4"/>
    <w:rsid w:val="004637CA"/>
    <w:rsid w:val="00464439"/>
    <w:rsid w:val="0046521D"/>
    <w:rsid w:val="00465626"/>
    <w:rsid w:val="00465C82"/>
    <w:rsid w:val="0046625B"/>
    <w:rsid w:val="0046632D"/>
    <w:rsid w:val="00467B1D"/>
    <w:rsid w:val="0047049C"/>
    <w:rsid w:val="0047063B"/>
    <w:rsid w:val="00470C49"/>
    <w:rsid w:val="00471237"/>
    <w:rsid w:val="004713F1"/>
    <w:rsid w:val="004714D3"/>
    <w:rsid w:val="00472B7A"/>
    <w:rsid w:val="0047342F"/>
    <w:rsid w:val="00473BAC"/>
    <w:rsid w:val="00473C51"/>
    <w:rsid w:val="00473DB5"/>
    <w:rsid w:val="00473E8F"/>
    <w:rsid w:val="0047542A"/>
    <w:rsid w:val="004759C1"/>
    <w:rsid w:val="00476747"/>
    <w:rsid w:val="00476C3E"/>
    <w:rsid w:val="00476D9B"/>
    <w:rsid w:val="004773BC"/>
    <w:rsid w:val="004774E6"/>
    <w:rsid w:val="004779F7"/>
    <w:rsid w:val="00477CA3"/>
    <w:rsid w:val="00480664"/>
    <w:rsid w:val="00482B05"/>
    <w:rsid w:val="004830D4"/>
    <w:rsid w:val="004843C4"/>
    <w:rsid w:val="00484693"/>
    <w:rsid w:val="004847A5"/>
    <w:rsid w:val="0048548B"/>
    <w:rsid w:val="00485A37"/>
    <w:rsid w:val="004860B1"/>
    <w:rsid w:val="0048768A"/>
    <w:rsid w:val="00487E68"/>
    <w:rsid w:val="00490162"/>
    <w:rsid w:val="004902DB"/>
    <w:rsid w:val="00490674"/>
    <w:rsid w:val="00490B58"/>
    <w:rsid w:val="00491FFD"/>
    <w:rsid w:val="0049250F"/>
    <w:rsid w:val="00492935"/>
    <w:rsid w:val="00493026"/>
    <w:rsid w:val="0049316E"/>
    <w:rsid w:val="004935BB"/>
    <w:rsid w:val="00493784"/>
    <w:rsid w:val="00493D2A"/>
    <w:rsid w:val="00493D2F"/>
    <w:rsid w:val="00494BD8"/>
    <w:rsid w:val="00496281"/>
    <w:rsid w:val="0049649F"/>
    <w:rsid w:val="0049702B"/>
    <w:rsid w:val="0049731A"/>
    <w:rsid w:val="0049777A"/>
    <w:rsid w:val="00497B19"/>
    <w:rsid w:val="004A113D"/>
    <w:rsid w:val="004A134F"/>
    <w:rsid w:val="004A174E"/>
    <w:rsid w:val="004A1DAE"/>
    <w:rsid w:val="004A223D"/>
    <w:rsid w:val="004A2F54"/>
    <w:rsid w:val="004A3090"/>
    <w:rsid w:val="004A3614"/>
    <w:rsid w:val="004A40E9"/>
    <w:rsid w:val="004A4C39"/>
    <w:rsid w:val="004A6457"/>
    <w:rsid w:val="004A6623"/>
    <w:rsid w:val="004B00B9"/>
    <w:rsid w:val="004B043B"/>
    <w:rsid w:val="004B1659"/>
    <w:rsid w:val="004B1BDC"/>
    <w:rsid w:val="004B262E"/>
    <w:rsid w:val="004B2657"/>
    <w:rsid w:val="004B461B"/>
    <w:rsid w:val="004B4D30"/>
    <w:rsid w:val="004B5001"/>
    <w:rsid w:val="004B5699"/>
    <w:rsid w:val="004B584A"/>
    <w:rsid w:val="004B6763"/>
    <w:rsid w:val="004B7B07"/>
    <w:rsid w:val="004C0122"/>
    <w:rsid w:val="004C0265"/>
    <w:rsid w:val="004C21F0"/>
    <w:rsid w:val="004C2912"/>
    <w:rsid w:val="004C2E03"/>
    <w:rsid w:val="004C4442"/>
    <w:rsid w:val="004C488F"/>
    <w:rsid w:val="004C4D5E"/>
    <w:rsid w:val="004C6AD5"/>
    <w:rsid w:val="004C7673"/>
    <w:rsid w:val="004C78FE"/>
    <w:rsid w:val="004D05E6"/>
    <w:rsid w:val="004D05F0"/>
    <w:rsid w:val="004D0D89"/>
    <w:rsid w:val="004D113F"/>
    <w:rsid w:val="004D1B7E"/>
    <w:rsid w:val="004D1DA3"/>
    <w:rsid w:val="004D205B"/>
    <w:rsid w:val="004D2533"/>
    <w:rsid w:val="004D4616"/>
    <w:rsid w:val="004D6B3E"/>
    <w:rsid w:val="004D6CEB"/>
    <w:rsid w:val="004D707C"/>
    <w:rsid w:val="004E069B"/>
    <w:rsid w:val="004E07D1"/>
    <w:rsid w:val="004E0A30"/>
    <w:rsid w:val="004E18BF"/>
    <w:rsid w:val="004E1928"/>
    <w:rsid w:val="004E2200"/>
    <w:rsid w:val="004E237C"/>
    <w:rsid w:val="004E25CE"/>
    <w:rsid w:val="004E29FF"/>
    <w:rsid w:val="004E2FE6"/>
    <w:rsid w:val="004E31B7"/>
    <w:rsid w:val="004E3AEA"/>
    <w:rsid w:val="004E4D85"/>
    <w:rsid w:val="004E4EB3"/>
    <w:rsid w:val="004E51E1"/>
    <w:rsid w:val="004E66AA"/>
    <w:rsid w:val="004F030D"/>
    <w:rsid w:val="004F0648"/>
    <w:rsid w:val="004F06DE"/>
    <w:rsid w:val="004F1A49"/>
    <w:rsid w:val="004F1B48"/>
    <w:rsid w:val="004F1D6F"/>
    <w:rsid w:val="004F24E2"/>
    <w:rsid w:val="004F3F58"/>
    <w:rsid w:val="004F3F61"/>
    <w:rsid w:val="004F4B3C"/>
    <w:rsid w:val="004F52FE"/>
    <w:rsid w:val="004F60DC"/>
    <w:rsid w:val="004F62F2"/>
    <w:rsid w:val="004F6E3D"/>
    <w:rsid w:val="004F6ED8"/>
    <w:rsid w:val="004F7012"/>
    <w:rsid w:val="004F7FD1"/>
    <w:rsid w:val="00500327"/>
    <w:rsid w:val="00500435"/>
    <w:rsid w:val="005010EA"/>
    <w:rsid w:val="0050216F"/>
    <w:rsid w:val="00502230"/>
    <w:rsid w:val="0050315C"/>
    <w:rsid w:val="005032D3"/>
    <w:rsid w:val="0050381B"/>
    <w:rsid w:val="00503E3D"/>
    <w:rsid w:val="00504CDE"/>
    <w:rsid w:val="00504F08"/>
    <w:rsid w:val="00506565"/>
    <w:rsid w:val="00506A7D"/>
    <w:rsid w:val="00506C8E"/>
    <w:rsid w:val="00507AAF"/>
    <w:rsid w:val="005101AF"/>
    <w:rsid w:val="005108E4"/>
    <w:rsid w:val="005109BA"/>
    <w:rsid w:val="00511825"/>
    <w:rsid w:val="00511E04"/>
    <w:rsid w:val="00512497"/>
    <w:rsid w:val="00513A23"/>
    <w:rsid w:val="0051447F"/>
    <w:rsid w:val="0051515D"/>
    <w:rsid w:val="00515BE8"/>
    <w:rsid w:val="0051650C"/>
    <w:rsid w:val="00516880"/>
    <w:rsid w:val="00516C18"/>
    <w:rsid w:val="005177E4"/>
    <w:rsid w:val="00517C4E"/>
    <w:rsid w:val="00517CB4"/>
    <w:rsid w:val="0052133B"/>
    <w:rsid w:val="00523BC0"/>
    <w:rsid w:val="00523E92"/>
    <w:rsid w:val="00525468"/>
    <w:rsid w:val="00526203"/>
    <w:rsid w:val="00526465"/>
    <w:rsid w:val="0052662C"/>
    <w:rsid w:val="005268E8"/>
    <w:rsid w:val="0052730E"/>
    <w:rsid w:val="005305DB"/>
    <w:rsid w:val="005311CF"/>
    <w:rsid w:val="00531284"/>
    <w:rsid w:val="00532778"/>
    <w:rsid w:val="0053279D"/>
    <w:rsid w:val="00532A88"/>
    <w:rsid w:val="0053308C"/>
    <w:rsid w:val="00533EF1"/>
    <w:rsid w:val="005349F6"/>
    <w:rsid w:val="0053501F"/>
    <w:rsid w:val="0053509D"/>
    <w:rsid w:val="00535129"/>
    <w:rsid w:val="00535A7E"/>
    <w:rsid w:val="00536019"/>
    <w:rsid w:val="005363DE"/>
    <w:rsid w:val="00536483"/>
    <w:rsid w:val="00536B0E"/>
    <w:rsid w:val="00537A54"/>
    <w:rsid w:val="00537A7E"/>
    <w:rsid w:val="005413D1"/>
    <w:rsid w:val="00541F34"/>
    <w:rsid w:val="00542893"/>
    <w:rsid w:val="00544095"/>
    <w:rsid w:val="00544BDC"/>
    <w:rsid w:val="00545990"/>
    <w:rsid w:val="00545E46"/>
    <w:rsid w:val="00547412"/>
    <w:rsid w:val="00547666"/>
    <w:rsid w:val="00547D2F"/>
    <w:rsid w:val="00547FFD"/>
    <w:rsid w:val="00550090"/>
    <w:rsid w:val="005500FC"/>
    <w:rsid w:val="00550540"/>
    <w:rsid w:val="00550C7E"/>
    <w:rsid w:val="00552DEC"/>
    <w:rsid w:val="0055307E"/>
    <w:rsid w:val="00553D2F"/>
    <w:rsid w:val="00555507"/>
    <w:rsid w:val="00556518"/>
    <w:rsid w:val="00556528"/>
    <w:rsid w:val="005600A1"/>
    <w:rsid w:val="005607D3"/>
    <w:rsid w:val="0056091A"/>
    <w:rsid w:val="00560E8D"/>
    <w:rsid w:val="0056169A"/>
    <w:rsid w:val="0056181A"/>
    <w:rsid w:val="00561C3D"/>
    <w:rsid w:val="00562E16"/>
    <w:rsid w:val="00562FE5"/>
    <w:rsid w:val="005631CA"/>
    <w:rsid w:val="005632D6"/>
    <w:rsid w:val="00563D93"/>
    <w:rsid w:val="00564B41"/>
    <w:rsid w:val="00565BE1"/>
    <w:rsid w:val="00565BED"/>
    <w:rsid w:val="00566283"/>
    <w:rsid w:val="0056650F"/>
    <w:rsid w:val="0056657F"/>
    <w:rsid w:val="00566722"/>
    <w:rsid w:val="00566CF8"/>
    <w:rsid w:val="00567791"/>
    <w:rsid w:val="00570185"/>
    <w:rsid w:val="00570CDF"/>
    <w:rsid w:val="0057150D"/>
    <w:rsid w:val="00571544"/>
    <w:rsid w:val="0057176C"/>
    <w:rsid w:val="00571B41"/>
    <w:rsid w:val="00571D45"/>
    <w:rsid w:val="00572291"/>
    <w:rsid w:val="00573296"/>
    <w:rsid w:val="005734D8"/>
    <w:rsid w:val="0057388E"/>
    <w:rsid w:val="005751F5"/>
    <w:rsid w:val="0057530E"/>
    <w:rsid w:val="00575D44"/>
    <w:rsid w:val="00575ECE"/>
    <w:rsid w:val="00576265"/>
    <w:rsid w:val="00576330"/>
    <w:rsid w:val="00577673"/>
    <w:rsid w:val="005801FD"/>
    <w:rsid w:val="005805BC"/>
    <w:rsid w:val="00580BFD"/>
    <w:rsid w:val="00580F5F"/>
    <w:rsid w:val="0058154E"/>
    <w:rsid w:val="00582E44"/>
    <w:rsid w:val="00583E26"/>
    <w:rsid w:val="00583E5E"/>
    <w:rsid w:val="00584809"/>
    <w:rsid w:val="00584E2B"/>
    <w:rsid w:val="0058531B"/>
    <w:rsid w:val="005866DB"/>
    <w:rsid w:val="0058682F"/>
    <w:rsid w:val="00586C12"/>
    <w:rsid w:val="005874E4"/>
    <w:rsid w:val="00587C87"/>
    <w:rsid w:val="00591F62"/>
    <w:rsid w:val="00593C2D"/>
    <w:rsid w:val="00593CA5"/>
    <w:rsid w:val="00594169"/>
    <w:rsid w:val="005942C5"/>
    <w:rsid w:val="005944CC"/>
    <w:rsid w:val="00596232"/>
    <w:rsid w:val="00596A3D"/>
    <w:rsid w:val="00596A64"/>
    <w:rsid w:val="00596AE9"/>
    <w:rsid w:val="005972D0"/>
    <w:rsid w:val="005973EF"/>
    <w:rsid w:val="005975D2"/>
    <w:rsid w:val="005A27E3"/>
    <w:rsid w:val="005A282D"/>
    <w:rsid w:val="005A32DC"/>
    <w:rsid w:val="005A34E7"/>
    <w:rsid w:val="005A3A8D"/>
    <w:rsid w:val="005A464C"/>
    <w:rsid w:val="005A7B8F"/>
    <w:rsid w:val="005A7B9B"/>
    <w:rsid w:val="005A7C8C"/>
    <w:rsid w:val="005B1AA1"/>
    <w:rsid w:val="005B281D"/>
    <w:rsid w:val="005B2C58"/>
    <w:rsid w:val="005B30EF"/>
    <w:rsid w:val="005B39AB"/>
    <w:rsid w:val="005B3D59"/>
    <w:rsid w:val="005B4048"/>
    <w:rsid w:val="005B5928"/>
    <w:rsid w:val="005B59AC"/>
    <w:rsid w:val="005B59C8"/>
    <w:rsid w:val="005B5DA6"/>
    <w:rsid w:val="005B5E45"/>
    <w:rsid w:val="005B60CE"/>
    <w:rsid w:val="005B650F"/>
    <w:rsid w:val="005B6B71"/>
    <w:rsid w:val="005B7906"/>
    <w:rsid w:val="005B7D10"/>
    <w:rsid w:val="005C0A00"/>
    <w:rsid w:val="005C15EC"/>
    <w:rsid w:val="005C1D3B"/>
    <w:rsid w:val="005C21AC"/>
    <w:rsid w:val="005C221A"/>
    <w:rsid w:val="005C2290"/>
    <w:rsid w:val="005C2476"/>
    <w:rsid w:val="005C25DE"/>
    <w:rsid w:val="005C364D"/>
    <w:rsid w:val="005C51E5"/>
    <w:rsid w:val="005C5F7A"/>
    <w:rsid w:val="005C60B1"/>
    <w:rsid w:val="005C6334"/>
    <w:rsid w:val="005C69B1"/>
    <w:rsid w:val="005C7DBD"/>
    <w:rsid w:val="005D0160"/>
    <w:rsid w:val="005D087F"/>
    <w:rsid w:val="005D1E33"/>
    <w:rsid w:val="005D3166"/>
    <w:rsid w:val="005D413A"/>
    <w:rsid w:val="005D4B49"/>
    <w:rsid w:val="005D50A5"/>
    <w:rsid w:val="005D6AEA"/>
    <w:rsid w:val="005D6B76"/>
    <w:rsid w:val="005D6C52"/>
    <w:rsid w:val="005D6FBC"/>
    <w:rsid w:val="005D77D8"/>
    <w:rsid w:val="005D78A6"/>
    <w:rsid w:val="005D7964"/>
    <w:rsid w:val="005E0B74"/>
    <w:rsid w:val="005E0BB7"/>
    <w:rsid w:val="005E10B3"/>
    <w:rsid w:val="005E1127"/>
    <w:rsid w:val="005E1871"/>
    <w:rsid w:val="005E1C55"/>
    <w:rsid w:val="005E2E05"/>
    <w:rsid w:val="005E3487"/>
    <w:rsid w:val="005E3789"/>
    <w:rsid w:val="005E5888"/>
    <w:rsid w:val="005E7DCB"/>
    <w:rsid w:val="005F00B0"/>
    <w:rsid w:val="005F029B"/>
    <w:rsid w:val="005F0429"/>
    <w:rsid w:val="005F061D"/>
    <w:rsid w:val="005F0FFB"/>
    <w:rsid w:val="005F1B91"/>
    <w:rsid w:val="005F1D69"/>
    <w:rsid w:val="005F2183"/>
    <w:rsid w:val="005F237B"/>
    <w:rsid w:val="005F2972"/>
    <w:rsid w:val="005F2C54"/>
    <w:rsid w:val="005F2F61"/>
    <w:rsid w:val="005F3239"/>
    <w:rsid w:val="005F36CB"/>
    <w:rsid w:val="005F40BE"/>
    <w:rsid w:val="005F7779"/>
    <w:rsid w:val="005F77BC"/>
    <w:rsid w:val="005F79E0"/>
    <w:rsid w:val="005F7AEE"/>
    <w:rsid w:val="00600158"/>
    <w:rsid w:val="006009C4"/>
    <w:rsid w:val="00600F99"/>
    <w:rsid w:val="006010D7"/>
    <w:rsid w:val="00601122"/>
    <w:rsid w:val="006018B1"/>
    <w:rsid w:val="00602324"/>
    <w:rsid w:val="006027E4"/>
    <w:rsid w:val="006027E7"/>
    <w:rsid w:val="006043D9"/>
    <w:rsid w:val="0060513E"/>
    <w:rsid w:val="0060529A"/>
    <w:rsid w:val="00605790"/>
    <w:rsid w:val="00605824"/>
    <w:rsid w:val="00605BD4"/>
    <w:rsid w:val="0060642B"/>
    <w:rsid w:val="00606CB0"/>
    <w:rsid w:val="0060720C"/>
    <w:rsid w:val="006073CF"/>
    <w:rsid w:val="0060757B"/>
    <w:rsid w:val="00611904"/>
    <w:rsid w:val="0061265B"/>
    <w:rsid w:val="006135AC"/>
    <w:rsid w:val="00613DEC"/>
    <w:rsid w:val="0061430D"/>
    <w:rsid w:val="00614774"/>
    <w:rsid w:val="006155D1"/>
    <w:rsid w:val="006156DC"/>
    <w:rsid w:val="0061724B"/>
    <w:rsid w:val="00617578"/>
    <w:rsid w:val="00620DF6"/>
    <w:rsid w:val="006214F2"/>
    <w:rsid w:val="006215BF"/>
    <w:rsid w:val="006216D9"/>
    <w:rsid w:val="00621B1F"/>
    <w:rsid w:val="006227A9"/>
    <w:rsid w:val="00622A5A"/>
    <w:rsid w:val="00622CDA"/>
    <w:rsid w:val="00623477"/>
    <w:rsid w:val="0062426D"/>
    <w:rsid w:val="00624724"/>
    <w:rsid w:val="00625833"/>
    <w:rsid w:val="006265E2"/>
    <w:rsid w:val="00627233"/>
    <w:rsid w:val="006273F9"/>
    <w:rsid w:val="0062744C"/>
    <w:rsid w:val="00627F66"/>
    <w:rsid w:val="00630137"/>
    <w:rsid w:val="006307E9"/>
    <w:rsid w:val="00631497"/>
    <w:rsid w:val="00632019"/>
    <w:rsid w:val="006327D1"/>
    <w:rsid w:val="00632CC5"/>
    <w:rsid w:val="00634AB3"/>
    <w:rsid w:val="00634D69"/>
    <w:rsid w:val="00636653"/>
    <w:rsid w:val="00637550"/>
    <w:rsid w:val="00640657"/>
    <w:rsid w:val="00640727"/>
    <w:rsid w:val="00640F06"/>
    <w:rsid w:val="00641076"/>
    <w:rsid w:val="00642B84"/>
    <w:rsid w:val="00642DAF"/>
    <w:rsid w:val="00643AC8"/>
    <w:rsid w:val="00643C09"/>
    <w:rsid w:val="006446FB"/>
    <w:rsid w:val="00644AB0"/>
    <w:rsid w:val="00645545"/>
    <w:rsid w:val="00647147"/>
    <w:rsid w:val="0065023C"/>
    <w:rsid w:val="00650307"/>
    <w:rsid w:val="006508A8"/>
    <w:rsid w:val="00650A42"/>
    <w:rsid w:val="00651561"/>
    <w:rsid w:val="00651946"/>
    <w:rsid w:val="00651B38"/>
    <w:rsid w:val="00651F2B"/>
    <w:rsid w:val="006523D9"/>
    <w:rsid w:val="00652980"/>
    <w:rsid w:val="00653852"/>
    <w:rsid w:val="00653874"/>
    <w:rsid w:val="00654163"/>
    <w:rsid w:val="00654447"/>
    <w:rsid w:val="00654569"/>
    <w:rsid w:val="00654589"/>
    <w:rsid w:val="006549C7"/>
    <w:rsid w:val="00654D5A"/>
    <w:rsid w:val="0065518B"/>
    <w:rsid w:val="00655279"/>
    <w:rsid w:val="006568E6"/>
    <w:rsid w:val="00657229"/>
    <w:rsid w:val="00657526"/>
    <w:rsid w:val="00660F84"/>
    <w:rsid w:val="00662260"/>
    <w:rsid w:val="006625E5"/>
    <w:rsid w:val="0066294E"/>
    <w:rsid w:val="00663A03"/>
    <w:rsid w:val="00663EC4"/>
    <w:rsid w:val="00664021"/>
    <w:rsid w:val="0066409C"/>
    <w:rsid w:val="0066559E"/>
    <w:rsid w:val="006669A6"/>
    <w:rsid w:val="0066718C"/>
    <w:rsid w:val="006677E9"/>
    <w:rsid w:val="00667DD8"/>
    <w:rsid w:val="0067033F"/>
    <w:rsid w:val="006707F3"/>
    <w:rsid w:val="006708BC"/>
    <w:rsid w:val="00670B2E"/>
    <w:rsid w:val="006714A7"/>
    <w:rsid w:val="00672AE9"/>
    <w:rsid w:val="00673E79"/>
    <w:rsid w:val="00674602"/>
    <w:rsid w:val="006758EC"/>
    <w:rsid w:val="00676263"/>
    <w:rsid w:val="00676502"/>
    <w:rsid w:val="00676956"/>
    <w:rsid w:val="00676A4A"/>
    <w:rsid w:val="00676B3A"/>
    <w:rsid w:val="006774A7"/>
    <w:rsid w:val="006779C2"/>
    <w:rsid w:val="00677A07"/>
    <w:rsid w:val="00677F28"/>
    <w:rsid w:val="00680AEA"/>
    <w:rsid w:val="00681580"/>
    <w:rsid w:val="006818FB"/>
    <w:rsid w:val="00681A06"/>
    <w:rsid w:val="0068214C"/>
    <w:rsid w:val="00682613"/>
    <w:rsid w:val="00682A39"/>
    <w:rsid w:val="00682F8F"/>
    <w:rsid w:val="00683205"/>
    <w:rsid w:val="00683B38"/>
    <w:rsid w:val="00683C1A"/>
    <w:rsid w:val="00684FA3"/>
    <w:rsid w:val="006854AF"/>
    <w:rsid w:val="0068559A"/>
    <w:rsid w:val="0068599D"/>
    <w:rsid w:val="00691264"/>
    <w:rsid w:val="00692845"/>
    <w:rsid w:val="006946B0"/>
    <w:rsid w:val="00694C48"/>
    <w:rsid w:val="00694F2C"/>
    <w:rsid w:val="00695D1F"/>
    <w:rsid w:val="00695EA6"/>
    <w:rsid w:val="006960B6"/>
    <w:rsid w:val="00696146"/>
    <w:rsid w:val="00696387"/>
    <w:rsid w:val="006A0433"/>
    <w:rsid w:val="006A0DB9"/>
    <w:rsid w:val="006A0E7D"/>
    <w:rsid w:val="006A1462"/>
    <w:rsid w:val="006A159C"/>
    <w:rsid w:val="006A2027"/>
    <w:rsid w:val="006A3F31"/>
    <w:rsid w:val="006A42E1"/>
    <w:rsid w:val="006A50C7"/>
    <w:rsid w:val="006A5132"/>
    <w:rsid w:val="006A59D9"/>
    <w:rsid w:val="006A5BF7"/>
    <w:rsid w:val="006A5DDF"/>
    <w:rsid w:val="006A5EFD"/>
    <w:rsid w:val="006A5FBA"/>
    <w:rsid w:val="006A6039"/>
    <w:rsid w:val="006A6525"/>
    <w:rsid w:val="006A679C"/>
    <w:rsid w:val="006A68E9"/>
    <w:rsid w:val="006B011E"/>
    <w:rsid w:val="006B15A8"/>
    <w:rsid w:val="006B1786"/>
    <w:rsid w:val="006B1EC5"/>
    <w:rsid w:val="006B23F6"/>
    <w:rsid w:val="006B3CCD"/>
    <w:rsid w:val="006B3F6F"/>
    <w:rsid w:val="006B4520"/>
    <w:rsid w:val="006B697E"/>
    <w:rsid w:val="006B7943"/>
    <w:rsid w:val="006B7AD6"/>
    <w:rsid w:val="006B7E9C"/>
    <w:rsid w:val="006C01A0"/>
    <w:rsid w:val="006C0644"/>
    <w:rsid w:val="006C0F0C"/>
    <w:rsid w:val="006C1172"/>
    <w:rsid w:val="006C140D"/>
    <w:rsid w:val="006C14BC"/>
    <w:rsid w:val="006C1995"/>
    <w:rsid w:val="006C4315"/>
    <w:rsid w:val="006C44E1"/>
    <w:rsid w:val="006C4A6D"/>
    <w:rsid w:val="006C5105"/>
    <w:rsid w:val="006C538E"/>
    <w:rsid w:val="006C62AA"/>
    <w:rsid w:val="006C6695"/>
    <w:rsid w:val="006C69EF"/>
    <w:rsid w:val="006C69FD"/>
    <w:rsid w:val="006C6DE5"/>
    <w:rsid w:val="006D008B"/>
    <w:rsid w:val="006D087C"/>
    <w:rsid w:val="006D08DA"/>
    <w:rsid w:val="006D2293"/>
    <w:rsid w:val="006D23DC"/>
    <w:rsid w:val="006D2715"/>
    <w:rsid w:val="006D3E46"/>
    <w:rsid w:val="006D4526"/>
    <w:rsid w:val="006D48B0"/>
    <w:rsid w:val="006D4B89"/>
    <w:rsid w:val="006D5421"/>
    <w:rsid w:val="006D6D17"/>
    <w:rsid w:val="006D6E56"/>
    <w:rsid w:val="006D73A7"/>
    <w:rsid w:val="006D7FC9"/>
    <w:rsid w:val="006E0D10"/>
    <w:rsid w:val="006E101C"/>
    <w:rsid w:val="006E3226"/>
    <w:rsid w:val="006E3F15"/>
    <w:rsid w:val="006E4644"/>
    <w:rsid w:val="006E46F1"/>
    <w:rsid w:val="006E499E"/>
    <w:rsid w:val="006E5710"/>
    <w:rsid w:val="006E58C3"/>
    <w:rsid w:val="006E5AA7"/>
    <w:rsid w:val="006E5D7F"/>
    <w:rsid w:val="006E624C"/>
    <w:rsid w:val="006E6306"/>
    <w:rsid w:val="006E67CC"/>
    <w:rsid w:val="006E6ED1"/>
    <w:rsid w:val="006E7236"/>
    <w:rsid w:val="006E7B3A"/>
    <w:rsid w:val="006E7BA9"/>
    <w:rsid w:val="006F0134"/>
    <w:rsid w:val="006F0918"/>
    <w:rsid w:val="006F12D3"/>
    <w:rsid w:val="006F2532"/>
    <w:rsid w:val="006F25B3"/>
    <w:rsid w:val="006F2D72"/>
    <w:rsid w:val="006F35EC"/>
    <w:rsid w:val="006F38BC"/>
    <w:rsid w:val="006F4097"/>
    <w:rsid w:val="006F4430"/>
    <w:rsid w:val="006F4468"/>
    <w:rsid w:val="006F468C"/>
    <w:rsid w:val="006F4ECA"/>
    <w:rsid w:val="006F4EDD"/>
    <w:rsid w:val="006F5017"/>
    <w:rsid w:val="006F5642"/>
    <w:rsid w:val="006F5B58"/>
    <w:rsid w:val="006F62FB"/>
    <w:rsid w:val="006F6451"/>
    <w:rsid w:val="006F661D"/>
    <w:rsid w:val="006F6A82"/>
    <w:rsid w:val="007005ED"/>
    <w:rsid w:val="00700B16"/>
    <w:rsid w:val="00700CD9"/>
    <w:rsid w:val="00700D5A"/>
    <w:rsid w:val="00700E8F"/>
    <w:rsid w:val="00701DE9"/>
    <w:rsid w:val="00702183"/>
    <w:rsid w:val="007022F2"/>
    <w:rsid w:val="00702DE0"/>
    <w:rsid w:val="00703365"/>
    <w:rsid w:val="0070343D"/>
    <w:rsid w:val="00703750"/>
    <w:rsid w:val="00703B30"/>
    <w:rsid w:val="00703B82"/>
    <w:rsid w:val="00703C68"/>
    <w:rsid w:val="007050AF"/>
    <w:rsid w:val="0070596F"/>
    <w:rsid w:val="007070AD"/>
    <w:rsid w:val="00707116"/>
    <w:rsid w:val="00707149"/>
    <w:rsid w:val="00707267"/>
    <w:rsid w:val="0070747F"/>
    <w:rsid w:val="00707A95"/>
    <w:rsid w:val="0071019E"/>
    <w:rsid w:val="00710746"/>
    <w:rsid w:val="007109D3"/>
    <w:rsid w:val="00711059"/>
    <w:rsid w:val="00712432"/>
    <w:rsid w:val="007136C0"/>
    <w:rsid w:val="007136EF"/>
    <w:rsid w:val="00713793"/>
    <w:rsid w:val="007139AB"/>
    <w:rsid w:val="00714537"/>
    <w:rsid w:val="00714F57"/>
    <w:rsid w:val="00715B33"/>
    <w:rsid w:val="00716523"/>
    <w:rsid w:val="00716647"/>
    <w:rsid w:val="007166DB"/>
    <w:rsid w:val="007167DC"/>
    <w:rsid w:val="00716B5D"/>
    <w:rsid w:val="0071760D"/>
    <w:rsid w:val="00717B75"/>
    <w:rsid w:val="00717D6D"/>
    <w:rsid w:val="007212B8"/>
    <w:rsid w:val="00722429"/>
    <w:rsid w:val="007227A7"/>
    <w:rsid w:val="00722C35"/>
    <w:rsid w:val="0072320F"/>
    <w:rsid w:val="00723F50"/>
    <w:rsid w:val="00724418"/>
    <w:rsid w:val="007254DC"/>
    <w:rsid w:val="00725FD7"/>
    <w:rsid w:val="00727830"/>
    <w:rsid w:val="00727F2D"/>
    <w:rsid w:val="0073017A"/>
    <w:rsid w:val="007303F8"/>
    <w:rsid w:val="00731272"/>
    <w:rsid w:val="007319B4"/>
    <w:rsid w:val="00731CEA"/>
    <w:rsid w:val="00731E50"/>
    <w:rsid w:val="00732DFC"/>
    <w:rsid w:val="00733B2D"/>
    <w:rsid w:val="00734DE4"/>
    <w:rsid w:val="00734F94"/>
    <w:rsid w:val="0073523C"/>
    <w:rsid w:val="00735770"/>
    <w:rsid w:val="00735CC3"/>
    <w:rsid w:val="00735FC6"/>
    <w:rsid w:val="00737566"/>
    <w:rsid w:val="0073766A"/>
    <w:rsid w:val="0073789A"/>
    <w:rsid w:val="007378C0"/>
    <w:rsid w:val="007379F6"/>
    <w:rsid w:val="007402E9"/>
    <w:rsid w:val="00740EE2"/>
    <w:rsid w:val="00741A89"/>
    <w:rsid w:val="0074262F"/>
    <w:rsid w:val="007427E9"/>
    <w:rsid w:val="00742B3E"/>
    <w:rsid w:val="00743B15"/>
    <w:rsid w:val="00745014"/>
    <w:rsid w:val="00745772"/>
    <w:rsid w:val="007470BB"/>
    <w:rsid w:val="00747138"/>
    <w:rsid w:val="0074751B"/>
    <w:rsid w:val="0075064E"/>
    <w:rsid w:val="00751165"/>
    <w:rsid w:val="00752E97"/>
    <w:rsid w:val="0075361E"/>
    <w:rsid w:val="00753CEF"/>
    <w:rsid w:val="007544AF"/>
    <w:rsid w:val="00755AEF"/>
    <w:rsid w:val="007579B6"/>
    <w:rsid w:val="00757A6C"/>
    <w:rsid w:val="00757CD1"/>
    <w:rsid w:val="007615B6"/>
    <w:rsid w:val="00761721"/>
    <w:rsid w:val="00762251"/>
    <w:rsid w:val="007623D3"/>
    <w:rsid w:val="00762F0D"/>
    <w:rsid w:val="00763AD7"/>
    <w:rsid w:val="007646ED"/>
    <w:rsid w:val="00765263"/>
    <w:rsid w:val="00765931"/>
    <w:rsid w:val="00765C2F"/>
    <w:rsid w:val="00767AD4"/>
    <w:rsid w:val="00767E3A"/>
    <w:rsid w:val="007702A2"/>
    <w:rsid w:val="007714AE"/>
    <w:rsid w:val="00771E09"/>
    <w:rsid w:val="00771F36"/>
    <w:rsid w:val="00771F9C"/>
    <w:rsid w:val="00772332"/>
    <w:rsid w:val="00772FB2"/>
    <w:rsid w:val="007736A1"/>
    <w:rsid w:val="00773733"/>
    <w:rsid w:val="00773EEA"/>
    <w:rsid w:val="0077439B"/>
    <w:rsid w:val="00775295"/>
    <w:rsid w:val="007754EB"/>
    <w:rsid w:val="00775952"/>
    <w:rsid w:val="00776446"/>
    <w:rsid w:val="0077720D"/>
    <w:rsid w:val="00777263"/>
    <w:rsid w:val="00781509"/>
    <w:rsid w:val="0078178B"/>
    <w:rsid w:val="007817B0"/>
    <w:rsid w:val="00781C2E"/>
    <w:rsid w:val="0078271B"/>
    <w:rsid w:val="00784160"/>
    <w:rsid w:val="007846D2"/>
    <w:rsid w:val="00785689"/>
    <w:rsid w:val="007864FB"/>
    <w:rsid w:val="007867A4"/>
    <w:rsid w:val="00786E02"/>
    <w:rsid w:val="007877AA"/>
    <w:rsid w:val="00787BA8"/>
    <w:rsid w:val="0079031E"/>
    <w:rsid w:val="007903A9"/>
    <w:rsid w:val="007913BA"/>
    <w:rsid w:val="0079171F"/>
    <w:rsid w:val="00792FDE"/>
    <w:rsid w:val="00794EC2"/>
    <w:rsid w:val="00795BA5"/>
    <w:rsid w:val="0079693D"/>
    <w:rsid w:val="007974E7"/>
    <w:rsid w:val="007A0BF6"/>
    <w:rsid w:val="007A33A2"/>
    <w:rsid w:val="007A3436"/>
    <w:rsid w:val="007A3E37"/>
    <w:rsid w:val="007A41B7"/>
    <w:rsid w:val="007A479F"/>
    <w:rsid w:val="007A4B3E"/>
    <w:rsid w:val="007A5A93"/>
    <w:rsid w:val="007A5C6D"/>
    <w:rsid w:val="007A61EA"/>
    <w:rsid w:val="007A6350"/>
    <w:rsid w:val="007A6B6A"/>
    <w:rsid w:val="007A7BE6"/>
    <w:rsid w:val="007B00F4"/>
    <w:rsid w:val="007B1A16"/>
    <w:rsid w:val="007B1BF3"/>
    <w:rsid w:val="007B1E82"/>
    <w:rsid w:val="007B2376"/>
    <w:rsid w:val="007B32E4"/>
    <w:rsid w:val="007B32F4"/>
    <w:rsid w:val="007B44FE"/>
    <w:rsid w:val="007B4571"/>
    <w:rsid w:val="007B56C7"/>
    <w:rsid w:val="007B59D6"/>
    <w:rsid w:val="007B69D4"/>
    <w:rsid w:val="007B6E43"/>
    <w:rsid w:val="007B7DE2"/>
    <w:rsid w:val="007C06F7"/>
    <w:rsid w:val="007C07EF"/>
    <w:rsid w:val="007C1EC6"/>
    <w:rsid w:val="007C2690"/>
    <w:rsid w:val="007C2A9A"/>
    <w:rsid w:val="007C2F97"/>
    <w:rsid w:val="007C3BD1"/>
    <w:rsid w:val="007C4782"/>
    <w:rsid w:val="007C47C3"/>
    <w:rsid w:val="007C557D"/>
    <w:rsid w:val="007C56A5"/>
    <w:rsid w:val="007C5770"/>
    <w:rsid w:val="007C599F"/>
    <w:rsid w:val="007C60E8"/>
    <w:rsid w:val="007C6814"/>
    <w:rsid w:val="007C6D30"/>
    <w:rsid w:val="007C6E42"/>
    <w:rsid w:val="007C73BF"/>
    <w:rsid w:val="007C78A6"/>
    <w:rsid w:val="007D06D7"/>
    <w:rsid w:val="007D14FB"/>
    <w:rsid w:val="007D1B54"/>
    <w:rsid w:val="007D1F4D"/>
    <w:rsid w:val="007D2077"/>
    <w:rsid w:val="007D2866"/>
    <w:rsid w:val="007D2A6A"/>
    <w:rsid w:val="007D2CFF"/>
    <w:rsid w:val="007D31D1"/>
    <w:rsid w:val="007D33DB"/>
    <w:rsid w:val="007D3402"/>
    <w:rsid w:val="007D39B8"/>
    <w:rsid w:val="007D4AF3"/>
    <w:rsid w:val="007D6594"/>
    <w:rsid w:val="007D6756"/>
    <w:rsid w:val="007D6969"/>
    <w:rsid w:val="007D7A62"/>
    <w:rsid w:val="007D7B83"/>
    <w:rsid w:val="007E0F89"/>
    <w:rsid w:val="007E391E"/>
    <w:rsid w:val="007E4499"/>
    <w:rsid w:val="007E4D0C"/>
    <w:rsid w:val="007E4D32"/>
    <w:rsid w:val="007E4D9B"/>
    <w:rsid w:val="007E633B"/>
    <w:rsid w:val="007E7358"/>
    <w:rsid w:val="007F016B"/>
    <w:rsid w:val="007F0172"/>
    <w:rsid w:val="007F0DDF"/>
    <w:rsid w:val="007F2378"/>
    <w:rsid w:val="007F23E7"/>
    <w:rsid w:val="007F244A"/>
    <w:rsid w:val="007F2783"/>
    <w:rsid w:val="007F2C91"/>
    <w:rsid w:val="007F3071"/>
    <w:rsid w:val="007F31F9"/>
    <w:rsid w:val="007F3374"/>
    <w:rsid w:val="007F3CE4"/>
    <w:rsid w:val="007F45EA"/>
    <w:rsid w:val="007F4678"/>
    <w:rsid w:val="007F54E6"/>
    <w:rsid w:val="007F5994"/>
    <w:rsid w:val="007F5BE9"/>
    <w:rsid w:val="007F60E1"/>
    <w:rsid w:val="007F6DA6"/>
    <w:rsid w:val="007F7522"/>
    <w:rsid w:val="007F77CA"/>
    <w:rsid w:val="007F7A10"/>
    <w:rsid w:val="00801111"/>
    <w:rsid w:val="008012FB"/>
    <w:rsid w:val="00802A1B"/>
    <w:rsid w:val="00802DC8"/>
    <w:rsid w:val="008038FE"/>
    <w:rsid w:val="00803973"/>
    <w:rsid w:val="00803A18"/>
    <w:rsid w:val="00803E5E"/>
    <w:rsid w:val="008061D1"/>
    <w:rsid w:val="008066C9"/>
    <w:rsid w:val="00807B78"/>
    <w:rsid w:val="008101CB"/>
    <w:rsid w:val="00812554"/>
    <w:rsid w:val="008139B2"/>
    <w:rsid w:val="008141A1"/>
    <w:rsid w:val="00814483"/>
    <w:rsid w:val="00815104"/>
    <w:rsid w:val="00815950"/>
    <w:rsid w:val="00816805"/>
    <w:rsid w:val="00816917"/>
    <w:rsid w:val="00816DA6"/>
    <w:rsid w:val="008175E1"/>
    <w:rsid w:val="00817856"/>
    <w:rsid w:val="008200DA"/>
    <w:rsid w:val="008203A5"/>
    <w:rsid w:val="00823C78"/>
    <w:rsid w:val="00825076"/>
    <w:rsid w:val="008252D5"/>
    <w:rsid w:val="008254DD"/>
    <w:rsid w:val="00826193"/>
    <w:rsid w:val="00826B2C"/>
    <w:rsid w:val="008274B9"/>
    <w:rsid w:val="008279BF"/>
    <w:rsid w:val="00827C2F"/>
    <w:rsid w:val="00830D53"/>
    <w:rsid w:val="00832FF3"/>
    <w:rsid w:val="0083465B"/>
    <w:rsid w:val="00834E37"/>
    <w:rsid w:val="00835481"/>
    <w:rsid w:val="008355A3"/>
    <w:rsid w:val="008360B3"/>
    <w:rsid w:val="008360EA"/>
    <w:rsid w:val="008403AA"/>
    <w:rsid w:val="008407CA"/>
    <w:rsid w:val="00840FF5"/>
    <w:rsid w:val="008412C8"/>
    <w:rsid w:val="0084191D"/>
    <w:rsid w:val="008422AF"/>
    <w:rsid w:val="0084388A"/>
    <w:rsid w:val="00843A72"/>
    <w:rsid w:val="00843D8E"/>
    <w:rsid w:val="00843E79"/>
    <w:rsid w:val="008448FA"/>
    <w:rsid w:val="00844AC3"/>
    <w:rsid w:val="00845A77"/>
    <w:rsid w:val="00845DAC"/>
    <w:rsid w:val="00846477"/>
    <w:rsid w:val="00846BE3"/>
    <w:rsid w:val="00846FF0"/>
    <w:rsid w:val="0084790E"/>
    <w:rsid w:val="00847BB6"/>
    <w:rsid w:val="00850132"/>
    <w:rsid w:val="00851698"/>
    <w:rsid w:val="008525A9"/>
    <w:rsid w:val="00852A73"/>
    <w:rsid w:val="008536FB"/>
    <w:rsid w:val="00853D04"/>
    <w:rsid w:val="00854170"/>
    <w:rsid w:val="00854201"/>
    <w:rsid w:val="00854676"/>
    <w:rsid w:val="00855198"/>
    <w:rsid w:val="00855C3E"/>
    <w:rsid w:val="008560EE"/>
    <w:rsid w:val="00857FBC"/>
    <w:rsid w:val="00861271"/>
    <w:rsid w:val="00861A86"/>
    <w:rsid w:val="008620DF"/>
    <w:rsid w:val="0086215F"/>
    <w:rsid w:val="00862965"/>
    <w:rsid w:val="00862DB4"/>
    <w:rsid w:val="00863456"/>
    <w:rsid w:val="00864D64"/>
    <w:rsid w:val="008659DD"/>
    <w:rsid w:val="00865D17"/>
    <w:rsid w:val="0086655B"/>
    <w:rsid w:val="008665FD"/>
    <w:rsid w:val="008668D0"/>
    <w:rsid w:val="00866924"/>
    <w:rsid w:val="00866B72"/>
    <w:rsid w:val="008673D3"/>
    <w:rsid w:val="0086753D"/>
    <w:rsid w:val="00870785"/>
    <w:rsid w:val="00870D94"/>
    <w:rsid w:val="008714A4"/>
    <w:rsid w:val="008717D1"/>
    <w:rsid w:val="008724E2"/>
    <w:rsid w:val="00873186"/>
    <w:rsid w:val="00873AE4"/>
    <w:rsid w:val="00873B28"/>
    <w:rsid w:val="00874630"/>
    <w:rsid w:val="008759FC"/>
    <w:rsid w:val="00875CAB"/>
    <w:rsid w:val="00877993"/>
    <w:rsid w:val="00880438"/>
    <w:rsid w:val="00880B0D"/>
    <w:rsid w:val="00881676"/>
    <w:rsid w:val="00881B20"/>
    <w:rsid w:val="00881FFF"/>
    <w:rsid w:val="0088297A"/>
    <w:rsid w:val="00882F8A"/>
    <w:rsid w:val="0088427D"/>
    <w:rsid w:val="00884728"/>
    <w:rsid w:val="00884B27"/>
    <w:rsid w:val="00884B2E"/>
    <w:rsid w:val="00884EB0"/>
    <w:rsid w:val="008859C2"/>
    <w:rsid w:val="00885B09"/>
    <w:rsid w:val="00886E33"/>
    <w:rsid w:val="00886FCC"/>
    <w:rsid w:val="008875B9"/>
    <w:rsid w:val="008877BC"/>
    <w:rsid w:val="00887B16"/>
    <w:rsid w:val="00890712"/>
    <w:rsid w:val="0089091D"/>
    <w:rsid w:val="00890B3E"/>
    <w:rsid w:val="00890FB4"/>
    <w:rsid w:val="00891042"/>
    <w:rsid w:val="008914FE"/>
    <w:rsid w:val="0089161C"/>
    <w:rsid w:val="00891FB3"/>
    <w:rsid w:val="00892480"/>
    <w:rsid w:val="00892E48"/>
    <w:rsid w:val="00893321"/>
    <w:rsid w:val="008941A0"/>
    <w:rsid w:val="00895BC1"/>
    <w:rsid w:val="00896DBB"/>
    <w:rsid w:val="0089730E"/>
    <w:rsid w:val="008A0C92"/>
    <w:rsid w:val="008A0E5C"/>
    <w:rsid w:val="008A0F8E"/>
    <w:rsid w:val="008A126B"/>
    <w:rsid w:val="008A27A6"/>
    <w:rsid w:val="008A2884"/>
    <w:rsid w:val="008A3451"/>
    <w:rsid w:val="008A3CFE"/>
    <w:rsid w:val="008A4350"/>
    <w:rsid w:val="008A5D46"/>
    <w:rsid w:val="008A6103"/>
    <w:rsid w:val="008A64B8"/>
    <w:rsid w:val="008B13A6"/>
    <w:rsid w:val="008B14C4"/>
    <w:rsid w:val="008B1DF8"/>
    <w:rsid w:val="008B371A"/>
    <w:rsid w:val="008B3B7D"/>
    <w:rsid w:val="008B3CE3"/>
    <w:rsid w:val="008B511A"/>
    <w:rsid w:val="008B52E7"/>
    <w:rsid w:val="008B5548"/>
    <w:rsid w:val="008B6434"/>
    <w:rsid w:val="008B6E1F"/>
    <w:rsid w:val="008B6EAA"/>
    <w:rsid w:val="008B72F2"/>
    <w:rsid w:val="008B78CC"/>
    <w:rsid w:val="008B7CCF"/>
    <w:rsid w:val="008C0D9B"/>
    <w:rsid w:val="008C26FA"/>
    <w:rsid w:val="008C4635"/>
    <w:rsid w:val="008C4F15"/>
    <w:rsid w:val="008C4F82"/>
    <w:rsid w:val="008C5024"/>
    <w:rsid w:val="008C515C"/>
    <w:rsid w:val="008C51A8"/>
    <w:rsid w:val="008C51D9"/>
    <w:rsid w:val="008C5992"/>
    <w:rsid w:val="008C637B"/>
    <w:rsid w:val="008C6FDC"/>
    <w:rsid w:val="008C751D"/>
    <w:rsid w:val="008D09BE"/>
    <w:rsid w:val="008D1DAF"/>
    <w:rsid w:val="008D1FE8"/>
    <w:rsid w:val="008D241E"/>
    <w:rsid w:val="008D300D"/>
    <w:rsid w:val="008D333F"/>
    <w:rsid w:val="008D387A"/>
    <w:rsid w:val="008D4275"/>
    <w:rsid w:val="008D50B4"/>
    <w:rsid w:val="008D5626"/>
    <w:rsid w:val="008D5932"/>
    <w:rsid w:val="008D6957"/>
    <w:rsid w:val="008D6D6A"/>
    <w:rsid w:val="008D7382"/>
    <w:rsid w:val="008D7E2B"/>
    <w:rsid w:val="008E1BCF"/>
    <w:rsid w:val="008E23B5"/>
    <w:rsid w:val="008E23EF"/>
    <w:rsid w:val="008E2668"/>
    <w:rsid w:val="008E2E2C"/>
    <w:rsid w:val="008E43DF"/>
    <w:rsid w:val="008E483B"/>
    <w:rsid w:val="008E4E51"/>
    <w:rsid w:val="008E54C8"/>
    <w:rsid w:val="008E555B"/>
    <w:rsid w:val="008E61B8"/>
    <w:rsid w:val="008E6D42"/>
    <w:rsid w:val="008E6D6E"/>
    <w:rsid w:val="008E7252"/>
    <w:rsid w:val="008F0369"/>
    <w:rsid w:val="008F0446"/>
    <w:rsid w:val="008F1BE8"/>
    <w:rsid w:val="008F4092"/>
    <w:rsid w:val="008F52EF"/>
    <w:rsid w:val="008F5667"/>
    <w:rsid w:val="008F597F"/>
    <w:rsid w:val="008F5B78"/>
    <w:rsid w:val="008F5D18"/>
    <w:rsid w:val="008F64CF"/>
    <w:rsid w:val="008F750D"/>
    <w:rsid w:val="008F7B87"/>
    <w:rsid w:val="00900286"/>
    <w:rsid w:val="00900454"/>
    <w:rsid w:val="00900677"/>
    <w:rsid w:val="00901181"/>
    <w:rsid w:val="009011E6"/>
    <w:rsid w:val="00901866"/>
    <w:rsid w:val="00902000"/>
    <w:rsid w:val="009020B8"/>
    <w:rsid w:val="00902461"/>
    <w:rsid w:val="00902A89"/>
    <w:rsid w:val="00902D18"/>
    <w:rsid w:val="00903379"/>
    <w:rsid w:val="0090360D"/>
    <w:rsid w:val="009041A4"/>
    <w:rsid w:val="00904B31"/>
    <w:rsid w:val="009051E7"/>
    <w:rsid w:val="00905DF7"/>
    <w:rsid w:val="00905E92"/>
    <w:rsid w:val="009073D1"/>
    <w:rsid w:val="00910315"/>
    <w:rsid w:val="00912DA0"/>
    <w:rsid w:val="00912ED2"/>
    <w:rsid w:val="009134B5"/>
    <w:rsid w:val="0091466B"/>
    <w:rsid w:val="00914B40"/>
    <w:rsid w:val="00914DEC"/>
    <w:rsid w:val="00915D85"/>
    <w:rsid w:val="00917BB1"/>
    <w:rsid w:val="0092056E"/>
    <w:rsid w:val="009209E1"/>
    <w:rsid w:val="00920D27"/>
    <w:rsid w:val="0092146F"/>
    <w:rsid w:val="00921D96"/>
    <w:rsid w:val="009230B5"/>
    <w:rsid w:val="00923193"/>
    <w:rsid w:val="00923C9F"/>
    <w:rsid w:val="00923CC2"/>
    <w:rsid w:val="009250CD"/>
    <w:rsid w:val="00925E64"/>
    <w:rsid w:val="0092795E"/>
    <w:rsid w:val="0093013E"/>
    <w:rsid w:val="0093036A"/>
    <w:rsid w:val="009304CC"/>
    <w:rsid w:val="00930846"/>
    <w:rsid w:val="00930E33"/>
    <w:rsid w:val="00931699"/>
    <w:rsid w:val="00931720"/>
    <w:rsid w:val="00931C73"/>
    <w:rsid w:val="00932ACE"/>
    <w:rsid w:val="00932AF2"/>
    <w:rsid w:val="00933126"/>
    <w:rsid w:val="00933AC5"/>
    <w:rsid w:val="00933D48"/>
    <w:rsid w:val="0093417C"/>
    <w:rsid w:val="00934507"/>
    <w:rsid w:val="00934B50"/>
    <w:rsid w:val="00934C0D"/>
    <w:rsid w:val="00935591"/>
    <w:rsid w:val="00935C33"/>
    <w:rsid w:val="00935EC4"/>
    <w:rsid w:val="00936371"/>
    <w:rsid w:val="009374A8"/>
    <w:rsid w:val="0094042F"/>
    <w:rsid w:val="00940BBC"/>
    <w:rsid w:val="00941132"/>
    <w:rsid w:val="0094114D"/>
    <w:rsid w:val="0094158C"/>
    <w:rsid w:val="0094196C"/>
    <w:rsid w:val="00941B1C"/>
    <w:rsid w:val="00942180"/>
    <w:rsid w:val="00942C09"/>
    <w:rsid w:val="00942C0C"/>
    <w:rsid w:val="00942D15"/>
    <w:rsid w:val="00943386"/>
    <w:rsid w:val="00943C4E"/>
    <w:rsid w:val="0094461A"/>
    <w:rsid w:val="0094490C"/>
    <w:rsid w:val="00944C92"/>
    <w:rsid w:val="00945D1C"/>
    <w:rsid w:val="00946884"/>
    <w:rsid w:val="00946F2C"/>
    <w:rsid w:val="009474CD"/>
    <w:rsid w:val="00947CEC"/>
    <w:rsid w:val="00950BD8"/>
    <w:rsid w:val="0095215A"/>
    <w:rsid w:val="00952CA6"/>
    <w:rsid w:val="00953041"/>
    <w:rsid w:val="00953EF0"/>
    <w:rsid w:val="00953FA7"/>
    <w:rsid w:val="0095410E"/>
    <w:rsid w:val="0095460A"/>
    <w:rsid w:val="00954AB6"/>
    <w:rsid w:val="00954EDA"/>
    <w:rsid w:val="0095548E"/>
    <w:rsid w:val="00955CF0"/>
    <w:rsid w:val="00956C74"/>
    <w:rsid w:val="009570D5"/>
    <w:rsid w:val="009574E3"/>
    <w:rsid w:val="0096033A"/>
    <w:rsid w:val="00961729"/>
    <w:rsid w:val="0096181F"/>
    <w:rsid w:val="009620B1"/>
    <w:rsid w:val="009627A5"/>
    <w:rsid w:val="0096386A"/>
    <w:rsid w:val="0096473A"/>
    <w:rsid w:val="00964AD6"/>
    <w:rsid w:val="00964FD7"/>
    <w:rsid w:val="009663D3"/>
    <w:rsid w:val="00966DD0"/>
    <w:rsid w:val="00966EEE"/>
    <w:rsid w:val="009671EA"/>
    <w:rsid w:val="0096758E"/>
    <w:rsid w:val="00967D0A"/>
    <w:rsid w:val="00967ED2"/>
    <w:rsid w:val="009707A8"/>
    <w:rsid w:val="00971146"/>
    <w:rsid w:val="009714C1"/>
    <w:rsid w:val="00971534"/>
    <w:rsid w:val="00971B3E"/>
    <w:rsid w:val="00971CD9"/>
    <w:rsid w:val="00972981"/>
    <w:rsid w:val="00972D27"/>
    <w:rsid w:val="00972F52"/>
    <w:rsid w:val="00974155"/>
    <w:rsid w:val="009741E6"/>
    <w:rsid w:val="009745D9"/>
    <w:rsid w:val="009767F2"/>
    <w:rsid w:val="00976D12"/>
    <w:rsid w:val="00977BC9"/>
    <w:rsid w:val="00977EE0"/>
    <w:rsid w:val="009804D7"/>
    <w:rsid w:val="00980607"/>
    <w:rsid w:val="0098079E"/>
    <w:rsid w:val="00980B41"/>
    <w:rsid w:val="009817DA"/>
    <w:rsid w:val="00981DFA"/>
    <w:rsid w:val="0098246C"/>
    <w:rsid w:val="00983294"/>
    <w:rsid w:val="009835C3"/>
    <w:rsid w:val="0098418E"/>
    <w:rsid w:val="00984A52"/>
    <w:rsid w:val="00984C9E"/>
    <w:rsid w:val="00986921"/>
    <w:rsid w:val="0098710F"/>
    <w:rsid w:val="009874F7"/>
    <w:rsid w:val="00987F40"/>
    <w:rsid w:val="00990667"/>
    <w:rsid w:val="00991440"/>
    <w:rsid w:val="00992671"/>
    <w:rsid w:val="00993890"/>
    <w:rsid w:val="0099393F"/>
    <w:rsid w:val="00993BB8"/>
    <w:rsid w:val="00993CD5"/>
    <w:rsid w:val="00994DDC"/>
    <w:rsid w:val="00995B38"/>
    <w:rsid w:val="00995C4D"/>
    <w:rsid w:val="009A0288"/>
    <w:rsid w:val="009A0F5A"/>
    <w:rsid w:val="009A0FED"/>
    <w:rsid w:val="009A13C5"/>
    <w:rsid w:val="009A23BC"/>
    <w:rsid w:val="009A33FF"/>
    <w:rsid w:val="009A3595"/>
    <w:rsid w:val="009A3762"/>
    <w:rsid w:val="009A3AF2"/>
    <w:rsid w:val="009A3CA9"/>
    <w:rsid w:val="009A4CAF"/>
    <w:rsid w:val="009A4E93"/>
    <w:rsid w:val="009A5141"/>
    <w:rsid w:val="009A51AB"/>
    <w:rsid w:val="009A5482"/>
    <w:rsid w:val="009A5F1E"/>
    <w:rsid w:val="009A76BA"/>
    <w:rsid w:val="009A7E83"/>
    <w:rsid w:val="009B166E"/>
    <w:rsid w:val="009B3510"/>
    <w:rsid w:val="009B3FCB"/>
    <w:rsid w:val="009B47DD"/>
    <w:rsid w:val="009B4AA4"/>
    <w:rsid w:val="009B4DA9"/>
    <w:rsid w:val="009B4DFB"/>
    <w:rsid w:val="009B5B2F"/>
    <w:rsid w:val="009B7365"/>
    <w:rsid w:val="009B7B15"/>
    <w:rsid w:val="009C0147"/>
    <w:rsid w:val="009C207D"/>
    <w:rsid w:val="009C26AA"/>
    <w:rsid w:val="009C2972"/>
    <w:rsid w:val="009C325E"/>
    <w:rsid w:val="009C32E4"/>
    <w:rsid w:val="009C4A16"/>
    <w:rsid w:val="009C68E4"/>
    <w:rsid w:val="009D0D05"/>
    <w:rsid w:val="009D1B7F"/>
    <w:rsid w:val="009D23F5"/>
    <w:rsid w:val="009D27FA"/>
    <w:rsid w:val="009D293C"/>
    <w:rsid w:val="009D2A8C"/>
    <w:rsid w:val="009D2E79"/>
    <w:rsid w:val="009D42C2"/>
    <w:rsid w:val="009D5106"/>
    <w:rsid w:val="009D574B"/>
    <w:rsid w:val="009D588A"/>
    <w:rsid w:val="009D620E"/>
    <w:rsid w:val="009D6B27"/>
    <w:rsid w:val="009D7041"/>
    <w:rsid w:val="009D723E"/>
    <w:rsid w:val="009D76AA"/>
    <w:rsid w:val="009D79E7"/>
    <w:rsid w:val="009D79EA"/>
    <w:rsid w:val="009E0E30"/>
    <w:rsid w:val="009E1082"/>
    <w:rsid w:val="009E14C4"/>
    <w:rsid w:val="009E1580"/>
    <w:rsid w:val="009E1E6D"/>
    <w:rsid w:val="009E20C6"/>
    <w:rsid w:val="009E303F"/>
    <w:rsid w:val="009E4AED"/>
    <w:rsid w:val="009E5515"/>
    <w:rsid w:val="009E6090"/>
    <w:rsid w:val="009E6463"/>
    <w:rsid w:val="009E76EB"/>
    <w:rsid w:val="009F0617"/>
    <w:rsid w:val="009F16D0"/>
    <w:rsid w:val="009F1924"/>
    <w:rsid w:val="009F22FF"/>
    <w:rsid w:val="009F2421"/>
    <w:rsid w:val="009F26F1"/>
    <w:rsid w:val="009F2990"/>
    <w:rsid w:val="009F31BB"/>
    <w:rsid w:val="009F36FC"/>
    <w:rsid w:val="009F3A5A"/>
    <w:rsid w:val="009F3AB2"/>
    <w:rsid w:val="009F44A6"/>
    <w:rsid w:val="009F45EC"/>
    <w:rsid w:val="009F61E7"/>
    <w:rsid w:val="009F6999"/>
    <w:rsid w:val="00A0043F"/>
    <w:rsid w:val="00A00E03"/>
    <w:rsid w:val="00A00F04"/>
    <w:rsid w:val="00A01F13"/>
    <w:rsid w:val="00A049FF"/>
    <w:rsid w:val="00A067C7"/>
    <w:rsid w:val="00A068BD"/>
    <w:rsid w:val="00A069C6"/>
    <w:rsid w:val="00A06D41"/>
    <w:rsid w:val="00A07714"/>
    <w:rsid w:val="00A07C5F"/>
    <w:rsid w:val="00A10114"/>
    <w:rsid w:val="00A1034C"/>
    <w:rsid w:val="00A10BD5"/>
    <w:rsid w:val="00A12705"/>
    <w:rsid w:val="00A12E38"/>
    <w:rsid w:val="00A145C0"/>
    <w:rsid w:val="00A159D5"/>
    <w:rsid w:val="00A15D73"/>
    <w:rsid w:val="00A16004"/>
    <w:rsid w:val="00A1706A"/>
    <w:rsid w:val="00A17D5B"/>
    <w:rsid w:val="00A17DCC"/>
    <w:rsid w:val="00A200BE"/>
    <w:rsid w:val="00A2015C"/>
    <w:rsid w:val="00A20CDD"/>
    <w:rsid w:val="00A21AEB"/>
    <w:rsid w:val="00A21DBC"/>
    <w:rsid w:val="00A23B56"/>
    <w:rsid w:val="00A24997"/>
    <w:rsid w:val="00A25C03"/>
    <w:rsid w:val="00A27279"/>
    <w:rsid w:val="00A272EB"/>
    <w:rsid w:val="00A273D1"/>
    <w:rsid w:val="00A30658"/>
    <w:rsid w:val="00A30AB6"/>
    <w:rsid w:val="00A30DF0"/>
    <w:rsid w:val="00A31106"/>
    <w:rsid w:val="00A319BF"/>
    <w:rsid w:val="00A31CF4"/>
    <w:rsid w:val="00A32FC8"/>
    <w:rsid w:val="00A330D2"/>
    <w:rsid w:val="00A3758C"/>
    <w:rsid w:val="00A401E2"/>
    <w:rsid w:val="00A40449"/>
    <w:rsid w:val="00A4178F"/>
    <w:rsid w:val="00A41D30"/>
    <w:rsid w:val="00A4222E"/>
    <w:rsid w:val="00A42812"/>
    <w:rsid w:val="00A42C65"/>
    <w:rsid w:val="00A43AB2"/>
    <w:rsid w:val="00A43E80"/>
    <w:rsid w:val="00A43EFE"/>
    <w:rsid w:val="00A43F5C"/>
    <w:rsid w:val="00A43FC8"/>
    <w:rsid w:val="00A442C6"/>
    <w:rsid w:val="00A4473F"/>
    <w:rsid w:val="00A4608C"/>
    <w:rsid w:val="00A461C7"/>
    <w:rsid w:val="00A4655D"/>
    <w:rsid w:val="00A467C3"/>
    <w:rsid w:val="00A46E64"/>
    <w:rsid w:val="00A471F3"/>
    <w:rsid w:val="00A50096"/>
    <w:rsid w:val="00A50EBB"/>
    <w:rsid w:val="00A51ED8"/>
    <w:rsid w:val="00A52065"/>
    <w:rsid w:val="00A521E9"/>
    <w:rsid w:val="00A52DA4"/>
    <w:rsid w:val="00A53115"/>
    <w:rsid w:val="00A54002"/>
    <w:rsid w:val="00A55306"/>
    <w:rsid w:val="00A57DD4"/>
    <w:rsid w:val="00A6104A"/>
    <w:rsid w:val="00A6125B"/>
    <w:rsid w:val="00A61634"/>
    <w:rsid w:val="00A6239C"/>
    <w:rsid w:val="00A64A3A"/>
    <w:rsid w:val="00A65C95"/>
    <w:rsid w:val="00A666C3"/>
    <w:rsid w:val="00A66F26"/>
    <w:rsid w:val="00A66FD3"/>
    <w:rsid w:val="00A67322"/>
    <w:rsid w:val="00A6791F"/>
    <w:rsid w:val="00A67DD2"/>
    <w:rsid w:val="00A7024A"/>
    <w:rsid w:val="00A70425"/>
    <w:rsid w:val="00A70D00"/>
    <w:rsid w:val="00A71450"/>
    <w:rsid w:val="00A7148F"/>
    <w:rsid w:val="00A716FB"/>
    <w:rsid w:val="00A7221C"/>
    <w:rsid w:val="00A72EFA"/>
    <w:rsid w:val="00A73420"/>
    <w:rsid w:val="00A73A2B"/>
    <w:rsid w:val="00A75386"/>
    <w:rsid w:val="00A75B50"/>
    <w:rsid w:val="00A774F3"/>
    <w:rsid w:val="00A77EC1"/>
    <w:rsid w:val="00A802B7"/>
    <w:rsid w:val="00A80421"/>
    <w:rsid w:val="00A80463"/>
    <w:rsid w:val="00A81DEC"/>
    <w:rsid w:val="00A836FA"/>
    <w:rsid w:val="00A84166"/>
    <w:rsid w:val="00A846A2"/>
    <w:rsid w:val="00A84A08"/>
    <w:rsid w:val="00A85FB5"/>
    <w:rsid w:val="00A86A45"/>
    <w:rsid w:val="00A879B5"/>
    <w:rsid w:val="00A87F1C"/>
    <w:rsid w:val="00A90AD1"/>
    <w:rsid w:val="00A90DF3"/>
    <w:rsid w:val="00A91686"/>
    <w:rsid w:val="00A91E5E"/>
    <w:rsid w:val="00A91F38"/>
    <w:rsid w:val="00A92041"/>
    <w:rsid w:val="00A92492"/>
    <w:rsid w:val="00A932B3"/>
    <w:rsid w:val="00A9386C"/>
    <w:rsid w:val="00A954B1"/>
    <w:rsid w:val="00A9564E"/>
    <w:rsid w:val="00A95CDF"/>
    <w:rsid w:val="00A95DFD"/>
    <w:rsid w:val="00A96B9B"/>
    <w:rsid w:val="00A96CD2"/>
    <w:rsid w:val="00A97BA3"/>
    <w:rsid w:val="00AA12B8"/>
    <w:rsid w:val="00AA149F"/>
    <w:rsid w:val="00AA1965"/>
    <w:rsid w:val="00AA1A19"/>
    <w:rsid w:val="00AA1B09"/>
    <w:rsid w:val="00AA1E0E"/>
    <w:rsid w:val="00AA220C"/>
    <w:rsid w:val="00AA25AB"/>
    <w:rsid w:val="00AA272A"/>
    <w:rsid w:val="00AA3A3E"/>
    <w:rsid w:val="00AA3B7C"/>
    <w:rsid w:val="00AA3D3D"/>
    <w:rsid w:val="00AA3FBA"/>
    <w:rsid w:val="00AA48D4"/>
    <w:rsid w:val="00AA490E"/>
    <w:rsid w:val="00AA4D38"/>
    <w:rsid w:val="00AA529D"/>
    <w:rsid w:val="00AA5D2E"/>
    <w:rsid w:val="00AA5DCC"/>
    <w:rsid w:val="00AA65D6"/>
    <w:rsid w:val="00AB0323"/>
    <w:rsid w:val="00AB0DA6"/>
    <w:rsid w:val="00AB0FAD"/>
    <w:rsid w:val="00AB14CB"/>
    <w:rsid w:val="00AB1C1C"/>
    <w:rsid w:val="00AB1D54"/>
    <w:rsid w:val="00AB3ACC"/>
    <w:rsid w:val="00AB4C19"/>
    <w:rsid w:val="00AB4C9B"/>
    <w:rsid w:val="00AB5DC5"/>
    <w:rsid w:val="00AB5F3E"/>
    <w:rsid w:val="00AB7352"/>
    <w:rsid w:val="00AB7DEC"/>
    <w:rsid w:val="00AC1007"/>
    <w:rsid w:val="00AC1419"/>
    <w:rsid w:val="00AC158C"/>
    <w:rsid w:val="00AC1EC8"/>
    <w:rsid w:val="00AC209E"/>
    <w:rsid w:val="00AC2ADF"/>
    <w:rsid w:val="00AC3BBC"/>
    <w:rsid w:val="00AC451F"/>
    <w:rsid w:val="00AC4932"/>
    <w:rsid w:val="00AC6BDE"/>
    <w:rsid w:val="00AC7449"/>
    <w:rsid w:val="00AD047E"/>
    <w:rsid w:val="00AD125E"/>
    <w:rsid w:val="00AD1A19"/>
    <w:rsid w:val="00AD2723"/>
    <w:rsid w:val="00AD2864"/>
    <w:rsid w:val="00AD36A1"/>
    <w:rsid w:val="00AD37D8"/>
    <w:rsid w:val="00AD3CD5"/>
    <w:rsid w:val="00AD3EBC"/>
    <w:rsid w:val="00AD3FA0"/>
    <w:rsid w:val="00AD4962"/>
    <w:rsid w:val="00AD4AA7"/>
    <w:rsid w:val="00AD509B"/>
    <w:rsid w:val="00AD532A"/>
    <w:rsid w:val="00AD5FE5"/>
    <w:rsid w:val="00AD6CA6"/>
    <w:rsid w:val="00AE0423"/>
    <w:rsid w:val="00AE0A81"/>
    <w:rsid w:val="00AE14A5"/>
    <w:rsid w:val="00AE1996"/>
    <w:rsid w:val="00AE2468"/>
    <w:rsid w:val="00AE3082"/>
    <w:rsid w:val="00AE401D"/>
    <w:rsid w:val="00AE426A"/>
    <w:rsid w:val="00AE4B5F"/>
    <w:rsid w:val="00AE5184"/>
    <w:rsid w:val="00AE5FC4"/>
    <w:rsid w:val="00AE67DC"/>
    <w:rsid w:val="00AE6F9C"/>
    <w:rsid w:val="00AE7345"/>
    <w:rsid w:val="00AE7A3C"/>
    <w:rsid w:val="00AE7DB6"/>
    <w:rsid w:val="00AF02A8"/>
    <w:rsid w:val="00AF07EE"/>
    <w:rsid w:val="00AF1307"/>
    <w:rsid w:val="00AF137B"/>
    <w:rsid w:val="00AF1703"/>
    <w:rsid w:val="00AF1B1A"/>
    <w:rsid w:val="00AF211A"/>
    <w:rsid w:val="00AF2E9D"/>
    <w:rsid w:val="00AF38E7"/>
    <w:rsid w:val="00AF3948"/>
    <w:rsid w:val="00AF3A6F"/>
    <w:rsid w:val="00AF3D58"/>
    <w:rsid w:val="00AF4021"/>
    <w:rsid w:val="00AF5005"/>
    <w:rsid w:val="00AF5D2E"/>
    <w:rsid w:val="00AF6F0D"/>
    <w:rsid w:val="00B009A4"/>
    <w:rsid w:val="00B01D01"/>
    <w:rsid w:val="00B02873"/>
    <w:rsid w:val="00B03AF6"/>
    <w:rsid w:val="00B0434F"/>
    <w:rsid w:val="00B048A5"/>
    <w:rsid w:val="00B05585"/>
    <w:rsid w:val="00B05651"/>
    <w:rsid w:val="00B05CAB"/>
    <w:rsid w:val="00B05D8B"/>
    <w:rsid w:val="00B072A2"/>
    <w:rsid w:val="00B07683"/>
    <w:rsid w:val="00B07FDA"/>
    <w:rsid w:val="00B10566"/>
    <w:rsid w:val="00B10C71"/>
    <w:rsid w:val="00B11045"/>
    <w:rsid w:val="00B11789"/>
    <w:rsid w:val="00B11E8B"/>
    <w:rsid w:val="00B1257E"/>
    <w:rsid w:val="00B1281C"/>
    <w:rsid w:val="00B129BC"/>
    <w:rsid w:val="00B12E43"/>
    <w:rsid w:val="00B12F8A"/>
    <w:rsid w:val="00B134F3"/>
    <w:rsid w:val="00B1559C"/>
    <w:rsid w:val="00B15B4A"/>
    <w:rsid w:val="00B176F5"/>
    <w:rsid w:val="00B20961"/>
    <w:rsid w:val="00B22B7A"/>
    <w:rsid w:val="00B233D9"/>
    <w:rsid w:val="00B235FE"/>
    <w:rsid w:val="00B2432B"/>
    <w:rsid w:val="00B24809"/>
    <w:rsid w:val="00B25238"/>
    <w:rsid w:val="00B263C6"/>
    <w:rsid w:val="00B26462"/>
    <w:rsid w:val="00B2669B"/>
    <w:rsid w:val="00B26919"/>
    <w:rsid w:val="00B26D5F"/>
    <w:rsid w:val="00B27F8A"/>
    <w:rsid w:val="00B30A0A"/>
    <w:rsid w:val="00B31928"/>
    <w:rsid w:val="00B33F11"/>
    <w:rsid w:val="00B34212"/>
    <w:rsid w:val="00B34B98"/>
    <w:rsid w:val="00B34C99"/>
    <w:rsid w:val="00B35D02"/>
    <w:rsid w:val="00B364EF"/>
    <w:rsid w:val="00B36585"/>
    <w:rsid w:val="00B374FF"/>
    <w:rsid w:val="00B37D67"/>
    <w:rsid w:val="00B4088F"/>
    <w:rsid w:val="00B40CA3"/>
    <w:rsid w:val="00B41062"/>
    <w:rsid w:val="00B410A7"/>
    <w:rsid w:val="00B41272"/>
    <w:rsid w:val="00B41CC6"/>
    <w:rsid w:val="00B42E44"/>
    <w:rsid w:val="00B43F00"/>
    <w:rsid w:val="00B44084"/>
    <w:rsid w:val="00B440BE"/>
    <w:rsid w:val="00B441FD"/>
    <w:rsid w:val="00B44750"/>
    <w:rsid w:val="00B45497"/>
    <w:rsid w:val="00B45C88"/>
    <w:rsid w:val="00B474D4"/>
    <w:rsid w:val="00B502C2"/>
    <w:rsid w:val="00B5086C"/>
    <w:rsid w:val="00B52569"/>
    <w:rsid w:val="00B52A9D"/>
    <w:rsid w:val="00B537C5"/>
    <w:rsid w:val="00B57CDE"/>
    <w:rsid w:val="00B61E75"/>
    <w:rsid w:val="00B62149"/>
    <w:rsid w:val="00B62F31"/>
    <w:rsid w:val="00B64285"/>
    <w:rsid w:val="00B64587"/>
    <w:rsid w:val="00B647AB"/>
    <w:rsid w:val="00B650A7"/>
    <w:rsid w:val="00B658D1"/>
    <w:rsid w:val="00B66167"/>
    <w:rsid w:val="00B661AA"/>
    <w:rsid w:val="00B6655D"/>
    <w:rsid w:val="00B66C64"/>
    <w:rsid w:val="00B670A4"/>
    <w:rsid w:val="00B671F9"/>
    <w:rsid w:val="00B70A1A"/>
    <w:rsid w:val="00B70E11"/>
    <w:rsid w:val="00B71BC5"/>
    <w:rsid w:val="00B71BF2"/>
    <w:rsid w:val="00B7376D"/>
    <w:rsid w:val="00B73C66"/>
    <w:rsid w:val="00B74363"/>
    <w:rsid w:val="00B75331"/>
    <w:rsid w:val="00B75351"/>
    <w:rsid w:val="00B75478"/>
    <w:rsid w:val="00B75797"/>
    <w:rsid w:val="00B76D5C"/>
    <w:rsid w:val="00B7752E"/>
    <w:rsid w:val="00B81969"/>
    <w:rsid w:val="00B81B8B"/>
    <w:rsid w:val="00B82294"/>
    <w:rsid w:val="00B822EB"/>
    <w:rsid w:val="00B8265B"/>
    <w:rsid w:val="00B8364B"/>
    <w:rsid w:val="00B838ED"/>
    <w:rsid w:val="00B8492B"/>
    <w:rsid w:val="00B84AA2"/>
    <w:rsid w:val="00B84B87"/>
    <w:rsid w:val="00B84BC5"/>
    <w:rsid w:val="00B85BCD"/>
    <w:rsid w:val="00B85EAD"/>
    <w:rsid w:val="00B85F6A"/>
    <w:rsid w:val="00B86145"/>
    <w:rsid w:val="00B87532"/>
    <w:rsid w:val="00B87897"/>
    <w:rsid w:val="00B87D6F"/>
    <w:rsid w:val="00B90DC0"/>
    <w:rsid w:val="00B914E4"/>
    <w:rsid w:val="00B92EF1"/>
    <w:rsid w:val="00B92F0E"/>
    <w:rsid w:val="00B935CC"/>
    <w:rsid w:val="00B9388F"/>
    <w:rsid w:val="00B941A3"/>
    <w:rsid w:val="00B96453"/>
    <w:rsid w:val="00B96683"/>
    <w:rsid w:val="00BA065A"/>
    <w:rsid w:val="00BA2A21"/>
    <w:rsid w:val="00BA2D0A"/>
    <w:rsid w:val="00BA36ED"/>
    <w:rsid w:val="00BA4C55"/>
    <w:rsid w:val="00BA5AED"/>
    <w:rsid w:val="00BA5E63"/>
    <w:rsid w:val="00BA652D"/>
    <w:rsid w:val="00BB0100"/>
    <w:rsid w:val="00BB0700"/>
    <w:rsid w:val="00BB098A"/>
    <w:rsid w:val="00BB1450"/>
    <w:rsid w:val="00BB355B"/>
    <w:rsid w:val="00BB38F2"/>
    <w:rsid w:val="00BB4B46"/>
    <w:rsid w:val="00BB4DE7"/>
    <w:rsid w:val="00BB4F57"/>
    <w:rsid w:val="00BB5179"/>
    <w:rsid w:val="00BB5F14"/>
    <w:rsid w:val="00BB681D"/>
    <w:rsid w:val="00BB6A98"/>
    <w:rsid w:val="00BB706E"/>
    <w:rsid w:val="00BB7290"/>
    <w:rsid w:val="00BC0ABC"/>
    <w:rsid w:val="00BC242E"/>
    <w:rsid w:val="00BC31C9"/>
    <w:rsid w:val="00BC3E14"/>
    <w:rsid w:val="00BC3F90"/>
    <w:rsid w:val="00BC4D57"/>
    <w:rsid w:val="00BC5FB8"/>
    <w:rsid w:val="00BC6076"/>
    <w:rsid w:val="00BC6652"/>
    <w:rsid w:val="00BC7380"/>
    <w:rsid w:val="00BC7632"/>
    <w:rsid w:val="00BC7854"/>
    <w:rsid w:val="00BD3D00"/>
    <w:rsid w:val="00BD418E"/>
    <w:rsid w:val="00BD46D9"/>
    <w:rsid w:val="00BD4FF8"/>
    <w:rsid w:val="00BD52E6"/>
    <w:rsid w:val="00BD5BEE"/>
    <w:rsid w:val="00BD5C4B"/>
    <w:rsid w:val="00BD5EAE"/>
    <w:rsid w:val="00BD65B2"/>
    <w:rsid w:val="00BD7C4D"/>
    <w:rsid w:val="00BD7C97"/>
    <w:rsid w:val="00BE035C"/>
    <w:rsid w:val="00BE0AC2"/>
    <w:rsid w:val="00BE16E0"/>
    <w:rsid w:val="00BE2114"/>
    <w:rsid w:val="00BE2128"/>
    <w:rsid w:val="00BE2CE6"/>
    <w:rsid w:val="00BE364D"/>
    <w:rsid w:val="00BE414F"/>
    <w:rsid w:val="00BE42A8"/>
    <w:rsid w:val="00BE4A56"/>
    <w:rsid w:val="00BE5293"/>
    <w:rsid w:val="00BE53A3"/>
    <w:rsid w:val="00BE63EE"/>
    <w:rsid w:val="00BE780A"/>
    <w:rsid w:val="00BE7FAE"/>
    <w:rsid w:val="00BF0602"/>
    <w:rsid w:val="00BF0D7F"/>
    <w:rsid w:val="00BF20E7"/>
    <w:rsid w:val="00BF24F8"/>
    <w:rsid w:val="00BF2DFA"/>
    <w:rsid w:val="00BF4346"/>
    <w:rsid w:val="00BF4A18"/>
    <w:rsid w:val="00BF527E"/>
    <w:rsid w:val="00BF5947"/>
    <w:rsid w:val="00BF5E1E"/>
    <w:rsid w:val="00BF69F0"/>
    <w:rsid w:val="00BF7DB5"/>
    <w:rsid w:val="00BF7E7F"/>
    <w:rsid w:val="00C004C7"/>
    <w:rsid w:val="00C02197"/>
    <w:rsid w:val="00C0291E"/>
    <w:rsid w:val="00C03687"/>
    <w:rsid w:val="00C03814"/>
    <w:rsid w:val="00C03FED"/>
    <w:rsid w:val="00C040E3"/>
    <w:rsid w:val="00C041F6"/>
    <w:rsid w:val="00C04687"/>
    <w:rsid w:val="00C05C61"/>
    <w:rsid w:val="00C05DF5"/>
    <w:rsid w:val="00C062A6"/>
    <w:rsid w:val="00C06304"/>
    <w:rsid w:val="00C07DB3"/>
    <w:rsid w:val="00C07EF7"/>
    <w:rsid w:val="00C07FEB"/>
    <w:rsid w:val="00C1135E"/>
    <w:rsid w:val="00C11510"/>
    <w:rsid w:val="00C11AB0"/>
    <w:rsid w:val="00C12108"/>
    <w:rsid w:val="00C12567"/>
    <w:rsid w:val="00C13028"/>
    <w:rsid w:val="00C13D84"/>
    <w:rsid w:val="00C14ACA"/>
    <w:rsid w:val="00C1552D"/>
    <w:rsid w:val="00C155D7"/>
    <w:rsid w:val="00C156A5"/>
    <w:rsid w:val="00C208CA"/>
    <w:rsid w:val="00C21241"/>
    <w:rsid w:val="00C227C9"/>
    <w:rsid w:val="00C22CA6"/>
    <w:rsid w:val="00C2358F"/>
    <w:rsid w:val="00C23631"/>
    <w:rsid w:val="00C23C0E"/>
    <w:rsid w:val="00C258ED"/>
    <w:rsid w:val="00C25C52"/>
    <w:rsid w:val="00C279C6"/>
    <w:rsid w:val="00C27A5F"/>
    <w:rsid w:val="00C3003C"/>
    <w:rsid w:val="00C316F6"/>
    <w:rsid w:val="00C31BDB"/>
    <w:rsid w:val="00C31F9B"/>
    <w:rsid w:val="00C32B5B"/>
    <w:rsid w:val="00C3475F"/>
    <w:rsid w:val="00C34C22"/>
    <w:rsid w:val="00C35E37"/>
    <w:rsid w:val="00C363FA"/>
    <w:rsid w:val="00C36C10"/>
    <w:rsid w:val="00C377AF"/>
    <w:rsid w:val="00C378D9"/>
    <w:rsid w:val="00C37D19"/>
    <w:rsid w:val="00C41320"/>
    <w:rsid w:val="00C41957"/>
    <w:rsid w:val="00C419B5"/>
    <w:rsid w:val="00C421DC"/>
    <w:rsid w:val="00C437A1"/>
    <w:rsid w:val="00C44036"/>
    <w:rsid w:val="00C44D16"/>
    <w:rsid w:val="00C45266"/>
    <w:rsid w:val="00C45360"/>
    <w:rsid w:val="00C45CB8"/>
    <w:rsid w:val="00C47201"/>
    <w:rsid w:val="00C47E31"/>
    <w:rsid w:val="00C50627"/>
    <w:rsid w:val="00C52A65"/>
    <w:rsid w:val="00C53B19"/>
    <w:rsid w:val="00C53B2F"/>
    <w:rsid w:val="00C54505"/>
    <w:rsid w:val="00C54A1B"/>
    <w:rsid w:val="00C54B88"/>
    <w:rsid w:val="00C5537D"/>
    <w:rsid w:val="00C555A8"/>
    <w:rsid w:val="00C559B8"/>
    <w:rsid w:val="00C57172"/>
    <w:rsid w:val="00C600F5"/>
    <w:rsid w:val="00C6275A"/>
    <w:rsid w:val="00C630F6"/>
    <w:rsid w:val="00C64E59"/>
    <w:rsid w:val="00C661D1"/>
    <w:rsid w:val="00C663E5"/>
    <w:rsid w:val="00C67A0F"/>
    <w:rsid w:val="00C70F53"/>
    <w:rsid w:val="00C71DD8"/>
    <w:rsid w:val="00C7213F"/>
    <w:rsid w:val="00C7254A"/>
    <w:rsid w:val="00C72788"/>
    <w:rsid w:val="00C7425C"/>
    <w:rsid w:val="00C746D3"/>
    <w:rsid w:val="00C75B8C"/>
    <w:rsid w:val="00C76706"/>
    <w:rsid w:val="00C76E13"/>
    <w:rsid w:val="00C7715A"/>
    <w:rsid w:val="00C81275"/>
    <w:rsid w:val="00C81354"/>
    <w:rsid w:val="00C82563"/>
    <w:rsid w:val="00C8257E"/>
    <w:rsid w:val="00C8307A"/>
    <w:rsid w:val="00C83244"/>
    <w:rsid w:val="00C8333B"/>
    <w:rsid w:val="00C83A7A"/>
    <w:rsid w:val="00C83B30"/>
    <w:rsid w:val="00C843AC"/>
    <w:rsid w:val="00C84456"/>
    <w:rsid w:val="00C84E33"/>
    <w:rsid w:val="00C85700"/>
    <w:rsid w:val="00C860D3"/>
    <w:rsid w:val="00C86817"/>
    <w:rsid w:val="00C86A17"/>
    <w:rsid w:val="00C86E34"/>
    <w:rsid w:val="00C87180"/>
    <w:rsid w:val="00C87225"/>
    <w:rsid w:val="00C876E3"/>
    <w:rsid w:val="00C90D35"/>
    <w:rsid w:val="00C90F2C"/>
    <w:rsid w:val="00C91F6A"/>
    <w:rsid w:val="00C92505"/>
    <w:rsid w:val="00C92AFC"/>
    <w:rsid w:val="00C9450A"/>
    <w:rsid w:val="00C9457D"/>
    <w:rsid w:val="00C949D3"/>
    <w:rsid w:val="00C9642E"/>
    <w:rsid w:val="00C964C3"/>
    <w:rsid w:val="00C96CC7"/>
    <w:rsid w:val="00CA038A"/>
    <w:rsid w:val="00CA03CB"/>
    <w:rsid w:val="00CA203C"/>
    <w:rsid w:val="00CA258A"/>
    <w:rsid w:val="00CA36D9"/>
    <w:rsid w:val="00CA4772"/>
    <w:rsid w:val="00CA52FA"/>
    <w:rsid w:val="00CA55D6"/>
    <w:rsid w:val="00CA5EA9"/>
    <w:rsid w:val="00CA68FD"/>
    <w:rsid w:val="00CA6B5C"/>
    <w:rsid w:val="00CA7130"/>
    <w:rsid w:val="00CA75F3"/>
    <w:rsid w:val="00CA76C9"/>
    <w:rsid w:val="00CA7BE7"/>
    <w:rsid w:val="00CB0C80"/>
    <w:rsid w:val="00CB0EC6"/>
    <w:rsid w:val="00CB1063"/>
    <w:rsid w:val="00CB1623"/>
    <w:rsid w:val="00CB1935"/>
    <w:rsid w:val="00CB307C"/>
    <w:rsid w:val="00CB3D16"/>
    <w:rsid w:val="00CB4215"/>
    <w:rsid w:val="00CB612F"/>
    <w:rsid w:val="00CB68B3"/>
    <w:rsid w:val="00CB7A5C"/>
    <w:rsid w:val="00CC058C"/>
    <w:rsid w:val="00CC0BDA"/>
    <w:rsid w:val="00CC0C3B"/>
    <w:rsid w:val="00CC17E6"/>
    <w:rsid w:val="00CC4327"/>
    <w:rsid w:val="00CC4386"/>
    <w:rsid w:val="00CC451B"/>
    <w:rsid w:val="00CC452D"/>
    <w:rsid w:val="00CC4ABB"/>
    <w:rsid w:val="00CC4C2E"/>
    <w:rsid w:val="00CC5395"/>
    <w:rsid w:val="00CC5547"/>
    <w:rsid w:val="00CC5558"/>
    <w:rsid w:val="00CC56F5"/>
    <w:rsid w:val="00CC5BF1"/>
    <w:rsid w:val="00CC691B"/>
    <w:rsid w:val="00CC76FA"/>
    <w:rsid w:val="00CC7708"/>
    <w:rsid w:val="00CC77A0"/>
    <w:rsid w:val="00CC7957"/>
    <w:rsid w:val="00CD0CF1"/>
    <w:rsid w:val="00CD18A0"/>
    <w:rsid w:val="00CD1C73"/>
    <w:rsid w:val="00CD1F43"/>
    <w:rsid w:val="00CD2233"/>
    <w:rsid w:val="00CD23B2"/>
    <w:rsid w:val="00CD36C2"/>
    <w:rsid w:val="00CD3772"/>
    <w:rsid w:val="00CD3BF1"/>
    <w:rsid w:val="00CD3FB7"/>
    <w:rsid w:val="00CD4CE5"/>
    <w:rsid w:val="00CD54C4"/>
    <w:rsid w:val="00CD5AA7"/>
    <w:rsid w:val="00CD5C60"/>
    <w:rsid w:val="00CD6D0A"/>
    <w:rsid w:val="00CE066C"/>
    <w:rsid w:val="00CE11C0"/>
    <w:rsid w:val="00CE134A"/>
    <w:rsid w:val="00CE2431"/>
    <w:rsid w:val="00CE2CAF"/>
    <w:rsid w:val="00CE2CC2"/>
    <w:rsid w:val="00CE3017"/>
    <w:rsid w:val="00CE3444"/>
    <w:rsid w:val="00CE461F"/>
    <w:rsid w:val="00CE4CFD"/>
    <w:rsid w:val="00CE5580"/>
    <w:rsid w:val="00CE5887"/>
    <w:rsid w:val="00CE59A2"/>
    <w:rsid w:val="00CE645E"/>
    <w:rsid w:val="00CE68C8"/>
    <w:rsid w:val="00CE6FE7"/>
    <w:rsid w:val="00CE70EC"/>
    <w:rsid w:val="00CF0E66"/>
    <w:rsid w:val="00CF2267"/>
    <w:rsid w:val="00CF2312"/>
    <w:rsid w:val="00CF290F"/>
    <w:rsid w:val="00CF2EBE"/>
    <w:rsid w:val="00CF3B55"/>
    <w:rsid w:val="00CF3EB9"/>
    <w:rsid w:val="00CF41E2"/>
    <w:rsid w:val="00CF4831"/>
    <w:rsid w:val="00CF4CCD"/>
    <w:rsid w:val="00CF4F66"/>
    <w:rsid w:val="00CF5433"/>
    <w:rsid w:val="00CF5DE3"/>
    <w:rsid w:val="00CF684A"/>
    <w:rsid w:val="00CF6FC7"/>
    <w:rsid w:val="00CF75CC"/>
    <w:rsid w:val="00D00460"/>
    <w:rsid w:val="00D01692"/>
    <w:rsid w:val="00D01BEB"/>
    <w:rsid w:val="00D04354"/>
    <w:rsid w:val="00D04635"/>
    <w:rsid w:val="00D0501F"/>
    <w:rsid w:val="00D05B1B"/>
    <w:rsid w:val="00D05D00"/>
    <w:rsid w:val="00D0742B"/>
    <w:rsid w:val="00D07B41"/>
    <w:rsid w:val="00D10211"/>
    <w:rsid w:val="00D10634"/>
    <w:rsid w:val="00D106FF"/>
    <w:rsid w:val="00D11DF1"/>
    <w:rsid w:val="00D12443"/>
    <w:rsid w:val="00D128E1"/>
    <w:rsid w:val="00D14A72"/>
    <w:rsid w:val="00D161CA"/>
    <w:rsid w:val="00D16312"/>
    <w:rsid w:val="00D1774C"/>
    <w:rsid w:val="00D177C8"/>
    <w:rsid w:val="00D2018A"/>
    <w:rsid w:val="00D20787"/>
    <w:rsid w:val="00D20C25"/>
    <w:rsid w:val="00D20C7C"/>
    <w:rsid w:val="00D20C95"/>
    <w:rsid w:val="00D21402"/>
    <w:rsid w:val="00D21C1B"/>
    <w:rsid w:val="00D2336B"/>
    <w:rsid w:val="00D23419"/>
    <w:rsid w:val="00D24B88"/>
    <w:rsid w:val="00D25624"/>
    <w:rsid w:val="00D25CC9"/>
    <w:rsid w:val="00D26FC3"/>
    <w:rsid w:val="00D27E92"/>
    <w:rsid w:val="00D30B75"/>
    <w:rsid w:val="00D31169"/>
    <w:rsid w:val="00D31D8D"/>
    <w:rsid w:val="00D321D3"/>
    <w:rsid w:val="00D325F8"/>
    <w:rsid w:val="00D32C05"/>
    <w:rsid w:val="00D32EF5"/>
    <w:rsid w:val="00D33722"/>
    <w:rsid w:val="00D34F39"/>
    <w:rsid w:val="00D350E7"/>
    <w:rsid w:val="00D351DD"/>
    <w:rsid w:val="00D351FD"/>
    <w:rsid w:val="00D35237"/>
    <w:rsid w:val="00D35585"/>
    <w:rsid w:val="00D3587C"/>
    <w:rsid w:val="00D35E3A"/>
    <w:rsid w:val="00D36875"/>
    <w:rsid w:val="00D36C92"/>
    <w:rsid w:val="00D374A3"/>
    <w:rsid w:val="00D401DF"/>
    <w:rsid w:val="00D40EA8"/>
    <w:rsid w:val="00D41715"/>
    <w:rsid w:val="00D41878"/>
    <w:rsid w:val="00D419BD"/>
    <w:rsid w:val="00D41AE3"/>
    <w:rsid w:val="00D429E3"/>
    <w:rsid w:val="00D42E7B"/>
    <w:rsid w:val="00D44846"/>
    <w:rsid w:val="00D45399"/>
    <w:rsid w:val="00D46A60"/>
    <w:rsid w:val="00D47F02"/>
    <w:rsid w:val="00D502BC"/>
    <w:rsid w:val="00D517EF"/>
    <w:rsid w:val="00D52017"/>
    <w:rsid w:val="00D5439B"/>
    <w:rsid w:val="00D5442E"/>
    <w:rsid w:val="00D54787"/>
    <w:rsid w:val="00D547B0"/>
    <w:rsid w:val="00D5497F"/>
    <w:rsid w:val="00D54F59"/>
    <w:rsid w:val="00D561B0"/>
    <w:rsid w:val="00D56B03"/>
    <w:rsid w:val="00D57416"/>
    <w:rsid w:val="00D60900"/>
    <w:rsid w:val="00D60D8B"/>
    <w:rsid w:val="00D614FE"/>
    <w:rsid w:val="00D628F4"/>
    <w:rsid w:val="00D6296F"/>
    <w:rsid w:val="00D62CCF"/>
    <w:rsid w:val="00D62F28"/>
    <w:rsid w:val="00D62FEE"/>
    <w:rsid w:val="00D63473"/>
    <w:rsid w:val="00D63C7B"/>
    <w:rsid w:val="00D642D3"/>
    <w:rsid w:val="00D647B5"/>
    <w:rsid w:val="00D648FC"/>
    <w:rsid w:val="00D64AB8"/>
    <w:rsid w:val="00D64EEC"/>
    <w:rsid w:val="00D66E97"/>
    <w:rsid w:val="00D67687"/>
    <w:rsid w:val="00D67B4B"/>
    <w:rsid w:val="00D7067A"/>
    <w:rsid w:val="00D70B98"/>
    <w:rsid w:val="00D70D29"/>
    <w:rsid w:val="00D70D6A"/>
    <w:rsid w:val="00D716CA"/>
    <w:rsid w:val="00D7181B"/>
    <w:rsid w:val="00D73427"/>
    <w:rsid w:val="00D73573"/>
    <w:rsid w:val="00D73EEA"/>
    <w:rsid w:val="00D74E6B"/>
    <w:rsid w:val="00D75429"/>
    <w:rsid w:val="00D76EE0"/>
    <w:rsid w:val="00D77647"/>
    <w:rsid w:val="00D7784F"/>
    <w:rsid w:val="00D77969"/>
    <w:rsid w:val="00D77977"/>
    <w:rsid w:val="00D77CDA"/>
    <w:rsid w:val="00D80BE2"/>
    <w:rsid w:val="00D81B34"/>
    <w:rsid w:val="00D82764"/>
    <w:rsid w:val="00D82A1B"/>
    <w:rsid w:val="00D8300D"/>
    <w:rsid w:val="00D83A03"/>
    <w:rsid w:val="00D861C4"/>
    <w:rsid w:val="00D86F82"/>
    <w:rsid w:val="00D87FA0"/>
    <w:rsid w:val="00D90515"/>
    <w:rsid w:val="00D907B5"/>
    <w:rsid w:val="00D90D1F"/>
    <w:rsid w:val="00D91077"/>
    <w:rsid w:val="00D94906"/>
    <w:rsid w:val="00D94BF7"/>
    <w:rsid w:val="00D96084"/>
    <w:rsid w:val="00D9614A"/>
    <w:rsid w:val="00D962AD"/>
    <w:rsid w:val="00D96DA3"/>
    <w:rsid w:val="00D9715A"/>
    <w:rsid w:val="00D975AE"/>
    <w:rsid w:val="00DA0B5F"/>
    <w:rsid w:val="00DA0CB0"/>
    <w:rsid w:val="00DA1576"/>
    <w:rsid w:val="00DA16BF"/>
    <w:rsid w:val="00DA1918"/>
    <w:rsid w:val="00DA39C7"/>
    <w:rsid w:val="00DA3CCF"/>
    <w:rsid w:val="00DA4F1E"/>
    <w:rsid w:val="00DA4F32"/>
    <w:rsid w:val="00DA52FB"/>
    <w:rsid w:val="00DA58A6"/>
    <w:rsid w:val="00DA5CD8"/>
    <w:rsid w:val="00DA635C"/>
    <w:rsid w:val="00DA6435"/>
    <w:rsid w:val="00DA660B"/>
    <w:rsid w:val="00DA79A0"/>
    <w:rsid w:val="00DB21D2"/>
    <w:rsid w:val="00DB220A"/>
    <w:rsid w:val="00DB28CC"/>
    <w:rsid w:val="00DB2BAF"/>
    <w:rsid w:val="00DB3539"/>
    <w:rsid w:val="00DB4C4E"/>
    <w:rsid w:val="00DC0B4C"/>
    <w:rsid w:val="00DC0C55"/>
    <w:rsid w:val="00DC0CB5"/>
    <w:rsid w:val="00DC1D2B"/>
    <w:rsid w:val="00DC2094"/>
    <w:rsid w:val="00DC2116"/>
    <w:rsid w:val="00DC22BE"/>
    <w:rsid w:val="00DC26A4"/>
    <w:rsid w:val="00DC3609"/>
    <w:rsid w:val="00DC3A2C"/>
    <w:rsid w:val="00DC45CF"/>
    <w:rsid w:val="00DC4A6A"/>
    <w:rsid w:val="00DC4F25"/>
    <w:rsid w:val="00DC55B8"/>
    <w:rsid w:val="00DC6C16"/>
    <w:rsid w:val="00DC7271"/>
    <w:rsid w:val="00DC758E"/>
    <w:rsid w:val="00DC7CA7"/>
    <w:rsid w:val="00DD0EE3"/>
    <w:rsid w:val="00DD1353"/>
    <w:rsid w:val="00DD13E8"/>
    <w:rsid w:val="00DD1509"/>
    <w:rsid w:val="00DD1BEC"/>
    <w:rsid w:val="00DD1E39"/>
    <w:rsid w:val="00DD2529"/>
    <w:rsid w:val="00DD464B"/>
    <w:rsid w:val="00DD4745"/>
    <w:rsid w:val="00DD474D"/>
    <w:rsid w:val="00DD49E4"/>
    <w:rsid w:val="00DD4CA3"/>
    <w:rsid w:val="00DD624E"/>
    <w:rsid w:val="00DD681A"/>
    <w:rsid w:val="00DD6C04"/>
    <w:rsid w:val="00DD6CA1"/>
    <w:rsid w:val="00DD71DD"/>
    <w:rsid w:val="00DE07C1"/>
    <w:rsid w:val="00DE1137"/>
    <w:rsid w:val="00DE11B6"/>
    <w:rsid w:val="00DE11D2"/>
    <w:rsid w:val="00DE14BF"/>
    <w:rsid w:val="00DE1541"/>
    <w:rsid w:val="00DE1550"/>
    <w:rsid w:val="00DE2166"/>
    <w:rsid w:val="00DE2690"/>
    <w:rsid w:val="00DE43F1"/>
    <w:rsid w:val="00DE4BC6"/>
    <w:rsid w:val="00DE523A"/>
    <w:rsid w:val="00DE53AB"/>
    <w:rsid w:val="00DE62A3"/>
    <w:rsid w:val="00DE7029"/>
    <w:rsid w:val="00DE716E"/>
    <w:rsid w:val="00DE72F8"/>
    <w:rsid w:val="00DE7676"/>
    <w:rsid w:val="00DF00A7"/>
    <w:rsid w:val="00DF3373"/>
    <w:rsid w:val="00DF38B7"/>
    <w:rsid w:val="00DF50C7"/>
    <w:rsid w:val="00DF52DF"/>
    <w:rsid w:val="00DF5A27"/>
    <w:rsid w:val="00DF65BA"/>
    <w:rsid w:val="00DF6DF6"/>
    <w:rsid w:val="00DF7FB9"/>
    <w:rsid w:val="00E00A99"/>
    <w:rsid w:val="00E01A6D"/>
    <w:rsid w:val="00E01B6B"/>
    <w:rsid w:val="00E02DE7"/>
    <w:rsid w:val="00E04321"/>
    <w:rsid w:val="00E044CD"/>
    <w:rsid w:val="00E04680"/>
    <w:rsid w:val="00E05777"/>
    <w:rsid w:val="00E05EBD"/>
    <w:rsid w:val="00E06162"/>
    <w:rsid w:val="00E06759"/>
    <w:rsid w:val="00E06FDD"/>
    <w:rsid w:val="00E071FA"/>
    <w:rsid w:val="00E07445"/>
    <w:rsid w:val="00E0765E"/>
    <w:rsid w:val="00E07B98"/>
    <w:rsid w:val="00E07ECB"/>
    <w:rsid w:val="00E116D6"/>
    <w:rsid w:val="00E11810"/>
    <w:rsid w:val="00E11DBC"/>
    <w:rsid w:val="00E12623"/>
    <w:rsid w:val="00E131FE"/>
    <w:rsid w:val="00E155F7"/>
    <w:rsid w:val="00E17137"/>
    <w:rsid w:val="00E1732C"/>
    <w:rsid w:val="00E17C1D"/>
    <w:rsid w:val="00E17FFC"/>
    <w:rsid w:val="00E20EEF"/>
    <w:rsid w:val="00E21A0A"/>
    <w:rsid w:val="00E224B8"/>
    <w:rsid w:val="00E22C1A"/>
    <w:rsid w:val="00E23014"/>
    <w:rsid w:val="00E2367E"/>
    <w:rsid w:val="00E23C40"/>
    <w:rsid w:val="00E2460B"/>
    <w:rsid w:val="00E24EE5"/>
    <w:rsid w:val="00E25880"/>
    <w:rsid w:val="00E261D5"/>
    <w:rsid w:val="00E267E9"/>
    <w:rsid w:val="00E26B2C"/>
    <w:rsid w:val="00E278AD"/>
    <w:rsid w:val="00E27A56"/>
    <w:rsid w:val="00E30B14"/>
    <w:rsid w:val="00E31F48"/>
    <w:rsid w:val="00E3324A"/>
    <w:rsid w:val="00E3455F"/>
    <w:rsid w:val="00E3457D"/>
    <w:rsid w:val="00E348CA"/>
    <w:rsid w:val="00E34C5C"/>
    <w:rsid w:val="00E36476"/>
    <w:rsid w:val="00E364AC"/>
    <w:rsid w:val="00E36D32"/>
    <w:rsid w:val="00E3721A"/>
    <w:rsid w:val="00E374A9"/>
    <w:rsid w:val="00E37C6C"/>
    <w:rsid w:val="00E37F01"/>
    <w:rsid w:val="00E4030C"/>
    <w:rsid w:val="00E410A6"/>
    <w:rsid w:val="00E412D7"/>
    <w:rsid w:val="00E416CC"/>
    <w:rsid w:val="00E41BBF"/>
    <w:rsid w:val="00E42056"/>
    <w:rsid w:val="00E42404"/>
    <w:rsid w:val="00E42C55"/>
    <w:rsid w:val="00E42CD4"/>
    <w:rsid w:val="00E44C6D"/>
    <w:rsid w:val="00E46292"/>
    <w:rsid w:val="00E46FA6"/>
    <w:rsid w:val="00E47CDF"/>
    <w:rsid w:val="00E47E40"/>
    <w:rsid w:val="00E50143"/>
    <w:rsid w:val="00E50258"/>
    <w:rsid w:val="00E50CC0"/>
    <w:rsid w:val="00E50D50"/>
    <w:rsid w:val="00E5108B"/>
    <w:rsid w:val="00E5131C"/>
    <w:rsid w:val="00E51C14"/>
    <w:rsid w:val="00E52A33"/>
    <w:rsid w:val="00E52EF1"/>
    <w:rsid w:val="00E53477"/>
    <w:rsid w:val="00E537B2"/>
    <w:rsid w:val="00E5394A"/>
    <w:rsid w:val="00E53E01"/>
    <w:rsid w:val="00E53E7C"/>
    <w:rsid w:val="00E552DD"/>
    <w:rsid w:val="00E56344"/>
    <w:rsid w:val="00E568C7"/>
    <w:rsid w:val="00E579EA"/>
    <w:rsid w:val="00E6027B"/>
    <w:rsid w:val="00E6070D"/>
    <w:rsid w:val="00E60D9C"/>
    <w:rsid w:val="00E61DE6"/>
    <w:rsid w:val="00E61F6D"/>
    <w:rsid w:val="00E61FAC"/>
    <w:rsid w:val="00E62135"/>
    <w:rsid w:val="00E627A3"/>
    <w:rsid w:val="00E62FDC"/>
    <w:rsid w:val="00E633DD"/>
    <w:rsid w:val="00E64067"/>
    <w:rsid w:val="00E653A8"/>
    <w:rsid w:val="00E65710"/>
    <w:rsid w:val="00E6585D"/>
    <w:rsid w:val="00E65A41"/>
    <w:rsid w:val="00E663B9"/>
    <w:rsid w:val="00E7073F"/>
    <w:rsid w:val="00E7284F"/>
    <w:rsid w:val="00E72CCF"/>
    <w:rsid w:val="00E730DF"/>
    <w:rsid w:val="00E7465B"/>
    <w:rsid w:val="00E7650B"/>
    <w:rsid w:val="00E774B0"/>
    <w:rsid w:val="00E80396"/>
    <w:rsid w:val="00E8061D"/>
    <w:rsid w:val="00E80FFD"/>
    <w:rsid w:val="00E814C5"/>
    <w:rsid w:val="00E8164D"/>
    <w:rsid w:val="00E820DF"/>
    <w:rsid w:val="00E82A05"/>
    <w:rsid w:val="00E82BE7"/>
    <w:rsid w:val="00E830EB"/>
    <w:rsid w:val="00E84740"/>
    <w:rsid w:val="00E84827"/>
    <w:rsid w:val="00E86098"/>
    <w:rsid w:val="00E86F1B"/>
    <w:rsid w:val="00E87E6B"/>
    <w:rsid w:val="00E87F07"/>
    <w:rsid w:val="00E907AD"/>
    <w:rsid w:val="00E9242D"/>
    <w:rsid w:val="00E92E3F"/>
    <w:rsid w:val="00E947CF"/>
    <w:rsid w:val="00E94B5E"/>
    <w:rsid w:val="00E94C5D"/>
    <w:rsid w:val="00E96124"/>
    <w:rsid w:val="00E96C5C"/>
    <w:rsid w:val="00E96EB4"/>
    <w:rsid w:val="00EA03A3"/>
    <w:rsid w:val="00EA1EF1"/>
    <w:rsid w:val="00EA1FB3"/>
    <w:rsid w:val="00EA2AA5"/>
    <w:rsid w:val="00EA2F6A"/>
    <w:rsid w:val="00EA3405"/>
    <w:rsid w:val="00EA3C43"/>
    <w:rsid w:val="00EA3F21"/>
    <w:rsid w:val="00EA4095"/>
    <w:rsid w:val="00EA4C45"/>
    <w:rsid w:val="00EA5161"/>
    <w:rsid w:val="00EA5DA8"/>
    <w:rsid w:val="00EA6A29"/>
    <w:rsid w:val="00EA6D2C"/>
    <w:rsid w:val="00EA72F0"/>
    <w:rsid w:val="00EA796A"/>
    <w:rsid w:val="00EA79FF"/>
    <w:rsid w:val="00EB009E"/>
    <w:rsid w:val="00EB064F"/>
    <w:rsid w:val="00EB08FF"/>
    <w:rsid w:val="00EB10F8"/>
    <w:rsid w:val="00EB1328"/>
    <w:rsid w:val="00EB205B"/>
    <w:rsid w:val="00EB2238"/>
    <w:rsid w:val="00EB44EC"/>
    <w:rsid w:val="00EB49DA"/>
    <w:rsid w:val="00EB4F02"/>
    <w:rsid w:val="00EB53FC"/>
    <w:rsid w:val="00EB66DA"/>
    <w:rsid w:val="00EB67B3"/>
    <w:rsid w:val="00EB6A70"/>
    <w:rsid w:val="00EB763A"/>
    <w:rsid w:val="00EC1088"/>
    <w:rsid w:val="00EC18C1"/>
    <w:rsid w:val="00EC25E8"/>
    <w:rsid w:val="00EC2FC6"/>
    <w:rsid w:val="00EC32E0"/>
    <w:rsid w:val="00EC515B"/>
    <w:rsid w:val="00EC52DB"/>
    <w:rsid w:val="00EC5589"/>
    <w:rsid w:val="00EC6348"/>
    <w:rsid w:val="00EC63C0"/>
    <w:rsid w:val="00EC6E8D"/>
    <w:rsid w:val="00EC6F2A"/>
    <w:rsid w:val="00EC7402"/>
    <w:rsid w:val="00EC7726"/>
    <w:rsid w:val="00EC7F3B"/>
    <w:rsid w:val="00ED03F5"/>
    <w:rsid w:val="00ED059D"/>
    <w:rsid w:val="00ED07FD"/>
    <w:rsid w:val="00ED1209"/>
    <w:rsid w:val="00ED1971"/>
    <w:rsid w:val="00ED1B59"/>
    <w:rsid w:val="00ED276C"/>
    <w:rsid w:val="00ED3665"/>
    <w:rsid w:val="00ED4C80"/>
    <w:rsid w:val="00ED5E8B"/>
    <w:rsid w:val="00ED5F6F"/>
    <w:rsid w:val="00ED64A0"/>
    <w:rsid w:val="00ED7857"/>
    <w:rsid w:val="00ED7CAE"/>
    <w:rsid w:val="00EE0560"/>
    <w:rsid w:val="00EE0A7A"/>
    <w:rsid w:val="00EE1FF2"/>
    <w:rsid w:val="00EE28EF"/>
    <w:rsid w:val="00EE2CAF"/>
    <w:rsid w:val="00EE2F83"/>
    <w:rsid w:val="00EE3038"/>
    <w:rsid w:val="00EE4BD9"/>
    <w:rsid w:val="00EE587E"/>
    <w:rsid w:val="00EE67F3"/>
    <w:rsid w:val="00EE70AF"/>
    <w:rsid w:val="00EE7DE6"/>
    <w:rsid w:val="00EE7E65"/>
    <w:rsid w:val="00EF071A"/>
    <w:rsid w:val="00EF1CE5"/>
    <w:rsid w:val="00EF2196"/>
    <w:rsid w:val="00EF250D"/>
    <w:rsid w:val="00EF28D4"/>
    <w:rsid w:val="00EF3400"/>
    <w:rsid w:val="00EF3FA9"/>
    <w:rsid w:val="00EF420C"/>
    <w:rsid w:val="00EF42FE"/>
    <w:rsid w:val="00EF4CA9"/>
    <w:rsid w:val="00EF4DE4"/>
    <w:rsid w:val="00EF524D"/>
    <w:rsid w:val="00EF6EC3"/>
    <w:rsid w:val="00EF78F7"/>
    <w:rsid w:val="00EF792D"/>
    <w:rsid w:val="00EF7C69"/>
    <w:rsid w:val="00EF7FCB"/>
    <w:rsid w:val="00F008C9"/>
    <w:rsid w:val="00F00AB7"/>
    <w:rsid w:val="00F02B67"/>
    <w:rsid w:val="00F03726"/>
    <w:rsid w:val="00F03B4B"/>
    <w:rsid w:val="00F044ED"/>
    <w:rsid w:val="00F05BC3"/>
    <w:rsid w:val="00F05F6B"/>
    <w:rsid w:val="00F0620B"/>
    <w:rsid w:val="00F074D7"/>
    <w:rsid w:val="00F07DA0"/>
    <w:rsid w:val="00F1005C"/>
    <w:rsid w:val="00F10A64"/>
    <w:rsid w:val="00F10D9B"/>
    <w:rsid w:val="00F10F3F"/>
    <w:rsid w:val="00F11229"/>
    <w:rsid w:val="00F11A0A"/>
    <w:rsid w:val="00F121A1"/>
    <w:rsid w:val="00F1297A"/>
    <w:rsid w:val="00F12B9A"/>
    <w:rsid w:val="00F13708"/>
    <w:rsid w:val="00F13A2F"/>
    <w:rsid w:val="00F14F46"/>
    <w:rsid w:val="00F15247"/>
    <w:rsid w:val="00F156DE"/>
    <w:rsid w:val="00F1587D"/>
    <w:rsid w:val="00F2000F"/>
    <w:rsid w:val="00F2179F"/>
    <w:rsid w:val="00F21926"/>
    <w:rsid w:val="00F21BE9"/>
    <w:rsid w:val="00F221BC"/>
    <w:rsid w:val="00F22421"/>
    <w:rsid w:val="00F22C7C"/>
    <w:rsid w:val="00F2326D"/>
    <w:rsid w:val="00F233DB"/>
    <w:rsid w:val="00F23404"/>
    <w:rsid w:val="00F2354D"/>
    <w:rsid w:val="00F236B9"/>
    <w:rsid w:val="00F24170"/>
    <w:rsid w:val="00F2418E"/>
    <w:rsid w:val="00F25598"/>
    <w:rsid w:val="00F257BB"/>
    <w:rsid w:val="00F25B56"/>
    <w:rsid w:val="00F26530"/>
    <w:rsid w:val="00F27BB7"/>
    <w:rsid w:val="00F3033B"/>
    <w:rsid w:val="00F3082E"/>
    <w:rsid w:val="00F30AE9"/>
    <w:rsid w:val="00F30CEF"/>
    <w:rsid w:val="00F31117"/>
    <w:rsid w:val="00F32A58"/>
    <w:rsid w:val="00F32A9B"/>
    <w:rsid w:val="00F32AEE"/>
    <w:rsid w:val="00F330A8"/>
    <w:rsid w:val="00F33547"/>
    <w:rsid w:val="00F335B6"/>
    <w:rsid w:val="00F338A2"/>
    <w:rsid w:val="00F3396C"/>
    <w:rsid w:val="00F3480E"/>
    <w:rsid w:val="00F35DB6"/>
    <w:rsid w:val="00F3648E"/>
    <w:rsid w:val="00F364B0"/>
    <w:rsid w:val="00F36540"/>
    <w:rsid w:val="00F36998"/>
    <w:rsid w:val="00F372BF"/>
    <w:rsid w:val="00F41525"/>
    <w:rsid w:val="00F419A5"/>
    <w:rsid w:val="00F42012"/>
    <w:rsid w:val="00F42099"/>
    <w:rsid w:val="00F439F1"/>
    <w:rsid w:val="00F44D45"/>
    <w:rsid w:val="00F4561E"/>
    <w:rsid w:val="00F457D2"/>
    <w:rsid w:val="00F4605F"/>
    <w:rsid w:val="00F466DE"/>
    <w:rsid w:val="00F473A2"/>
    <w:rsid w:val="00F478F2"/>
    <w:rsid w:val="00F479C3"/>
    <w:rsid w:val="00F47B52"/>
    <w:rsid w:val="00F514E0"/>
    <w:rsid w:val="00F51ED2"/>
    <w:rsid w:val="00F536E2"/>
    <w:rsid w:val="00F540EC"/>
    <w:rsid w:val="00F5595E"/>
    <w:rsid w:val="00F577C9"/>
    <w:rsid w:val="00F6067D"/>
    <w:rsid w:val="00F6075C"/>
    <w:rsid w:val="00F60A9E"/>
    <w:rsid w:val="00F60D42"/>
    <w:rsid w:val="00F60D51"/>
    <w:rsid w:val="00F613AD"/>
    <w:rsid w:val="00F61737"/>
    <w:rsid w:val="00F61CD3"/>
    <w:rsid w:val="00F620D3"/>
    <w:rsid w:val="00F6221F"/>
    <w:rsid w:val="00F622AC"/>
    <w:rsid w:val="00F62363"/>
    <w:rsid w:val="00F6271D"/>
    <w:rsid w:val="00F62B72"/>
    <w:rsid w:val="00F630BE"/>
    <w:rsid w:val="00F6323A"/>
    <w:rsid w:val="00F63240"/>
    <w:rsid w:val="00F63D4D"/>
    <w:rsid w:val="00F670C6"/>
    <w:rsid w:val="00F67455"/>
    <w:rsid w:val="00F67730"/>
    <w:rsid w:val="00F679A5"/>
    <w:rsid w:val="00F67F6C"/>
    <w:rsid w:val="00F71287"/>
    <w:rsid w:val="00F7138C"/>
    <w:rsid w:val="00F71400"/>
    <w:rsid w:val="00F73111"/>
    <w:rsid w:val="00F73523"/>
    <w:rsid w:val="00F73CF7"/>
    <w:rsid w:val="00F7410E"/>
    <w:rsid w:val="00F74178"/>
    <w:rsid w:val="00F75471"/>
    <w:rsid w:val="00F759AB"/>
    <w:rsid w:val="00F7618B"/>
    <w:rsid w:val="00F7624B"/>
    <w:rsid w:val="00F803B3"/>
    <w:rsid w:val="00F807AC"/>
    <w:rsid w:val="00F811DE"/>
    <w:rsid w:val="00F812CC"/>
    <w:rsid w:val="00F82368"/>
    <w:rsid w:val="00F8249B"/>
    <w:rsid w:val="00F82C7A"/>
    <w:rsid w:val="00F832D7"/>
    <w:rsid w:val="00F8331B"/>
    <w:rsid w:val="00F839E3"/>
    <w:rsid w:val="00F84424"/>
    <w:rsid w:val="00F8470E"/>
    <w:rsid w:val="00F849DF"/>
    <w:rsid w:val="00F85EDD"/>
    <w:rsid w:val="00F86A5C"/>
    <w:rsid w:val="00F86B15"/>
    <w:rsid w:val="00F86F76"/>
    <w:rsid w:val="00F87113"/>
    <w:rsid w:val="00F903EB"/>
    <w:rsid w:val="00F9050B"/>
    <w:rsid w:val="00F911A3"/>
    <w:rsid w:val="00F91387"/>
    <w:rsid w:val="00F92C15"/>
    <w:rsid w:val="00F93435"/>
    <w:rsid w:val="00F9448D"/>
    <w:rsid w:val="00F944F4"/>
    <w:rsid w:val="00F94676"/>
    <w:rsid w:val="00F947CA"/>
    <w:rsid w:val="00F94F08"/>
    <w:rsid w:val="00F95862"/>
    <w:rsid w:val="00F95876"/>
    <w:rsid w:val="00F95A39"/>
    <w:rsid w:val="00F95E75"/>
    <w:rsid w:val="00F97966"/>
    <w:rsid w:val="00FA048C"/>
    <w:rsid w:val="00FA14EC"/>
    <w:rsid w:val="00FA2964"/>
    <w:rsid w:val="00FA3087"/>
    <w:rsid w:val="00FA3B55"/>
    <w:rsid w:val="00FA3BA1"/>
    <w:rsid w:val="00FA4386"/>
    <w:rsid w:val="00FA4A09"/>
    <w:rsid w:val="00FA59E1"/>
    <w:rsid w:val="00FA5BBA"/>
    <w:rsid w:val="00FA5D69"/>
    <w:rsid w:val="00FA6678"/>
    <w:rsid w:val="00FA6895"/>
    <w:rsid w:val="00FA6B05"/>
    <w:rsid w:val="00FA6C19"/>
    <w:rsid w:val="00FA70D4"/>
    <w:rsid w:val="00FA7684"/>
    <w:rsid w:val="00FA78B4"/>
    <w:rsid w:val="00FB1DE0"/>
    <w:rsid w:val="00FB41EF"/>
    <w:rsid w:val="00FB4936"/>
    <w:rsid w:val="00FB55FB"/>
    <w:rsid w:val="00FB5A40"/>
    <w:rsid w:val="00FB5D22"/>
    <w:rsid w:val="00FB5EBA"/>
    <w:rsid w:val="00FB66AE"/>
    <w:rsid w:val="00FB6F12"/>
    <w:rsid w:val="00FB7457"/>
    <w:rsid w:val="00FB7801"/>
    <w:rsid w:val="00FC0172"/>
    <w:rsid w:val="00FC024C"/>
    <w:rsid w:val="00FC0DD8"/>
    <w:rsid w:val="00FC15B3"/>
    <w:rsid w:val="00FC2926"/>
    <w:rsid w:val="00FC2E39"/>
    <w:rsid w:val="00FC376A"/>
    <w:rsid w:val="00FC3773"/>
    <w:rsid w:val="00FC4203"/>
    <w:rsid w:val="00FC472D"/>
    <w:rsid w:val="00FC4A49"/>
    <w:rsid w:val="00FC659F"/>
    <w:rsid w:val="00FC65A0"/>
    <w:rsid w:val="00FC69D0"/>
    <w:rsid w:val="00FC775F"/>
    <w:rsid w:val="00FD0326"/>
    <w:rsid w:val="00FD0906"/>
    <w:rsid w:val="00FD0984"/>
    <w:rsid w:val="00FD1217"/>
    <w:rsid w:val="00FD1CD6"/>
    <w:rsid w:val="00FD2808"/>
    <w:rsid w:val="00FD316A"/>
    <w:rsid w:val="00FD46A5"/>
    <w:rsid w:val="00FD49BC"/>
    <w:rsid w:val="00FD4BB1"/>
    <w:rsid w:val="00FD4F3D"/>
    <w:rsid w:val="00FD5B96"/>
    <w:rsid w:val="00FD6979"/>
    <w:rsid w:val="00FD6A63"/>
    <w:rsid w:val="00FD6EAE"/>
    <w:rsid w:val="00FD6F99"/>
    <w:rsid w:val="00FD73F0"/>
    <w:rsid w:val="00FD7C67"/>
    <w:rsid w:val="00FE06EA"/>
    <w:rsid w:val="00FE074A"/>
    <w:rsid w:val="00FE1159"/>
    <w:rsid w:val="00FE119A"/>
    <w:rsid w:val="00FE2223"/>
    <w:rsid w:val="00FE2861"/>
    <w:rsid w:val="00FE371A"/>
    <w:rsid w:val="00FE3B0E"/>
    <w:rsid w:val="00FE4CE8"/>
    <w:rsid w:val="00FE4FD6"/>
    <w:rsid w:val="00FE57DB"/>
    <w:rsid w:val="00FE69F5"/>
    <w:rsid w:val="00FE73AF"/>
    <w:rsid w:val="00FF00D9"/>
    <w:rsid w:val="00FF06D1"/>
    <w:rsid w:val="00FF0A5D"/>
    <w:rsid w:val="00FF1C63"/>
    <w:rsid w:val="00FF299B"/>
    <w:rsid w:val="00FF3DF2"/>
    <w:rsid w:val="00FF3EB2"/>
    <w:rsid w:val="00FF4FBF"/>
    <w:rsid w:val="00FF5AF8"/>
    <w:rsid w:val="00FF5F89"/>
    <w:rsid w:val="00FF682F"/>
    <w:rsid w:val="00FF777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72385"/>
    <o:shapelayout v:ext="edit">
      <o:idmap v:ext="edit" data="1"/>
    </o:shapelayout>
  </w:shapeDefaults>
  <w:decimalSymbol w:val="."/>
  <w:listSeparator w:val=","/>
  <w14:docId w14:val="4156274F"/>
  <w14:defaultImageDpi w14:val="96"/>
  <w15:docId w15:val="{35D48EA6-8C2B-491A-9537-C032795231E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GB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C57172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C54505"/>
    <w:pPr>
      <w:keepNext/>
      <w:keepLines/>
      <w:outlineLvl w:val="0"/>
    </w:pPr>
    <w:rPr>
      <w:rFonts w:eastAsiaTheme="majorEastAsia" w:cs="Arial"/>
      <w:color w:val="2E74B5" w:themeColor="accent1" w:themeShade="BF"/>
      <w:lang w:val="en-U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34C99"/>
    <w:pPr>
      <w:keepNext/>
      <w:keepLines/>
      <w:spacing w:after="240"/>
      <w:outlineLvl w:val="1"/>
    </w:pPr>
    <w:rPr>
      <w:rFonts w:eastAsiaTheme="majorEastAsia" w:cstheme="majorBidi"/>
      <w:color w:val="2E74B5" w:themeColor="accent1" w:themeShade="BF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057444"/>
    <w:pPr>
      <w:keepNext/>
      <w:keepLines/>
      <w:spacing w:before="240" w:after="120"/>
      <w:outlineLvl w:val="2"/>
    </w:pPr>
    <w:rPr>
      <w:rFonts w:asciiTheme="majorHAnsi" w:eastAsiaTheme="majorEastAsia" w:hAnsiTheme="majorHAnsi" w:cstheme="majorBidi"/>
      <w:i/>
      <w:color w:val="1F4D78" w:themeColor="accent1" w:themeShade="7F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D106FF"/>
    <w:pPr>
      <w:keepNext/>
      <w:keepLines/>
      <w:spacing w:before="240" w:after="12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C54505"/>
    <w:rPr>
      <w:rFonts w:ascii="Times New Roman" w:eastAsiaTheme="majorEastAsia" w:hAnsi="Times New Roman" w:cs="Arial"/>
      <w:color w:val="2E74B5" w:themeColor="accent1" w:themeShade="BF"/>
      <w:sz w:val="24"/>
      <w:szCs w:val="24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B34C99"/>
    <w:rPr>
      <w:rFonts w:ascii="Times New Roman" w:eastAsiaTheme="majorEastAsia" w:hAnsi="Times New Roman" w:cstheme="majorBidi"/>
      <w:color w:val="2E74B5" w:themeColor="accent1" w:themeShade="BF"/>
      <w:sz w:val="24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057444"/>
    <w:rPr>
      <w:rFonts w:asciiTheme="majorHAnsi" w:eastAsiaTheme="majorEastAsia" w:hAnsiTheme="majorHAnsi" w:cstheme="majorBidi"/>
      <w:i/>
      <w:color w:val="1F4D78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D106FF"/>
    <w:rPr>
      <w:rFonts w:asciiTheme="majorHAnsi" w:eastAsiaTheme="majorEastAsia" w:hAnsiTheme="majorHAnsi" w:cstheme="majorBidi"/>
      <w:i/>
      <w:iCs/>
      <w:color w:val="2E74B5" w:themeColor="accent1" w:themeShade="BF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6F4430"/>
    <w:pPr>
      <w:jc w:val="center"/>
    </w:pPr>
    <w:rPr>
      <w:rFonts w:ascii="Calibri" w:hAnsi="Calibri" w:cs="Calibri"/>
      <w:noProof/>
      <w:sz w:val="22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F4430"/>
    <w:rPr>
      <w:rFonts w:ascii="Calibri" w:eastAsia="Times New Roman" w:hAnsi="Calibri" w:cs="Calibri"/>
      <w:noProof/>
      <w:szCs w:val="24"/>
    </w:rPr>
  </w:style>
  <w:style w:type="paragraph" w:customStyle="1" w:styleId="EndNoteBibliography">
    <w:name w:val="EndNote Bibliography"/>
    <w:basedOn w:val="Normal"/>
    <w:link w:val="EndNoteBibliographyChar"/>
    <w:rsid w:val="008724E2"/>
    <w:pPr>
      <w:tabs>
        <w:tab w:val="left" w:pos="284"/>
      </w:tabs>
      <w:spacing w:before="240"/>
      <w:jc w:val="both"/>
    </w:pPr>
    <w:rPr>
      <w:rFonts w:ascii="Calibri" w:hAnsi="Calibri" w:cs="Calibri"/>
      <w:noProof/>
      <w:sz w:val="22"/>
    </w:rPr>
  </w:style>
  <w:style w:type="character" w:customStyle="1" w:styleId="EndNoteBibliographyChar">
    <w:name w:val="EndNote Bibliography Char"/>
    <w:basedOn w:val="DefaultParagraphFont"/>
    <w:link w:val="EndNoteBibliography"/>
    <w:rsid w:val="008724E2"/>
    <w:rPr>
      <w:rFonts w:ascii="Calibri" w:eastAsia="Times New Roman" w:hAnsi="Calibri" w:cs="Calibri"/>
      <w:noProof/>
      <w:szCs w:val="24"/>
    </w:rPr>
  </w:style>
  <w:style w:type="character" w:styleId="Hyperlink">
    <w:name w:val="Hyperlink"/>
    <w:basedOn w:val="DefaultParagraphFont"/>
    <w:uiPriority w:val="99"/>
    <w:unhideWhenUsed/>
    <w:rsid w:val="006F4430"/>
    <w:rPr>
      <w:color w:val="0563C1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B364E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364EF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364E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364E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364EF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364EF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364EF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BC242E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BC242E"/>
  </w:style>
  <w:style w:type="paragraph" w:styleId="Footer">
    <w:name w:val="footer"/>
    <w:basedOn w:val="Normal"/>
    <w:link w:val="FooterChar"/>
    <w:uiPriority w:val="99"/>
    <w:unhideWhenUsed/>
    <w:rsid w:val="00BC242E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BC242E"/>
  </w:style>
  <w:style w:type="paragraph" w:styleId="ListParagraph">
    <w:name w:val="List Paragraph"/>
    <w:basedOn w:val="Normal"/>
    <w:uiPriority w:val="34"/>
    <w:qFormat/>
    <w:rsid w:val="00BC242E"/>
    <w:pPr>
      <w:ind w:left="720"/>
      <w:contextualSpacing/>
    </w:pPr>
  </w:style>
  <w:style w:type="paragraph" w:styleId="FootnoteText">
    <w:name w:val="footnote text"/>
    <w:basedOn w:val="Normal"/>
    <w:link w:val="FootnoteTextChar"/>
    <w:semiHidden/>
    <w:unhideWhenUsed/>
    <w:rsid w:val="00565BE1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semiHidden/>
    <w:rsid w:val="00565BE1"/>
    <w:rPr>
      <w:sz w:val="20"/>
      <w:szCs w:val="20"/>
    </w:rPr>
  </w:style>
  <w:style w:type="character" w:styleId="FootnoteReference">
    <w:name w:val="footnote reference"/>
    <w:basedOn w:val="DefaultParagraphFont"/>
    <w:semiHidden/>
    <w:unhideWhenUsed/>
    <w:rsid w:val="00565BE1"/>
    <w:rPr>
      <w:vertAlign w:val="superscript"/>
    </w:rPr>
  </w:style>
  <w:style w:type="paragraph" w:styleId="Caption">
    <w:name w:val="caption"/>
    <w:basedOn w:val="Normal"/>
    <w:next w:val="Normal"/>
    <w:unhideWhenUsed/>
    <w:qFormat/>
    <w:rsid w:val="00450127"/>
    <w:pPr>
      <w:jc w:val="both"/>
    </w:pPr>
    <w:rPr>
      <w:bCs/>
      <w:szCs w:val="20"/>
      <w:lang w:val="es-ES" w:eastAsia="es-ES"/>
    </w:rPr>
  </w:style>
  <w:style w:type="table" w:styleId="TableGrid">
    <w:name w:val="Table Grid"/>
    <w:basedOn w:val="TableNormal"/>
    <w:uiPriority w:val="39"/>
    <w:rsid w:val="00D21C1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372BA1"/>
    <w:rPr>
      <w:color w:val="808080"/>
    </w:rPr>
  </w:style>
  <w:style w:type="paragraph" w:styleId="Revision">
    <w:name w:val="Revision"/>
    <w:hidden/>
    <w:uiPriority w:val="99"/>
    <w:semiHidden/>
    <w:rsid w:val="00306E0D"/>
    <w:pPr>
      <w:spacing w:after="0" w:line="240" w:lineRule="auto"/>
    </w:pPr>
  </w:style>
  <w:style w:type="paragraph" w:styleId="NormalWeb">
    <w:name w:val="Normal (Web)"/>
    <w:basedOn w:val="Normal"/>
    <w:uiPriority w:val="99"/>
    <w:semiHidden/>
    <w:unhideWhenUsed/>
    <w:rsid w:val="00E60D9C"/>
    <w:pPr>
      <w:spacing w:before="100" w:beforeAutospacing="1" w:after="100" w:afterAutospacing="1"/>
    </w:pPr>
  </w:style>
  <w:style w:type="character" w:styleId="FollowedHyperlink">
    <w:name w:val="FollowedHyperlink"/>
    <w:basedOn w:val="DefaultParagraphFont"/>
    <w:uiPriority w:val="99"/>
    <w:semiHidden/>
    <w:unhideWhenUsed/>
    <w:rsid w:val="007C2F97"/>
    <w:rPr>
      <w:color w:val="954F72" w:themeColor="followedHyperlink"/>
      <w:u w:val="single"/>
    </w:rPr>
  </w:style>
  <w:style w:type="character" w:customStyle="1" w:styleId="Captions">
    <w:name w:val="Captions"/>
    <w:basedOn w:val="DefaultParagraphFont"/>
    <w:uiPriority w:val="1"/>
    <w:qFormat/>
    <w:rsid w:val="00F1005C"/>
    <w:rPr>
      <w:rFonts w:cs="Arial"/>
      <w:color w:val="00B0F0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F71287"/>
    <w:rPr>
      <w:color w:val="808080"/>
      <w:shd w:val="clear" w:color="auto" w:fill="E6E6E6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5631CA"/>
    <w:rPr>
      <w:color w:val="808080"/>
      <w:shd w:val="clear" w:color="auto" w:fill="E6E6E6"/>
    </w:rPr>
  </w:style>
  <w:style w:type="paragraph" w:customStyle="1" w:styleId="BodyTextequations">
    <w:name w:val="Body Text equations"/>
    <w:basedOn w:val="BodyText"/>
    <w:qFormat/>
    <w:rsid w:val="00ED1971"/>
    <w:pPr>
      <w:spacing w:after="0"/>
      <w:jc w:val="both"/>
    </w:pPr>
    <w:rPr>
      <w:rFonts w:ascii="Arial" w:eastAsiaTheme="minorHAnsi" w:hAnsi="Arial" w:cstheme="minorBidi"/>
      <w:lang w:eastAsia="en-US"/>
    </w:rPr>
  </w:style>
  <w:style w:type="paragraph" w:styleId="BodyText">
    <w:name w:val="Body Text"/>
    <w:basedOn w:val="Normal"/>
    <w:link w:val="BodyTextChar"/>
    <w:uiPriority w:val="99"/>
    <w:semiHidden/>
    <w:unhideWhenUsed/>
    <w:rsid w:val="00ED1971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ED1971"/>
    <w:rPr>
      <w:rFonts w:ascii="Times New Roman" w:eastAsia="Times New Roman" w:hAnsi="Times New Roman" w:cs="Times New Roman"/>
      <w:sz w:val="24"/>
      <w:szCs w:val="24"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DA52FB"/>
    <w:rPr>
      <w:color w:val="808080"/>
      <w:shd w:val="clear" w:color="auto" w:fill="E6E6E6"/>
    </w:rPr>
  </w:style>
  <w:style w:type="character" w:customStyle="1" w:styleId="UnresolvedMention4">
    <w:name w:val="Unresolved Mention4"/>
    <w:basedOn w:val="DefaultParagraphFont"/>
    <w:uiPriority w:val="99"/>
    <w:semiHidden/>
    <w:unhideWhenUsed/>
    <w:rsid w:val="00A521E9"/>
    <w:rPr>
      <w:color w:val="605E5C"/>
      <w:shd w:val="clear" w:color="auto" w:fill="E1DFDD"/>
    </w:rPr>
  </w:style>
  <w:style w:type="paragraph" w:customStyle="1" w:styleId="msonormal0">
    <w:name w:val="msonormal"/>
    <w:basedOn w:val="Normal"/>
    <w:rsid w:val="003171E0"/>
    <w:pPr>
      <w:spacing w:before="100" w:beforeAutospacing="1" w:after="100" w:afterAutospacing="1"/>
    </w:pPr>
  </w:style>
  <w:style w:type="paragraph" w:customStyle="1" w:styleId="font5">
    <w:name w:val="font5"/>
    <w:basedOn w:val="Normal"/>
    <w:rsid w:val="003171E0"/>
    <w:pPr>
      <w:spacing w:before="100" w:beforeAutospacing="1" w:after="100" w:afterAutospacing="1"/>
    </w:pPr>
    <w:rPr>
      <w:color w:val="000000"/>
    </w:rPr>
  </w:style>
  <w:style w:type="paragraph" w:customStyle="1" w:styleId="font6">
    <w:name w:val="font6"/>
    <w:basedOn w:val="Normal"/>
    <w:rsid w:val="003171E0"/>
    <w:pPr>
      <w:spacing w:before="100" w:beforeAutospacing="1" w:after="100" w:afterAutospacing="1"/>
    </w:pPr>
    <w:rPr>
      <w:rFonts w:ascii="Cambria" w:hAnsi="Cambria"/>
      <w:color w:val="000000"/>
    </w:rPr>
  </w:style>
  <w:style w:type="paragraph" w:customStyle="1" w:styleId="font7">
    <w:name w:val="font7"/>
    <w:basedOn w:val="Normal"/>
    <w:rsid w:val="003171E0"/>
    <w:pPr>
      <w:spacing w:before="100" w:beforeAutospacing="1" w:after="100" w:afterAutospacing="1"/>
    </w:pPr>
    <w:rPr>
      <w:rFonts w:ascii="Cambria" w:hAnsi="Cambria"/>
      <w:i/>
      <w:iCs/>
      <w:color w:val="000000"/>
    </w:rPr>
  </w:style>
  <w:style w:type="paragraph" w:customStyle="1" w:styleId="font8">
    <w:name w:val="font8"/>
    <w:basedOn w:val="Normal"/>
    <w:rsid w:val="003171E0"/>
    <w:pPr>
      <w:spacing w:before="100" w:beforeAutospacing="1" w:after="100" w:afterAutospacing="1"/>
    </w:pPr>
    <w:rPr>
      <w:rFonts w:ascii="Cambria" w:hAnsi="Cambria"/>
      <w:i/>
      <w:iCs/>
      <w:color w:val="000000"/>
    </w:rPr>
  </w:style>
  <w:style w:type="paragraph" w:customStyle="1" w:styleId="font9">
    <w:name w:val="font9"/>
    <w:basedOn w:val="Normal"/>
    <w:rsid w:val="003171E0"/>
    <w:pPr>
      <w:spacing w:before="100" w:beforeAutospacing="1" w:after="100" w:afterAutospacing="1"/>
    </w:pPr>
    <w:rPr>
      <w:rFonts w:ascii="Symbol" w:hAnsi="Symbol"/>
      <w:color w:val="000000"/>
    </w:rPr>
  </w:style>
  <w:style w:type="paragraph" w:customStyle="1" w:styleId="font10">
    <w:name w:val="font10"/>
    <w:basedOn w:val="Normal"/>
    <w:rsid w:val="003171E0"/>
    <w:pPr>
      <w:spacing w:before="100" w:beforeAutospacing="1" w:after="100" w:afterAutospacing="1"/>
    </w:pPr>
    <w:rPr>
      <w:color w:val="000000"/>
    </w:rPr>
  </w:style>
  <w:style w:type="paragraph" w:customStyle="1" w:styleId="xl66">
    <w:name w:val="xl66"/>
    <w:basedOn w:val="Normal"/>
    <w:rsid w:val="003171E0"/>
    <w:pPr>
      <w:spacing w:before="100" w:beforeAutospacing="1" w:after="100" w:afterAutospacing="1"/>
    </w:pPr>
  </w:style>
  <w:style w:type="paragraph" w:customStyle="1" w:styleId="xl67">
    <w:name w:val="xl67"/>
    <w:basedOn w:val="Normal"/>
    <w:rsid w:val="003171E0"/>
    <w:pPr>
      <w:spacing w:before="100" w:beforeAutospacing="1" w:after="100" w:afterAutospacing="1"/>
      <w:jc w:val="center"/>
      <w:textAlignment w:val="center"/>
    </w:pPr>
  </w:style>
  <w:style w:type="paragraph" w:customStyle="1" w:styleId="xl68">
    <w:name w:val="xl68"/>
    <w:basedOn w:val="Normal"/>
    <w:rsid w:val="003171E0"/>
    <w:pPr>
      <w:pBdr>
        <w:top w:val="single" w:sz="4" w:space="0" w:color="auto"/>
      </w:pBdr>
      <w:shd w:val="clear" w:color="000000" w:fill="FFFFFF"/>
      <w:spacing w:before="100" w:beforeAutospacing="1" w:after="100" w:afterAutospacing="1"/>
      <w:jc w:val="center"/>
      <w:textAlignment w:val="center"/>
    </w:pPr>
  </w:style>
  <w:style w:type="paragraph" w:customStyle="1" w:styleId="xl69">
    <w:name w:val="xl69"/>
    <w:basedOn w:val="Normal"/>
    <w:rsid w:val="003171E0"/>
    <w:pPr>
      <w:shd w:val="clear" w:color="000000" w:fill="FFFFFF"/>
      <w:spacing w:before="100" w:beforeAutospacing="1" w:after="100" w:afterAutospacing="1"/>
      <w:jc w:val="center"/>
      <w:textAlignment w:val="center"/>
    </w:pPr>
  </w:style>
  <w:style w:type="paragraph" w:customStyle="1" w:styleId="xl70">
    <w:name w:val="xl70"/>
    <w:basedOn w:val="Normal"/>
    <w:rsid w:val="003171E0"/>
    <w:pPr>
      <w:shd w:val="clear" w:color="000000" w:fill="FFFFFF"/>
      <w:spacing w:before="100" w:beforeAutospacing="1" w:after="100" w:afterAutospacing="1"/>
      <w:textAlignment w:val="center"/>
    </w:pPr>
  </w:style>
  <w:style w:type="paragraph" w:customStyle="1" w:styleId="xl71">
    <w:name w:val="xl71"/>
    <w:basedOn w:val="Normal"/>
    <w:rsid w:val="003171E0"/>
    <w:pPr>
      <w:pBdr>
        <w:top w:val="single" w:sz="4" w:space="0" w:color="auto"/>
        <w:bottom w:val="single" w:sz="4" w:space="0" w:color="auto"/>
      </w:pBdr>
      <w:shd w:val="clear" w:color="000000" w:fill="FFFFFF"/>
      <w:spacing w:before="100" w:beforeAutospacing="1" w:after="100" w:afterAutospacing="1"/>
      <w:jc w:val="center"/>
      <w:textAlignment w:val="center"/>
    </w:pPr>
  </w:style>
  <w:style w:type="paragraph" w:customStyle="1" w:styleId="xl72">
    <w:name w:val="xl72"/>
    <w:basedOn w:val="Normal"/>
    <w:rsid w:val="003171E0"/>
    <w:pPr>
      <w:pBdr>
        <w:top w:val="single" w:sz="4" w:space="0" w:color="auto"/>
        <w:bottom w:val="single" w:sz="4" w:space="0" w:color="auto"/>
      </w:pBdr>
      <w:shd w:val="clear" w:color="000000" w:fill="FFFFFF"/>
      <w:spacing w:before="100" w:beforeAutospacing="1" w:after="100" w:afterAutospacing="1"/>
      <w:jc w:val="center"/>
      <w:textAlignment w:val="center"/>
    </w:pPr>
  </w:style>
  <w:style w:type="paragraph" w:customStyle="1" w:styleId="xl73">
    <w:name w:val="xl73"/>
    <w:basedOn w:val="Normal"/>
    <w:rsid w:val="003171E0"/>
    <w:pPr>
      <w:shd w:val="clear" w:color="000000" w:fill="FFFFFF"/>
      <w:spacing w:before="100" w:beforeAutospacing="1" w:after="100" w:afterAutospacing="1"/>
      <w:jc w:val="center"/>
      <w:textAlignment w:val="center"/>
    </w:pPr>
  </w:style>
  <w:style w:type="paragraph" w:customStyle="1" w:styleId="xl74">
    <w:name w:val="xl74"/>
    <w:basedOn w:val="Normal"/>
    <w:rsid w:val="003171E0"/>
    <w:pPr>
      <w:shd w:val="clear" w:color="000000" w:fill="FFFFFF"/>
      <w:spacing w:before="100" w:beforeAutospacing="1" w:after="100" w:afterAutospacing="1"/>
      <w:jc w:val="center"/>
      <w:textAlignment w:val="center"/>
    </w:pPr>
  </w:style>
  <w:style w:type="paragraph" w:customStyle="1" w:styleId="xl75">
    <w:name w:val="xl75"/>
    <w:basedOn w:val="Normal"/>
    <w:rsid w:val="003171E0"/>
    <w:pPr>
      <w:shd w:val="clear" w:color="000000" w:fill="FFFFFF"/>
      <w:spacing w:before="100" w:beforeAutospacing="1" w:after="100" w:afterAutospacing="1"/>
      <w:jc w:val="center"/>
      <w:textAlignment w:val="center"/>
    </w:pPr>
  </w:style>
  <w:style w:type="paragraph" w:customStyle="1" w:styleId="xl76">
    <w:name w:val="xl76"/>
    <w:basedOn w:val="Normal"/>
    <w:rsid w:val="003171E0"/>
    <w:pPr>
      <w:pBdr>
        <w:bottom w:val="single" w:sz="4" w:space="0" w:color="auto"/>
      </w:pBdr>
      <w:shd w:val="clear" w:color="000000" w:fill="FFFFFF"/>
      <w:spacing w:before="100" w:beforeAutospacing="1" w:after="100" w:afterAutospacing="1"/>
      <w:jc w:val="center"/>
      <w:textAlignment w:val="center"/>
    </w:pPr>
  </w:style>
  <w:style w:type="paragraph" w:customStyle="1" w:styleId="xl77">
    <w:name w:val="xl77"/>
    <w:basedOn w:val="Normal"/>
    <w:rsid w:val="003171E0"/>
    <w:pPr>
      <w:pBdr>
        <w:bottom w:val="single" w:sz="4" w:space="0" w:color="auto"/>
      </w:pBdr>
      <w:shd w:val="clear" w:color="000000" w:fill="FFFFFF"/>
      <w:spacing w:before="100" w:beforeAutospacing="1" w:after="100" w:afterAutospacing="1"/>
      <w:jc w:val="center"/>
      <w:textAlignment w:val="center"/>
    </w:pPr>
  </w:style>
  <w:style w:type="paragraph" w:customStyle="1" w:styleId="xl78">
    <w:name w:val="xl78"/>
    <w:basedOn w:val="Normal"/>
    <w:rsid w:val="003171E0"/>
    <w:pPr>
      <w:shd w:val="clear" w:color="000000" w:fill="FFFFFF"/>
      <w:spacing w:before="100" w:beforeAutospacing="1" w:after="100" w:afterAutospacing="1"/>
    </w:pPr>
  </w:style>
  <w:style w:type="paragraph" w:customStyle="1" w:styleId="xl79">
    <w:name w:val="xl79"/>
    <w:basedOn w:val="Normal"/>
    <w:rsid w:val="003171E0"/>
    <w:pPr>
      <w:shd w:val="clear" w:color="000000" w:fill="FFFFFF"/>
      <w:spacing w:before="100" w:beforeAutospacing="1" w:after="100" w:afterAutospacing="1"/>
      <w:jc w:val="center"/>
      <w:textAlignment w:val="center"/>
    </w:pPr>
  </w:style>
  <w:style w:type="paragraph" w:customStyle="1" w:styleId="xl80">
    <w:name w:val="xl80"/>
    <w:basedOn w:val="Normal"/>
    <w:rsid w:val="003171E0"/>
    <w:pPr>
      <w:pBdr>
        <w:bottom w:val="single" w:sz="4" w:space="0" w:color="auto"/>
      </w:pBdr>
      <w:shd w:val="clear" w:color="000000" w:fill="FFFFFF"/>
      <w:spacing w:before="100" w:beforeAutospacing="1" w:after="100" w:afterAutospacing="1"/>
      <w:textAlignment w:val="center"/>
    </w:pPr>
  </w:style>
  <w:style w:type="paragraph" w:customStyle="1" w:styleId="xl81">
    <w:name w:val="xl81"/>
    <w:basedOn w:val="Normal"/>
    <w:rsid w:val="003171E0"/>
    <w:pPr>
      <w:pBdr>
        <w:top w:val="single" w:sz="4" w:space="0" w:color="auto"/>
      </w:pBdr>
      <w:shd w:val="clear" w:color="000000" w:fill="FFFFFF"/>
      <w:spacing w:before="100" w:beforeAutospacing="1" w:after="100" w:afterAutospacing="1"/>
      <w:textAlignment w:val="center"/>
    </w:pPr>
  </w:style>
  <w:style w:type="paragraph" w:customStyle="1" w:styleId="xl82">
    <w:name w:val="xl82"/>
    <w:basedOn w:val="Normal"/>
    <w:rsid w:val="003171E0"/>
    <w:pPr>
      <w:pBdr>
        <w:top w:val="single" w:sz="4" w:space="0" w:color="auto"/>
      </w:pBdr>
      <w:shd w:val="clear" w:color="000000" w:fill="FFFFFF"/>
      <w:spacing w:before="100" w:beforeAutospacing="1" w:after="100" w:afterAutospacing="1"/>
      <w:jc w:val="center"/>
      <w:textAlignment w:val="center"/>
    </w:pPr>
    <w:rPr>
      <w:rFonts w:ascii="Cambria" w:hAnsi="Cambria"/>
    </w:rPr>
  </w:style>
  <w:style w:type="paragraph" w:customStyle="1" w:styleId="xl83">
    <w:name w:val="xl83"/>
    <w:basedOn w:val="Normal"/>
    <w:rsid w:val="003171E0"/>
    <w:pPr>
      <w:shd w:val="clear" w:color="000000" w:fill="FFFFFF"/>
      <w:spacing w:before="100" w:beforeAutospacing="1" w:after="100" w:afterAutospacing="1"/>
      <w:jc w:val="center"/>
      <w:textAlignment w:val="center"/>
    </w:pPr>
    <w:rPr>
      <w:rFonts w:ascii="Cambria" w:hAnsi="Cambria"/>
    </w:rPr>
  </w:style>
  <w:style w:type="paragraph" w:customStyle="1" w:styleId="xl84">
    <w:name w:val="xl84"/>
    <w:basedOn w:val="Normal"/>
    <w:rsid w:val="003171E0"/>
    <w:pPr>
      <w:pBdr>
        <w:bottom w:val="single" w:sz="4" w:space="0" w:color="auto"/>
      </w:pBdr>
      <w:shd w:val="clear" w:color="000000" w:fill="FFFFFF"/>
      <w:spacing w:before="100" w:beforeAutospacing="1" w:after="100" w:afterAutospacing="1"/>
      <w:jc w:val="center"/>
      <w:textAlignment w:val="center"/>
    </w:pPr>
    <w:rPr>
      <w:rFonts w:ascii="Cambria" w:hAnsi="Cambria"/>
    </w:rPr>
  </w:style>
  <w:style w:type="character" w:customStyle="1" w:styleId="UnresolvedMention5">
    <w:name w:val="Unresolved Mention5"/>
    <w:basedOn w:val="DefaultParagraphFont"/>
    <w:uiPriority w:val="99"/>
    <w:semiHidden/>
    <w:unhideWhenUsed/>
    <w:rsid w:val="005874E4"/>
    <w:rPr>
      <w:color w:val="605E5C"/>
      <w:shd w:val="clear" w:color="auto" w:fill="E1DFDD"/>
    </w:rPr>
  </w:style>
  <w:style w:type="character" w:customStyle="1" w:styleId="UnresolvedMention6">
    <w:name w:val="Unresolved Mention6"/>
    <w:basedOn w:val="DefaultParagraphFont"/>
    <w:uiPriority w:val="99"/>
    <w:semiHidden/>
    <w:unhideWhenUsed/>
    <w:rsid w:val="00D20787"/>
    <w:rPr>
      <w:color w:val="605E5C"/>
      <w:shd w:val="clear" w:color="auto" w:fill="E1DFDD"/>
    </w:rPr>
  </w:style>
  <w:style w:type="character" w:customStyle="1" w:styleId="UnresolvedMention7">
    <w:name w:val="Unresolved Mention7"/>
    <w:basedOn w:val="DefaultParagraphFont"/>
    <w:uiPriority w:val="99"/>
    <w:semiHidden/>
    <w:unhideWhenUsed/>
    <w:rsid w:val="002073AD"/>
    <w:rPr>
      <w:color w:val="605E5C"/>
      <w:shd w:val="clear" w:color="auto" w:fill="E1DFDD"/>
    </w:rPr>
  </w:style>
  <w:style w:type="paragraph" w:styleId="TOCHeading">
    <w:name w:val="TOC Heading"/>
    <w:basedOn w:val="Heading1"/>
    <w:next w:val="Normal"/>
    <w:uiPriority w:val="39"/>
    <w:unhideWhenUsed/>
    <w:qFormat/>
    <w:rsid w:val="007D2A6A"/>
    <w:pPr>
      <w:spacing w:before="240" w:line="259" w:lineRule="auto"/>
      <w:outlineLvl w:val="9"/>
    </w:pPr>
    <w:rPr>
      <w:rFonts w:asciiTheme="majorHAnsi" w:hAnsiTheme="majorHAnsi" w:cstheme="majorBidi"/>
      <w:sz w:val="32"/>
      <w:szCs w:val="32"/>
      <w:lang w:eastAsia="en-US"/>
    </w:rPr>
  </w:style>
  <w:style w:type="paragraph" w:styleId="TOC1">
    <w:name w:val="toc 1"/>
    <w:basedOn w:val="Normal"/>
    <w:next w:val="Normal"/>
    <w:autoRedefine/>
    <w:uiPriority w:val="39"/>
    <w:unhideWhenUsed/>
    <w:rsid w:val="007D2A6A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60757B"/>
    <w:pPr>
      <w:tabs>
        <w:tab w:val="right" w:leader="dot" w:pos="9350"/>
      </w:tabs>
      <w:spacing w:after="100"/>
      <w:ind w:left="240"/>
    </w:pPr>
    <w:rPr>
      <w:bCs/>
      <w:noProof/>
    </w:rPr>
  </w:style>
  <w:style w:type="paragraph" w:styleId="Title">
    <w:name w:val="Title"/>
    <w:basedOn w:val="Normal"/>
    <w:next w:val="Normal"/>
    <w:link w:val="TitleChar"/>
    <w:uiPriority w:val="10"/>
    <w:qFormat/>
    <w:rsid w:val="001C0721"/>
    <w:pPr>
      <w:contextualSpacing/>
      <w:jc w:val="center"/>
    </w:pPr>
    <w:rPr>
      <w:rFonts w:eastAsiaTheme="majorEastAsia" w:cstheme="majorBidi"/>
      <w:color w:val="5B9BD5" w:themeColor="accent1"/>
      <w:spacing w:val="-10"/>
      <w:kern w:val="28"/>
      <w:sz w:val="44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1C0721"/>
    <w:rPr>
      <w:rFonts w:ascii="Times New Roman" w:eastAsiaTheme="majorEastAsia" w:hAnsi="Times New Roman" w:cstheme="majorBidi"/>
      <w:color w:val="5B9BD5" w:themeColor="accent1"/>
      <w:spacing w:val="-10"/>
      <w:kern w:val="28"/>
      <w:sz w:val="44"/>
      <w:szCs w:val="56"/>
    </w:rPr>
  </w:style>
  <w:style w:type="character" w:styleId="UnresolvedMention">
    <w:name w:val="Unresolved Mention"/>
    <w:basedOn w:val="DefaultParagraphFont"/>
    <w:uiPriority w:val="99"/>
    <w:semiHidden/>
    <w:unhideWhenUsed/>
    <w:rsid w:val="00CC56F5"/>
    <w:rPr>
      <w:color w:val="605E5C"/>
      <w:shd w:val="clear" w:color="auto" w:fill="E1DFDD"/>
    </w:rPr>
  </w:style>
  <w:style w:type="character" w:styleId="LineNumber">
    <w:name w:val="line number"/>
    <w:basedOn w:val="DefaultParagraphFont"/>
    <w:uiPriority w:val="99"/>
    <w:semiHidden/>
    <w:unhideWhenUsed/>
    <w:rsid w:val="0073789A"/>
  </w:style>
  <w:style w:type="character" w:customStyle="1" w:styleId="Referencecaptions">
    <w:name w:val="Reference captions"/>
    <w:basedOn w:val="Captions"/>
    <w:uiPriority w:val="1"/>
    <w:qFormat/>
    <w:rsid w:val="00D351FD"/>
    <w:rPr>
      <w:rFonts w:ascii="Arial" w:hAnsi="Arial" w:cs="Arial"/>
      <w:color w:val="767171" w:themeColor="background2" w:themeShade="80"/>
      <w:sz w:val="24"/>
    </w:rPr>
  </w:style>
  <w:style w:type="paragraph" w:styleId="TOC3">
    <w:name w:val="toc 3"/>
    <w:basedOn w:val="Normal"/>
    <w:next w:val="Normal"/>
    <w:autoRedefine/>
    <w:uiPriority w:val="39"/>
    <w:unhideWhenUsed/>
    <w:rsid w:val="00935EC4"/>
    <w:pPr>
      <w:spacing w:after="100"/>
      <w:ind w:left="48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056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8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47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952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417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708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17888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57895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821117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5904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832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055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340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358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021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06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767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2447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7060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8677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5430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7029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0310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7391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5786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3991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899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8044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131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9764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572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288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8149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577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2470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800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2878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6922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408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7187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157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3015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022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9037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3930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1488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6070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589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201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440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9166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3542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671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0497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8358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1172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170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4157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966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811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165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326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509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3446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0729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1429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5747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078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7814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2589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8895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0568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0977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1099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85777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5529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768989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17820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975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7672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269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491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647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4157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7501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813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8394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27225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419619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180565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525405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76888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669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5356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0746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401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946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158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3542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7241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8880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6361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556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0221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0871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0069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1155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7591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7981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519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697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033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1537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2048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5572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5717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5882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2510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528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864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834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805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0127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2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C144CB41-220E-40EC-8D80-1FB95304E738}">
  <we:reference id="wa102925879" version="1.2.0.0" store="en-GB" storeType="OMEX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160FA26-CA67-419C-966F-E000E02FB0D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874</TotalTime>
  <Pages>26</Pages>
  <Words>10136</Words>
  <Characters>101274</Characters>
  <Application>Microsoft Office Word</Application>
  <DocSecurity>0</DocSecurity>
  <Lines>843</Lines>
  <Paragraphs>2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11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ARR</dc:creator>
  <cp:keywords/>
  <dc:description/>
  <cp:lastModifiedBy>R R</cp:lastModifiedBy>
  <cp:revision>673</cp:revision>
  <cp:lastPrinted>2019-06-11T08:11:00Z</cp:lastPrinted>
  <dcterms:created xsi:type="dcterms:W3CDTF">2018-06-27T10:43:00Z</dcterms:created>
  <dcterms:modified xsi:type="dcterms:W3CDTF">2020-03-25T16:12:00Z</dcterms:modified>
</cp:coreProperties>
</file>